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207D" w:rsidRPr="00A6207D" w:rsidRDefault="00A6207D" w:rsidP="00A6207D">
      <w:pPr>
        <w:jc w:val="center"/>
        <w:rPr>
          <w:rFonts w:ascii="Times New Roman" w:hAnsi="Times New Roman"/>
          <w:b/>
          <w:bCs/>
          <w:sz w:val="28"/>
        </w:rPr>
      </w:pPr>
      <w:bookmarkStart w:id="0" w:name="_GoBack"/>
      <w:r w:rsidRPr="00A6207D">
        <w:rPr>
          <w:rFonts w:ascii="Times New Roman" w:hAnsi="Times New Roman"/>
          <w:b/>
          <w:bCs/>
          <w:sz w:val="28"/>
        </w:rPr>
        <w:t xml:space="preserve">Meningkatkan </w:t>
      </w:r>
      <w:r w:rsidRPr="00A6207D">
        <w:rPr>
          <w:rFonts w:ascii="Times New Roman" w:hAnsi="Times New Roman"/>
          <w:b/>
          <w:bCs/>
          <w:sz w:val="28"/>
          <w:lang w:val="id-ID"/>
        </w:rPr>
        <w:t xml:space="preserve">Literasi Dan Numerasi Pada Anak Desa Batu 12 </w:t>
      </w:r>
      <w:r w:rsidRPr="00A6207D">
        <w:rPr>
          <w:rFonts w:ascii="Times New Roman" w:hAnsi="Times New Roman"/>
          <w:b/>
          <w:bCs/>
          <w:sz w:val="28"/>
        </w:rPr>
        <w:t>Kecamatan Dolok Masihul Kabupaten Serdang Bedagai</w:t>
      </w:r>
    </w:p>
    <w:bookmarkEnd w:id="0"/>
    <w:p w:rsidR="00A6207D" w:rsidRPr="00A6207D" w:rsidRDefault="00A6207D" w:rsidP="00A6207D">
      <w:pPr>
        <w:jc w:val="center"/>
        <w:rPr>
          <w:rFonts w:ascii="Times New Roman" w:hAnsi="Times New Roman"/>
          <w:b/>
          <w:bCs/>
          <w:sz w:val="28"/>
        </w:rPr>
      </w:pPr>
    </w:p>
    <w:p w:rsidR="00D17DB7" w:rsidRPr="00D17DB7" w:rsidRDefault="00D17DB7" w:rsidP="00D17DB7">
      <w:pPr>
        <w:jc w:val="center"/>
        <w:rPr>
          <w:rFonts w:ascii="Times New Roman" w:hAnsi="Times New Roman"/>
          <w:b/>
          <w:i/>
          <w:sz w:val="28"/>
          <w:szCs w:val="28"/>
        </w:rPr>
      </w:pPr>
      <w:r w:rsidRPr="00D17DB7">
        <w:rPr>
          <w:rFonts w:ascii="Times New Roman" w:hAnsi="Times New Roman"/>
          <w:b/>
          <w:i/>
          <w:sz w:val="28"/>
          <w:szCs w:val="28"/>
        </w:rPr>
        <w:t>Improving Literacy and Numeracy in Children of Batu 12 Village, Dolok Masihul District, Serdang Bedagai Regency</w:t>
      </w:r>
    </w:p>
    <w:p w:rsidR="00D17DB7" w:rsidRDefault="00D17DB7" w:rsidP="00D17DB7">
      <w:pPr>
        <w:jc w:val="center"/>
        <w:rPr>
          <w:rFonts w:ascii="Times New Roman" w:hAnsi="Times New Roman"/>
          <w:b/>
          <w:bCs/>
        </w:rPr>
      </w:pPr>
    </w:p>
    <w:p w:rsidR="00D17DB7" w:rsidRDefault="00D17DB7" w:rsidP="00D17DB7">
      <w:pPr>
        <w:jc w:val="center"/>
        <w:rPr>
          <w:rFonts w:ascii="Times New Roman" w:hAnsi="Times New Roman"/>
          <w:b/>
          <w:bCs/>
          <w:vertAlign w:val="superscript"/>
        </w:rPr>
      </w:pPr>
      <w:r w:rsidRPr="00562598">
        <w:rPr>
          <w:rFonts w:ascii="Times New Roman" w:hAnsi="Times New Roman"/>
          <w:b/>
          <w:bCs/>
        </w:rPr>
        <w:t>Juliaster Marbun</w:t>
      </w:r>
      <w:r w:rsidRPr="00562598">
        <w:rPr>
          <w:rFonts w:ascii="Times New Roman" w:hAnsi="Times New Roman"/>
          <w:b/>
          <w:bCs/>
          <w:vertAlign w:val="superscript"/>
        </w:rPr>
        <w:t>1</w:t>
      </w:r>
      <w:r w:rsidRPr="00562598">
        <w:rPr>
          <w:rFonts w:ascii="Times New Roman" w:hAnsi="Times New Roman"/>
          <w:b/>
          <w:bCs/>
        </w:rPr>
        <w:t>, Arjun Eko Putra Sinaga</w:t>
      </w:r>
      <w:r w:rsidRPr="00562598">
        <w:rPr>
          <w:rFonts w:ascii="Times New Roman" w:hAnsi="Times New Roman"/>
          <w:b/>
          <w:bCs/>
          <w:vertAlign w:val="superscript"/>
        </w:rPr>
        <w:t>2</w:t>
      </w:r>
      <w:r w:rsidRPr="00562598">
        <w:rPr>
          <w:rFonts w:ascii="Times New Roman" w:hAnsi="Times New Roman"/>
          <w:b/>
          <w:bCs/>
        </w:rPr>
        <w:t>, Ayu Grasella Simanjuntak</w:t>
      </w:r>
      <w:r w:rsidRPr="00562598">
        <w:rPr>
          <w:rFonts w:ascii="Times New Roman" w:hAnsi="Times New Roman"/>
          <w:b/>
          <w:bCs/>
          <w:vertAlign w:val="superscript"/>
        </w:rPr>
        <w:t>3</w:t>
      </w:r>
      <w:r w:rsidRPr="00562598">
        <w:rPr>
          <w:rFonts w:ascii="Times New Roman" w:hAnsi="Times New Roman"/>
          <w:b/>
          <w:bCs/>
        </w:rPr>
        <w:t>, Diana Parasian Sitanggang</w:t>
      </w:r>
      <w:r w:rsidRPr="00562598">
        <w:rPr>
          <w:rFonts w:ascii="Times New Roman" w:hAnsi="Times New Roman"/>
          <w:b/>
          <w:bCs/>
          <w:vertAlign w:val="superscript"/>
        </w:rPr>
        <w:t>4</w:t>
      </w:r>
      <w:r w:rsidRPr="00562598">
        <w:rPr>
          <w:rFonts w:ascii="Times New Roman" w:hAnsi="Times New Roman"/>
          <w:b/>
          <w:bCs/>
        </w:rPr>
        <w:t xml:space="preserve">, </w:t>
      </w:r>
      <w:r w:rsidRPr="00562598">
        <w:rPr>
          <w:rFonts w:ascii="Times New Roman" w:hAnsi="Times New Roman"/>
          <w:b/>
        </w:rPr>
        <w:t>Dina</w:t>
      </w:r>
      <w:r w:rsidRPr="00562598">
        <w:rPr>
          <w:rFonts w:ascii="Times New Roman" w:hAnsi="Times New Roman"/>
          <w:b/>
          <w:spacing w:val="-1"/>
        </w:rPr>
        <w:t xml:space="preserve"> </w:t>
      </w:r>
      <w:r w:rsidRPr="00562598">
        <w:rPr>
          <w:rFonts w:ascii="Times New Roman" w:hAnsi="Times New Roman"/>
          <w:b/>
        </w:rPr>
        <w:t>Evelin</w:t>
      </w:r>
      <w:r w:rsidRPr="00562598">
        <w:rPr>
          <w:rFonts w:ascii="Times New Roman" w:hAnsi="Times New Roman"/>
          <w:b/>
          <w:spacing w:val="-2"/>
        </w:rPr>
        <w:t xml:space="preserve"> </w:t>
      </w:r>
      <w:r w:rsidRPr="00562598">
        <w:rPr>
          <w:rFonts w:ascii="Times New Roman" w:hAnsi="Times New Roman"/>
          <w:b/>
        </w:rPr>
        <w:t>Situmorang</w:t>
      </w:r>
      <w:r w:rsidRPr="00562598">
        <w:rPr>
          <w:rFonts w:ascii="Times New Roman" w:hAnsi="Times New Roman"/>
          <w:b/>
          <w:vertAlign w:val="superscript"/>
        </w:rPr>
        <w:t>5</w:t>
      </w:r>
      <w:r w:rsidRPr="00562598">
        <w:rPr>
          <w:rFonts w:ascii="Times New Roman" w:hAnsi="Times New Roman"/>
          <w:b/>
          <w:bCs/>
        </w:rPr>
        <w:t>, Etty Tity Enjelina Simanjuntak</w:t>
      </w:r>
      <w:r w:rsidRPr="00562598">
        <w:rPr>
          <w:rFonts w:ascii="Times New Roman" w:hAnsi="Times New Roman"/>
          <w:b/>
          <w:bCs/>
          <w:vertAlign w:val="superscript"/>
        </w:rPr>
        <w:t>6</w:t>
      </w:r>
      <w:r w:rsidRPr="00562598">
        <w:rPr>
          <w:rFonts w:ascii="Times New Roman" w:hAnsi="Times New Roman"/>
          <w:b/>
          <w:bCs/>
        </w:rPr>
        <w:t>, Pria Onedy Marulitua Sitorus</w:t>
      </w:r>
      <w:r w:rsidRPr="00562598">
        <w:rPr>
          <w:rFonts w:ascii="Times New Roman" w:hAnsi="Times New Roman"/>
          <w:b/>
          <w:bCs/>
          <w:vertAlign w:val="superscript"/>
        </w:rPr>
        <w:t>7</w:t>
      </w:r>
    </w:p>
    <w:p w:rsidR="00E125F7" w:rsidRDefault="00E125F7" w:rsidP="00D17DB7">
      <w:pPr>
        <w:jc w:val="center"/>
        <w:rPr>
          <w:rFonts w:ascii="Times New Roman" w:hAnsi="Times New Roman"/>
        </w:rPr>
      </w:pPr>
    </w:p>
    <w:p w:rsidR="00D17DB7" w:rsidRPr="00562598" w:rsidRDefault="00D17DB7" w:rsidP="00D17DB7">
      <w:pPr>
        <w:jc w:val="center"/>
        <w:rPr>
          <w:rFonts w:ascii="Times New Roman" w:hAnsi="Times New Roman"/>
          <w:b/>
          <w:bCs/>
          <w:vertAlign w:val="superscript"/>
        </w:rPr>
      </w:pPr>
      <w:r w:rsidRPr="00562598">
        <w:rPr>
          <w:rFonts w:ascii="Times New Roman" w:hAnsi="Times New Roman"/>
        </w:rPr>
        <w:t>Universitas HKBP Nommensen, Medan</w:t>
      </w:r>
      <w:r w:rsidRPr="00562598">
        <w:rPr>
          <w:rFonts w:ascii="Times New Roman" w:hAnsi="Times New Roman"/>
          <w:vertAlign w:val="superscript"/>
        </w:rPr>
        <w:t>1,2,3,4,5,6,7</w:t>
      </w:r>
    </w:p>
    <w:p w:rsidR="00D17DB7" w:rsidRPr="00562598" w:rsidRDefault="00D17DB7" w:rsidP="00D17DB7">
      <w:pPr>
        <w:jc w:val="center"/>
        <w:rPr>
          <w:rFonts w:ascii="Times New Roman" w:hAnsi="Times New Roman"/>
        </w:rPr>
      </w:pPr>
      <w:r w:rsidRPr="00562598">
        <w:rPr>
          <w:rFonts w:ascii="Times New Roman" w:hAnsi="Times New Roman"/>
        </w:rPr>
        <w:t xml:space="preserve">Email: </w:t>
      </w:r>
      <w:hyperlink r:id="rId8" w:history="1">
        <w:r w:rsidRPr="00562598">
          <w:rPr>
            <w:rStyle w:val="Hyperlink"/>
            <w:rFonts w:ascii="Times New Roman" w:hAnsi="Times New Roman"/>
          </w:rPr>
          <w:t>juliaster.marbun@uhn.ac.id</w:t>
        </w:r>
      </w:hyperlink>
    </w:p>
    <w:p w:rsidR="00D17DB7" w:rsidRDefault="00D17DB7" w:rsidP="00D17DB7">
      <w:pPr>
        <w:rPr>
          <w:rFonts w:ascii="Times New Roman" w:hAnsi="Times New Roman"/>
          <w:b/>
        </w:rPr>
      </w:pPr>
    </w:p>
    <w:p w:rsidR="00E93399" w:rsidRPr="004D4CEA" w:rsidRDefault="00E93399">
      <w:pPr>
        <w:rPr>
          <w:rFonts w:ascii="Times New Roman" w:eastAsia="Cambria" w:hAnsi="Times New Roman" w:cs="Times New Roman"/>
          <w:sz w:val="20"/>
          <w:szCs w:val="20"/>
        </w:rPr>
      </w:pPr>
    </w:p>
    <w:tbl>
      <w:tblPr>
        <w:tblStyle w:val="a"/>
        <w:tblW w:w="8964" w:type="dxa"/>
        <w:tblBorders>
          <w:top w:val="nil"/>
          <w:left w:val="nil"/>
          <w:bottom w:val="nil"/>
          <w:right w:val="nil"/>
          <w:insideH w:val="nil"/>
          <w:insideV w:val="nil"/>
        </w:tblBorders>
        <w:tblLayout w:type="fixed"/>
        <w:tblLook w:val="0400" w:firstRow="0" w:lastRow="0" w:firstColumn="0" w:lastColumn="0" w:noHBand="0" w:noVBand="1"/>
      </w:tblPr>
      <w:tblGrid>
        <w:gridCol w:w="3153"/>
        <w:gridCol w:w="430"/>
        <w:gridCol w:w="5381"/>
      </w:tblGrid>
      <w:tr w:rsidR="00E93399" w:rsidRPr="004D4CEA">
        <w:tc>
          <w:tcPr>
            <w:tcW w:w="3153" w:type="dxa"/>
            <w:tcBorders>
              <w:top w:val="single" w:sz="8" w:space="0" w:color="005426"/>
            </w:tcBorders>
          </w:tcPr>
          <w:p w:rsidR="00D17DB7" w:rsidRPr="0068254A" w:rsidRDefault="00D17DB7" w:rsidP="00D17DB7">
            <w:pPr>
              <w:ind w:right="-340"/>
              <w:jc w:val="both"/>
              <w:rPr>
                <w:rFonts w:ascii="Times New Roman" w:eastAsia="Cambria" w:hAnsi="Times New Roman" w:cs="Times New Roman"/>
                <w:b/>
                <w:i/>
              </w:rPr>
            </w:pPr>
            <w:r w:rsidRPr="0068254A">
              <w:rPr>
                <w:rFonts w:ascii="Times New Roman" w:eastAsia="Cambria" w:hAnsi="Times New Roman" w:cs="Times New Roman"/>
                <w:b/>
                <w:i/>
              </w:rPr>
              <w:t>Article History:</w:t>
            </w:r>
          </w:p>
          <w:p w:rsidR="00D17DB7" w:rsidRPr="0068254A" w:rsidRDefault="00D17DB7" w:rsidP="00D17DB7">
            <w:pPr>
              <w:ind w:left="144" w:right="-340" w:hanging="180"/>
              <w:jc w:val="both"/>
              <w:rPr>
                <w:rFonts w:ascii="Times New Roman" w:eastAsia="Cambria" w:hAnsi="Times New Roman" w:cs="Times New Roman"/>
                <w:i/>
              </w:rPr>
            </w:pPr>
            <w:r w:rsidRPr="0068254A">
              <w:rPr>
                <w:rFonts w:ascii="Times New Roman" w:eastAsia="Cambria" w:hAnsi="Times New Roman" w:cs="Times New Roman"/>
                <w:i/>
              </w:rPr>
              <w:t>Received: 30 Januari 2023</w:t>
            </w:r>
          </w:p>
          <w:p w:rsidR="00D17DB7" w:rsidRPr="0068254A" w:rsidRDefault="00D17DB7" w:rsidP="00D17DB7">
            <w:pPr>
              <w:ind w:left="-36" w:right="-340"/>
              <w:jc w:val="both"/>
              <w:rPr>
                <w:rFonts w:ascii="Times New Roman" w:eastAsia="Cambria" w:hAnsi="Times New Roman" w:cs="Times New Roman"/>
                <w:i/>
              </w:rPr>
            </w:pPr>
            <w:r w:rsidRPr="0068254A">
              <w:rPr>
                <w:rFonts w:ascii="Times New Roman" w:eastAsia="Cambria" w:hAnsi="Times New Roman" w:cs="Times New Roman"/>
                <w:i/>
              </w:rPr>
              <w:t>Revised: 22 Februari 2023</w:t>
            </w:r>
          </w:p>
          <w:p w:rsidR="00D17DB7" w:rsidRDefault="00D17DB7" w:rsidP="00D17DB7">
            <w:pPr>
              <w:ind w:right="-340"/>
              <w:jc w:val="both"/>
              <w:rPr>
                <w:rFonts w:ascii="Times New Roman" w:eastAsia="Cambria" w:hAnsi="Times New Roman" w:cs="Times New Roman"/>
                <w:i/>
              </w:rPr>
            </w:pPr>
            <w:r w:rsidRPr="0068254A">
              <w:rPr>
                <w:rFonts w:ascii="Times New Roman" w:eastAsia="Cambria" w:hAnsi="Times New Roman" w:cs="Times New Roman"/>
                <w:i/>
              </w:rPr>
              <w:t xml:space="preserve">Accepted: </w:t>
            </w:r>
            <w:r>
              <w:rPr>
                <w:rFonts w:ascii="Times New Roman" w:eastAsia="Cambria" w:hAnsi="Times New Roman" w:cs="Times New Roman"/>
                <w:i/>
                <w:lang w:val="id-ID"/>
              </w:rPr>
              <w:t>21</w:t>
            </w:r>
            <w:r w:rsidRPr="0068254A">
              <w:rPr>
                <w:rFonts w:ascii="Times New Roman" w:eastAsia="Cambria" w:hAnsi="Times New Roman" w:cs="Times New Roman"/>
                <w:i/>
              </w:rPr>
              <w:t xml:space="preserve"> Maret 2023</w:t>
            </w:r>
          </w:p>
          <w:p w:rsidR="00E93399" w:rsidRPr="004D4CEA" w:rsidRDefault="00E93399">
            <w:pPr>
              <w:rPr>
                <w:rFonts w:ascii="Times New Roman" w:eastAsia="Cambria" w:hAnsi="Times New Roman" w:cs="Times New Roman"/>
                <w:b/>
              </w:rPr>
            </w:pPr>
          </w:p>
          <w:p w:rsidR="00E93399" w:rsidRPr="004D4CEA" w:rsidRDefault="00E93399">
            <w:pPr>
              <w:rPr>
                <w:rFonts w:ascii="Times New Roman" w:eastAsia="Cambria" w:hAnsi="Times New Roman" w:cs="Times New Roman"/>
                <w:b/>
              </w:rPr>
            </w:pPr>
          </w:p>
        </w:tc>
        <w:tc>
          <w:tcPr>
            <w:tcW w:w="430" w:type="dxa"/>
            <w:vMerge w:val="restart"/>
            <w:tcBorders>
              <w:top w:val="single" w:sz="8" w:space="0" w:color="005426"/>
            </w:tcBorders>
          </w:tcPr>
          <w:p w:rsidR="00E93399" w:rsidRPr="004D4CEA" w:rsidRDefault="00E93399">
            <w:pPr>
              <w:rPr>
                <w:rFonts w:ascii="Times New Roman" w:eastAsia="Cambria" w:hAnsi="Times New Roman" w:cs="Times New Roman"/>
                <w:b/>
              </w:rPr>
            </w:pPr>
          </w:p>
        </w:tc>
        <w:tc>
          <w:tcPr>
            <w:tcW w:w="5381" w:type="dxa"/>
            <w:vMerge w:val="restart"/>
            <w:tcBorders>
              <w:top w:val="single" w:sz="8" w:space="0" w:color="005426"/>
            </w:tcBorders>
          </w:tcPr>
          <w:p w:rsidR="00D17DB7" w:rsidRPr="00E15A68" w:rsidRDefault="00996FD2" w:rsidP="00D17DB7">
            <w:pPr>
              <w:jc w:val="both"/>
              <w:rPr>
                <w:rFonts w:ascii="Times New Roman" w:hAnsi="Times New Roman" w:cs="Times New Roman"/>
                <w:i/>
                <w:iCs/>
                <w:sz w:val="22"/>
                <w:szCs w:val="22"/>
              </w:rPr>
            </w:pPr>
            <w:r w:rsidRPr="004D4CEA">
              <w:rPr>
                <w:rFonts w:ascii="Times New Roman" w:eastAsia="Cambria" w:hAnsi="Times New Roman" w:cs="Times New Roman"/>
                <w:b/>
                <w:i/>
              </w:rPr>
              <w:t xml:space="preserve">Abstract: </w:t>
            </w:r>
            <w:r w:rsidR="00D17DB7" w:rsidRPr="00E15A68">
              <w:rPr>
                <w:rFonts w:ascii="Times New Roman" w:hAnsi="Times New Roman" w:cs="Times New Roman"/>
                <w:i/>
                <w:iCs/>
                <w:sz w:val="22"/>
                <w:szCs w:val="22"/>
              </w:rPr>
              <w:t>Community Service Activities (PkM) are one part of the tridharma of higher education. This PkM activity aims to improve literacy and numeracy in the children of Batu 12 Village, Dolok Masihul sub-district, Serdang Bedagai district, North Sumatra province. This activity was carried out from 3 to 25 February 2023. There are 12 179 children in Batu Village, 47 children who lack literacy and 33 children who lack numeracy. This is due to the remote location, inadequate school facilities and lack of motivation to learn from parents. The result of this activity was that there was an increase in the number of students to 27 people who could already be literate and 25 people who could numerate.</w:t>
            </w:r>
          </w:p>
          <w:p w:rsidR="00E93399" w:rsidRPr="004D4CEA" w:rsidRDefault="00E93399">
            <w:pPr>
              <w:rPr>
                <w:rFonts w:ascii="Times New Roman" w:eastAsia="Cambria" w:hAnsi="Times New Roman" w:cs="Times New Roman"/>
                <w:i/>
              </w:rPr>
            </w:pPr>
          </w:p>
        </w:tc>
      </w:tr>
      <w:tr w:rsidR="00E93399" w:rsidRPr="004D4CEA">
        <w:trPr>
          <w:trHeight w:val="80"/>
        </w:trPr>
        <w:tc>
          <w:tcPr>
            <w:tcW w:w="3153" w:type="dxa"/>
            <w:tcBorders>
              <w:bottom w:val="single" w:sz="8" w:space="0" w:color="005426"/>
            </w:tcBorders>
          </w:tcPr>
          <w:p w:rsidR="00D17DB7" w:rsidRPr="00E15A68" w:rsidRDefault="00996FD2" w:rsidP="00D17DB7">
            <w:pPr>
              <w:jc w:val="both"/>
              <w:rPr>
                <w:rFonts w:ascii="Times New Roman" w:hAnsi="Times New Roman" w:cs="Times New Roman"/>
                <w:b/>
                <w:i/>
                <w:sz w:val="22"/>
                <w:szCs w:val="22"/>
              </w:rPr>
            </w:pPr>
            <w:r w:rsidRPr="00D17DB7">
              <w:rPr>
                <w:rFonts w:ascii="Times New Roman" w:eastAsia="Cambria" w:hAnsi="Times New Roman" w:cs="Times New Roman"/>
                <w:b/>
                <w:i/>
              </w:rPr>
              <w:t>Keywords</w:t>
            </w:r>
            <w:r w:rsidRPr="004D4CEA">
              <w:rPr>
                <w:rFonts w:ascii="Times New Roman" w:eastAsia="Cambria" w:hAnsi="Times New Roman" w:cs="Times New Roman"/>
                <w:b/>
              </w:rPr>
              <w:t xml:space="preserve">: </w:t>
            </w:r>
            <w:r w:rsidR="00D17DB7" w:rsidRPr="00E15A68">
              <w:rPr>
                <w:rFonts w:ascii="Times New Roman" w:hAnsi="Times New Roman" w:cs="Times New Roman"/>
                <w:i/>
                <w:iCs/>
                <w:sz w:val="22"/>
                <w:szCs w:val="22"/>
              </w:rPr>
              <w:t>Community Service (PkM), Literacy, Numeracy.</w:t>
            </w:r>
          </w:p>
          <w:p w:rsidR="00E93399" w:rsidRPr="004D4CEA" w:rsidRDefault="00E93399">
            <w:pPr>
              <w:rPr>
                <w:rFonts w:ascii="Times New Roman" w:eastAsia="Cambria" w:hAnsi="Times New Roman" w:cs="Times New Roman"/>
                <w:b/>
              </w:rPr>
            </w:pPr>
          </w:p>
        </w:tc>
        <w:tc>
          <w:tcPr>
            <w:tcW w:w="430" w:type="dxa"/>
            <w:vMerge/>
            <w:tcBorders>
              <w:top w:val="single" w:sz="8" w:space="0" w:color="005426"/>
            </w:tcBorders>
          </w:tcPr>
          <w:p w:rsidR="00E93399" w:rsidRPr="004D4CEA" w:rsidRDefault="00E93399">
            <w:pPr>
              <w:pBdr>
                <w:top w:val="nil"/>
                <w:left w:val="nil"/>
                <w:bottom w:val="nil"/>
                <w:right w:val="nil"/>
                <w:between w:val="nil"/>
              </w:pBdr>
              <w:spacing w:line="276" w:lineRule="auto"/>
              <w:rPr>
                <w:rFonts w:ascii="Times New Roman" w:eastAsia="Cambria" w:hAnsi="Times New Roman" w:cs="Times New Roman"/>
                <w:b/>
              </w:rPr>
            </w:pPr>
          </w:p>
        </w:tc>
        <w:tc>
          <w:tcPr>
            <w:tcW w:w="5381" w:type="dxa"/>
            <w:vMerge/>
            <w:tcBorders>
              <w:top w:val="single" w:sz="8" w:space="0" w:color="005426"/>
            </w:tcBorders>
          </w:tcPr>
          <w:p w:rsidR="00E93399" w:rsidRPr="004D4CEA" w:rsidRDefault="00E93399">
            <w:pPr>
              <w:pBdr>
                <w:top w:val="nil"/>
                <w:left w:val="nil"/>
                <w:bottom w:val="nil"/>
                <w:right w:val="nil"/>
                <w:between w:val="nil"/>
              </w:pBdr>
              <w:spacing w:line="276" w:lineRule="auto"/>
              <w:rPr>
                <w:rFonts w:ascii="Times New Roman" w:eastAsia="Cambria" w:hAnsi="Times New Roman" w:cs="Times New Roman"/>
                <w:b/>
              </w:rPr>
            </w:pPr>
          </w:p>
        </w:tc>
      </w:tr>
    </w:tbl>
    <w:p w:rsidR="00E93399" w:rsidRPr="004D4CEA" w:rsidRDefault="00E93399">
      <w:pPr>
        <w:jc w:val="both"/>
        <w:rPr>
          <w:rFonts w:ascii="Times New Roman" w:eastAsia="Cambria" w:hAnsi="Times New Roman" w:cs="Times New Roman"/>
          <w:b/>
        </w:rPr>
      </w:pPr>
    </w:p>
    <w:p w:rsidR="00D17DB7" w:rsidRPr="00E15A68" w:rsidRDefault="009374A6" w:rsidP="00D17DB7">
      <w:pPr>
        <w:ind w:left="1259" w:hanging="1259"/>
        <w:jc w:val="center"/>
        <w:rPr>
          <w:rFonts w:ascii="Times New Roman" w:hAnsi="Times New Roman" w:cs="Times New Roman"/>
          <w:b/>
          <w:sz w:val="22"/>
          <w:szCs w:val="22"/>
        </w:rPr>
      </w:pPr>
      <w:r w:rsidRPr="00E15A68">
        <w:rPr>
          <w:rFonts w:ascii="Times New Roman" w:hAnsi="Times New Roman" w:cs="Times New Roman"/>
          <w:b/>
          <w:sz w:val="22"/>
          <w:szCs w:val="22"/>
        </w:rPr>
        <w:t>Abstrak</w:t>
      </w:r>
      <w:r w:rsidR="00D17DB7" w:rsidRPr="00E15A68">
        <w:rPr>
          <w:rFonts w:ascii="Times New Roman" w:hAnsi="Times New Roman" w:cs="Times New Roman"/>
          <w:b/>
          <w:sz w:val="22"/>
          <w:szCs w:val="22"/>
        </w:rPr>
        <w:t xml:space="preserve"> </w:t>
      </w:r>
    </w:p>
    <w:p w:rsidR="00D17DB7" w:rsidRPr="00E15A68" w:rsidRDefault="00D17DB7" w:rsidP="00D17DB7">
      <w:pPr>
        <w:tabs>
          <w:tab w:val="left" w:pos="3990"/>
        </w:tabs>
        <w:jc w:val="both"/>
        <w:rPr>
          <w:rFonts w:ascii="Times New Roman" w:hAnsi="Times New Roman" w:cs="Times New Roman"/>
          <w:sz w:val="22"/>
          <w:szCs w:val="22"/>
        </w:rPr>
      </w:pPr>
      <w:r>
        <w:rPr>
          <w:rFonts w:ascii="Times New Roman" w:hAnsi="Times New Roman"/>
        </w:rPr>
        <w:tab/>
      </w:r>
    </w:p>
    <w:p w:rsidR="00D17DB7" w:rsidRPr="00E15A68" w:rsidRDefault="00D17DB7" w:rsidP="00D17DB7">
      <w:pPr>
        <w:jc w:val="both"/>
        <w:rPr>
          <w:rFonts w:ascii="Times New Roman" w:hAnsi="Times New Roman" w:cs="Times New Roman"/>
          <w:iCs/>
          <w:sz w:val="22"/>
          <w:szCs w:val="22"/>
        </w:rPr>
      </w:pPr>
      <w:r w:rsidRPr="00E15A68">
        <w:rPr>
          <w:rFonts w:ascii="Times New Roman" w:hAnsi="Times New Roman" w:cs="Times New Roman"/>
          <w:iCs/>
          <w:sz w:val="22"/>
          <w:szCs w:val="22"/>
        </w:rPr>
        <w:t>Kegiatan Pengabdian kepada Masyarakat (PkM) adalah salah satu bagian dari tridharma perguruan tinggi. Kegiatan PkM ini bertujuan untuk meningkatkan literasi dan numerasi pada anak Desa Batu 12, Kecamatan Dolok Masihul, Kabupaten Serdang Bedagai, Provinsi Sumatera Utara. Metode yang dilakukan adalah persiapan pelaksanakan kegiatan pendidikan melalui bagan yang sudah dikonsep pada bidang pendidikan. Kegiatan ini dilaksanakan pada tanggal 3 sampai 25 Februari 2023. Dampak dari kegiatan ini adalah peningkatan literasi dan numerasi pada anak anak di desa batu 12 yang berjumlah 179 orang, terdapat 47 anak yang kurang dalam Literasi dan 33 anak yang kurang dalam Numerasi. Hal ini disebabkan oleh lokasi daerah yang terpencil, fasilitas sekolah yang kurang memadai dan kurangnya motivasi belajar dari orangtua. Hasil dari kegiatan ini yaitu terdapat peningkatan jumlah siswa menjadi 27 orang sudah bisa Literasi dan 25 orang bisa Numerasi.</w:t>
      </w:r>
    </w:p>
    <w:p w:rsidR="00D17DB7" w:rsidRPr="00E15A68" w:rsidRDefault="00D17DB7" w:rsidP="00D17DB7">
      <w:pPr>
        <w:jc w:val="both"/>
        <w:rPr>
          <w:rFonts w:ascii="Times New Roman" w:hAnsi="Times New Roman" w:cs="Times New Roman"/>
          <w:sz w:val="22"/>
          <w:szCs w:val="22"/>
        </w:rPr>
      </w:pPr>
    </w:p>
    <w:p w:rsidR="00D17DB7" w:rsidRPr="00E15A68" w:rsidRDefault="00D17DB7" w:rsidP="00D17DB7">
      <w:pPr>
        <w:ind w:left="1260" w:hanging="1260"/>
        <w:jc w:val="both"/>
        <w:rPr>
          <w:rFonts w:ascii="Times New Roman" w:hAnsi="Times New Roman" w:cs="Times New Roman"/>
          <w:sz w:val="22"/>
          <w:szCs w:val="22"/>
        </w:rPr>
      </w:pPr>
      <w:r w:rsidRPr="00E15A68">
        <w:rPr>
          <w:rFonts w:ascii="Times New Roman" w:hAnsi="Times New Roman" w:cs="Times New Roman"/>
          <w:b/>
          <w:sz w:val="22"/>
          <w:szCs w:val="22"/>
        </w:rPr>
        <w:t>Kata kunci</w:t>
      </w:r>
      <w:r w:rsidRPr="00E15A68">
        <w:rPr>
          <w:rFonts w:ascii="Times New Roman" w:hAnsi="Times New Roman" w:cs="Times New Roman"/>
          <w:sz w:val="22"/>
          <w:szCs w:val="22"/>
        </w:rPr>
        <w:t xml:space="preserve">: </w:t>
      </w:r>
      <w:r w:rsidRPr="00E15A68">
        <w:rPr>
          <w:rFonts w:ascii="Times New Roman" w:hAnsi="Times New Roman" w:cs="Times New Roman"/>
          <w:i/>
          <w:iCs/>
          <w:sz w:val="22"/>
          <w:szCs w:val="22"/>
        </w:rPr>
        <w:t xml:space="preserve">Pengabdian kepada Masyarakat (PkM), Literasi, Numerasi </w:t>
      </w:r>
    </w:p>
    <w:p w:rsidR="00D17DB7" w:rsidRDefault="00D17DB7">
      <w:pPr>
        <w:spacing w:before="120" w:after="120" w:line="360" w:lineRule="auto"/>
        <w:rPr>
          <w:rFonts w:ascii="Times New Roman" w:eastAsia="Cambria" w:hAnsi="Times New Roman" w:cs="Times New Roman"/>
          <w:b/>
          <w:sz w:val="26"/>
          <w:szCs w:val="26"/>
        </w:rPr>
      </w:pPr>
    </w:p>
    <w:p w:rsidR="00E125F7" w:rsidRDefault="00E125F7">
      <w:pPr>
        <w:spacing w:before="120" w:after="120" w:line="360" w:lineRule="auto"/>
        <w:rPr>
          <w:rFonts w:ascii="Times New Roman" w:eastAsia="Cambria" w:hAnsi="Times New Roman" w:cs="Times New Roman"/>
          <w:b/>
          <w:sz w:val="26"/>
          <w:szCs w:val="26"/>
        </w:rPr>
      </w:pPr>
    </w:p>
    <w:p w:rsidR="00D17DB7" w:rsidRDefault="00D17DB7" w:rsidP="00D17DB7">
      <w:pPr>
        <w:jc w:val="both"/>
        <w:rPr>
          <w:rFonts w:ascii="Times New Roman" w:hAnsi="Times New Roman"/>
          <w:b/>
        </w:rPr>
      </w:pPr>
      <w:r>
        <w:rPr>
          <w:rFonts w:ascii="Times New Roman" w:hAnsi="Times New Roman"/>
          <w:b/>
        </w:rPr>
        <w:lastRenderedPageBreak/>
        <w:t xml:space="preserve">PENDAHULUAN </w:t>
      </w:r>
    </w:p>
    <w:p w:rsidR="00D17DB7" w:rsidRDefault="00D17DB7" w:rsidP="00D17DB7">
      <w:pPr>
        <w:jc w:val="both"/>
        <w:rPr>
          <w:rFonts w:ascii="Times New Roman" w:hAnsi="Times New Roman"/>
          <w:b/>
        </w:rPr>
      </w:pPr>
    </w:p>
    <w:p w:rsidR="00D17DB7" w:rsidRPr="00094714" w:rsidRDefault="00D17DB7" w:rsidP="00D17DB7">
      <w:pPr>
        <w:spacing w:line="360" w:lineRule="auto"/>
        <w:ind w:firstLine="360"/>
        <w:jc w:val="both"/>
        <w:rPr>
          <w:rFonts w:ascii="Times New Roman" w:hAnsi="Times New Roman"/>
          <w:b/>
          <w:bCs/>
        </w:rPr>
      </w:pPr>
      <w:r w:rsidRPr="00094714">
        <w:rPr>
          <w:rFonts w:ascii="Times New Roman" w:hAnsi="Times New Roman"/>
        </w:rPr>
        <w:t xml:space="preserve">Perguruan tinggi berperan dalam pembangunan nasional. Tujuan utama pembangunan nasional adalah pembentukan masyarakat Indonesia yang modern namun tetap berpegang teguh pada Pancasila. Dalam pembentukan masyarakat yang modern ini, Perguruan Tinggi bertugas menciptakan tenaga-tenaga ahli yang memiliki pengetahuan tinggi dan mampu mengembangkan ilmunya melalui teknologi yang akhirnya bisa dimanfaatkan oleh masyarakat Indonesia secara keseluruhan. Hal tersebut biasa disebut dengan Tri Dharma Perguruan Tinggi. </w:t>
      </w:r>
    </w:p>
    <w:p w:rsidR="00D17DB7" w:rsidRPr="00094714" w:rsidRDefault="00D17DB7" w:rsidP="00D17DB7">
      <w:pPr>
        <w:spacing w:line="360" w:lineRule="auto"/>
        <w:ind w:right="48" w:firstLine="360"/>
        <w:jc w:val="both"/>
        <w:rPr>
          <w:rFonts w:ascii="Times New Roman" w:hAnsi="Times New Roman"/>
        </w:rPr>
      </w:pPr>
      <w:r w:rsidRPr="00094714">
        <w:rPr>
          <w:rFonts w:ascii="Times New Roman" w:hAnsi="Times New Roman"/>
        </w:rPr>
        <w:t xml:space="preserve">Tri Dharma Perguruan terdiri dari tiga landasan: Pendidikan dan pengajaran, penelitian dan pengembangan, dan pengabdian masyarakat. </w:t>
      </w:r>
      <w:r>
        <w:rPr>
          <w:rFonts w:ascii="Times New Roman" w:hAnsi="Times New Roman"/>
        </w:rPr>
        <w:t>M</w:t>
      </w:r>
      <w:r w:rsidRPr="00094714">
        <w:rPr>
          <w:rFonts w:ascii="Times New Roman" w:hAnsi="Times New Roman"/>
        </w:rPr>
        <w:t>e</w:t>
      </w:r>
      <w:r>
        <w:rPr>
          <w:rFonts w:ascii="Times New Roman" w:hAnsi="Times New Roman"/>
        </w:rPr>
        <w:t xml:space="preserve">nurut </w:t>
      </w:r>
      <w:r>
        <w:rPr>
          <w:rFonts w:ascii="Times New Roman" w:hAnsi="Times New Roman"/>
        </w:rPr>
        <w:fldChar w:fldCharType="begin" w:fldLock="1"/>
      </w:r>
      <w:r>
        <w:rPr>
          <w:rFonts w:ascii="Times New Roman" w:hAnsi="Times New Roman"/>
        </w:rPr>
        <w:instrText>ADDIN CSL_CITATION {"citationItems":[{"id":"ITEM-1","itemData":{"abstract":"organisasi/lembaga dapat meningkatkan tingkat partisipasi masyarakat. Kata Kunci: Donor darah, bakti sosial, UPP, UTD-PMI Palangka Raya","author":[{"dropping-particle":"","family":"Dan","given":"Penelitian","non-dropping-particle":"","parse-names":false,"suffix":""}],"id":"ITEM-1","issued":{"date-parts":[["2021"]]},"title":"PENGABDIAN kEPADA MASYARAKAT","type":"article-journal"},"uris":["http://www.mendeley.com/documents/?uuid=7f2e83d4-8aa8-453a-9da7-2133cab772a4"]}],"mendeley":{"formattedCitation":"(Dan, 2021)","plainTextFormattedCitation":"(Dan, 2021)"},"properties":{"noteIndex":0},"schema":"https://github.com/citation-style-language/schema/raw/master/csl-citation.json"}</w:instrText>
      </w:r>
      <w:r>
        <w:rPr>
          <w:rFonts w:ascii="Times New Roman" w:hAnsi="Times New Roman"/>
        </w:rPr>
        <w:fldChar w:fldCharType="separate"/>
      </w:r>
      <w:r w:rsidRPr="00657C84">
        <w:rPr>
          <w:rFonts w:ascii="Times New Roman" w:hAnsi="Times New Roman"/>
          <w:noProof/>
        </w:rPr>
        <w:t>(Dan, 2021)</w:t>
      </w:r>
      <w:r>
        <w:rPr>
          <w:rFonts w:ascii="Times New Roman" w:hAnsi="Times New Roman"/>
        </w:rPr>
        <w:fldChar w:fldCharType="end"/>
      </w:r>
      <w:r>
        <w:rPr>
          <w:rFonts w:ascii="Times New Roman" w:hAnsi="Times New Roman"/>
        </w:rPr>
        <w:t xml:space="preserve"> </w:t>
      </w:r>
      <w:r w:rsidRPr="00094714">
        <w:rPr>
          <w:rFonts w:ascii="Times New Roman" w:hAnsi="Times New Roman"/>
        </w:rPr>
        <w:t xml:space="preserve">Pendidikan dan pengajaran merupakan suatu usaha dalam pembentukan pribadi agar sesuai dengan pedoman yang berlaku. Proses pembelajaran di perguruan tinggi bertujuan agar mahasiswa dapat mengembangkan potensi dirinya. Penelitian dan pengembangan yakni mengadakan penelitian dan pengembangan. Hal ini untuk mencapai tujuan perguruan tinggi yaitu memiliki sumber daya manusia yang kreatif, cerdas dan kritis. </w:t>
      </w:r>
      <w:r>
        <w:rPr>
          <w:rFonts w:ascii="Times New Roman" w:hAnsi="Times New Roman"/>
        </w:rPr>
        <w:t>M</w:t>
      </w:r>
      <w:r w:rsidRPr="00094714">
        <w:rPr>
          <w:rFonts w:ascii="Times New Roman" w:hAnsi="Times New Roman"/>
        </w:rPr>
        <w:t>e</w:t>
      </w:r>
      <w:r>
        <w:rPr>
          <w:rFonts w:ascii="Times New Roman" w:hAnsi="Times New Roman"/>
        </w:rPr>
        <w:t xml:space="preserve">nurut </w:t>
      </w:r>
      <w:r>
        <w:rPr>
          <w:rFonts w:ascii="Times New Roman" w:hAnsi="Times New Roman"/>
        </w:rPr>
        <w:fldChar w:fldCharType="begin" w:fldLock="1"/>
      </w:r>
      <w:r>
        <w:rPr>
          <w:rFonts w:ascii="Times New Roman" w:hAnsi="Times New Roman"/>
        </w:rPr>
        <w:instrText>ADDIN CSL_CITATION {"citationItems":[{"id":"ITEM-1","itemData":{"DOI":"10.24832/jpnk.v16i3.462","ISSN":"2460-8300","abstract":"The objectives of the research is to know the implementation of policy and implementation of the research program and the public service at Higher Education (HE). The research method is the mixed of quantitative and qualitative methods with a descriptive analysis. Sample of the research is 160 repondents taken purposively of head and members of the research and public service institutions at public and private of HE. The research was conducted for 7 months from April to October 2008 at six provinces: West Nusa Tenggara province, Bali province, Special Yogyakarta province, West Java province, West Sumatera province, and South Sumatera province. Tools and the techniques of data collecting are using documentation study, questionnaires, inteview, and focus group discussion. Primary data is the information from the resource persons from HE while the secondary data is taken from the documents about the rules as well as the laws and the related research done by other people. The findings of the research are: 1) the policy of research program and the public service at HE is based on the general policy of the HE Directorate, Ministry of National Education; 2) the implementation of policy in improving quality of HE still has constraints such as the institutions of research and public service are still separate, the socialization of programs of public service is still low, and most lecturers at HE are stil lack of having research methodolgy; 3) the research findings of both public and private HE can be implemented to develop and improve science. However, there has a few of the research findings that can be used for improving teaching and learning materials for higher education, very few of national as well international publications, and very few of having patent rights; and 4) the activities in public service are not based on the findings of the research yet.Â ABSTRAKTujuan penelitian adalah untuk mengetahui implementasi kebijakan dan pelaksanaan program penelitian dan pengabdian masyarakat pada perguruan tinggi (PT). Metode penelitian adalah metode campuran kuantitatif dan kualitatif dengan teknik analisis deskriptif. Sampel penelitian berjumlah 160 responden yang diambil secara purposive yaitu ketua/anggota lembaga penelitian dan pengabdian masyarakat di perguruan tinggi Negeri (PTN) dan perguruan tinggi Swasta (PTS). Penelitian dilaksanakan selama 7 bulan mulai bulan April sampai bulan Oktober 2008 di 6 provinsi yaitu provinsi Nusa Tenggara Barat (NTB), provin…","author":[{"dropping-particle":"","family":"Noor","given":"Idris HM","non-dropping-particle":"","parse-names":false,"suffix":""}],"container-title":"Jurnal Pendidikan dan Kebudayaan","id":"ITEM-1","issue":"3","issued":{"date-parts":[["2010"]]},"page":"285-297","title":"Penelitian dan Pengabdian Masyarakat pada Perguruan Tinggi","type":"article-journal","volume":"16"},"uris":["http://www.mendeley.com/documents/?uuid=3be9e30b-9d65-4ea8-a2c0-f20d4ca1a51d"]}],"mendeley":{"formattedCitation":"(Noor, 2010)","plainTextFormattedCitation":"(Noor, 2010)","previouslyFormattedCitation":"(Noor, 2010)"},"properties":{"noteIndex":0},"schema":"https://github.com/citation-style-language/schema/raw/master/csl-citation.json"}</w:instrText>
      </w:r>
      <w:r>
        <w:rPr>
          <w:rFonts w:ascii="Times New Roman" w:hAnsi="Times New Roman"/>
        </w:rPr>
        <w:fldChar w:fldCharType="separate"/>
      </w:r>
      <w:r w:rsidRPr="00914553">
        <w:rPr>
          <w:rFonts w:ascii="Times New Roman" w:hAnsi="Times New Roman"/>
          <w:noProof/>
        </w:rPr>
        <w:t>(Noor, 2010)</w:t>
      </w:r>
      <w:r>
        <w:rPr>
          <w:rFonts w:ascii="Times New Roman" w:hAnsi="Times New Roman"/>
        </w:rPr>
        <w:fldChar w:fldCharType="end"/>
      </w:r>
      <w:r>
        <w:rPr>
          <w:rFonts w:ascii="Times New Roman" w:hAnsi="Times New Roman"/>
        </w:rPr>
        <w:t xml:space="preserve"> </w:t>
      </w:r>
      <w:r w:rsidRPr="00094714">
        <w:rPr>
          <w:rFonts w:ascii="Times New Roman" w:hAnsi="Times New Roman"/>
        </w:rPr>
        <w:t>Pengabdian kepada masyarakat adalah kegiatan sivitas akademika yang memanfaatkan ilmu pengetahuan dan teknologi</w:t>
      </w:r>
      <w:r>
        <w:rPr>
          <w:rFonts w:ascii="Times New Roman" w:hAnsi="Times New Roman"/>
        </w:rPr>
        <w:t xml:space="preserve"> </w:t>
      </w:r>
      <w:r w:rsidRPr="00094714">
        <w:rPr>
          <w:rFonts w:ascii="Times New Roman" w:hAnsi="Times New Roman"/>
        </w:rPr>
        <w:t>untuk memajukan kesejahteraan masyarakat dan mencerdaskan kehidupan bangsa salah satunya peningkatan literasi dan numerasi.</w:t>
      </w:r>
    </w:p>
    <w:p w:rsidR="00D17DB7" w:rsidRPr="00094714" w:rsidRDefault="00D17DB7" w:rsidP="00D17DB7">
      <w:pPr>
        <w:spacing w:line="360" w:lineRule="auto"/>
        <w:ind w:right="48" w:firstLine="360"/>
        <w:jc w:val="both"/>
        <w:rPr>
          <w:rFonts w:ascii="Times New Roman" w:hAnsi="Times New Roman"/>
          <w:color w:val="000000" w:themeColor="text1"/>
        </w:rPr>
      </w:pPr>
      <w:r w:rsidRPr="00094714">
        <w:rPr>
          <w:rFonts w:ascii="Times New Roman" w:hAnsi="Times New Roman"/>
          <w:color w:val="000000" w:themeColor="text1"/>
        </w:rPr>
        <w:t xml:space="preserve">Menurut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DOI":"10.33365/ji-mr.v2i1.774","abstract":"AbstractThis study aims to determine the relationship between numeracy skills and achievement in learning mathematics as indicated by the Grade Point Average (GPA). The sample in this study were 30 students of the Mathematics Education study program at the Indonesian Technocrat University. The type of research used is a quantitative method with ex post facto research techniques. Data analysis in this study used descriptive statistics and inferential statistics with Spearman correlation analysis. This study uses one independent variable, namely numeracy ability and one dependent variable, namely learning achievement. The research instrument is a Minimum Ability Assessment in the form of 3 essay questions. The results of this study indicate that numeracy has a positive and significant effect on student learning achievement with a 95% confidence level and a sig. value of 0.009 0.05 and the value of the correlation coefficient   which is in the moderate or strong enough category. The contribution of numeracy ability in influencing the level of learning achievement is 22.65%, while the rest is influenced by other factors. Thus, the results of this study indicate that if the numeracy ability of each Mathematics Education student is high, the learning achievement that will be obtained is also high, and vice versa. Keywords: Numerical Ability, Learning Achievement, Spearman Correlation AbstrakPenelitian ini memiliki tujuan untuk mengetahui hubungan antara kemampuan numerasi terhadap prestasi belajar matematika yang ditunjukkan melalui nilai Indeks Prestasi Kumulatif (IPK). Sampel dalam penelitian ini merupakan 30 mahasiswa program studi Pendidikan Matematika Univeritas Teknokrat Indonesia. Adapun jenis penelitian yang digunakan adalah metode kuantitatif dengan teknik penelitian ex post facto. Analisis data pada penelitian ini menggunakan statistik deskriptif dan statistik inferensial dengan analisis korelasi Spearman. Penelitian ini menggunakan satu variabel bebas, yaitu kemampuan numerasi dan satu variabel terikat, yaitu prestasi belajar. Instrumen penelitian adalah soal tes Asesmen Kemampuan Minimum berupa 3 butir soal essay. Hasil penelitian ini menunjukkan bahwa kemampuan numerasi berpengaruh positif dan signifikan terhadap prestasi belajar mahasiswa dengan tingkat kepercayaan  dan nilai sig.value  serta nilai koefisien korelasi  yang berada pada kategori sedang atau cukup kuat. Kontribusi kemampuan numerasi dalam mempengaruhi tinggi-rendahnya prestasi bela…","author":[{"dropping-particle":"","family":"Anderha","given":"Refiesta Ratu","non-dropping-particle":"","parse-names":false,"suffix":""},{"dropping-particle":"","family":"Maskar","given":"Sugama","non-dropping-particle":"","parse-names":false,"suffix":""}],"container-title":"Jurnal Ilmiah Matematika Realistik","id":"ITEM-1","issue":"1","issued":{"date-parts":[["2021"]]},"page":"1-10","title":"Pengaruh Kemampuan Numerasi Dalam Menyelesaikan Masalah Matematika Terhadap Prestasi Belajar Mahasiswa Pendidikan Matematika","type":"article-journal","volume":"2"},"uris":["http://www.mendeley.com/documents/?uuid=8344fa9b-dab4-4b35-904d-2a6538e958b6"]}],"mendeley":{"formattedCitation":"(Anderha &amp; Maskar, 2021)","plainTextFormattedCitation":"(Anderha &amp; Maskar, 2021)","previouslyFormattedCitation":"(Anderha &amp; Maskar, 2021)"},"properties":{"noteIndex":0},"schema":"https://github.com/citation-style-language/schema/raw/master/csl-citation.json"}</w:instrText>
      </w:r>
      <w:r>
        <w:rPr>
          <w:rFonts w:ascii="Times New Roman" w:hAnsi="Times New Roman"/>
          <w:color w:val="000000" w:themeColor="text1"/>
        </w:rPr>
        <w:fldChar w:fldCharType="separate"/>
      </w:r>
      <w:r w:rsidRPr="007776C1">
        <w:rPr>
          <w:rFonts w:ascii="Times New Roman" w:hAnsi="Times New Roman"/>
          <w:noProof/>
          <w:color w:val="000000" w:themeColor="text1"/>
        </w:rPr>
        <w:t>(Anderha &amp; Maskar, 2021)</w:t>
      </w:r>
      <w:r>
        <w:rPr>
          <w:rFonts w:ascii="Times New Roman" w:hAnsi="Times New Roman"/>
          <w:color w:val="000000" w:themeColor="text1"/>
        </w:rPr>
        <w:fldChar w:fldCharType="end"/>
      </w:r>
      <w:r w:rsidRPr="00094714">
        <w:rPr>
          <w:rFonts w:ascii="Times New Roman" w:hAnsi="Times New Roman"/>
          <w:color w:val="000000" w:themeColor="text1"/>
        </w:rPr>
        <w:t xml:space="preserve"> dalam Literasi merupakan kemampuan yang dimiliki seseorang dalam mengelola informasi ketika melakukan proses membaca dan menulis. Sementara menurut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author":[{"dropping-particle":"","family":"Sari","given":"Ika Fadilah Ratna","non-dropping-particle":"","parse-names":false,"suffix":""}],"container-title":"Jurnal Pendidikan Dasar Islam","id":"ITEM-1","issue":"1","issued":{"date-parts":[["2018"]]},"page":"90-99","title":"Konsep Dasar Gerakan Literasi Sekolah Tentang Penumbuhan Budi Pekerti","type":"article-journal","volume":"10"},"uris":["http://www.mendeley.com/documents/?uuid=41945f46-f2aa-4ea6-ad21-ec97323548c9"]}],"mendeley":{"formattedCitation":"(I. F. R. Sari, 2018)","plainTextFormattedCitation":"(I. F. R. Sari, 2018)","previouslyFormattedCitation":"(I. F. R. Sari, 2018)"},"properties":{"noteIndex":0},"schema":"https://github.com/citation-style-language/schema/raw/master/csl-citation.json"}</w:instrText>
      </w:r>
      <w:r>
        <w:rPr>
          <w:rFonts w:ascii="Times New Roman" w:hAnsi="Times New Roman"/>
          <w:color w:val="000000" w:themeColor="text1"/>
        </w:rPr>
        <w:fldChar w:fldCharType="separate"/>
      </w:r>
      <w:r w:rsidRPr="00EF45F5">
        <w:rPr>
          <w:rFonts w:ascii="Times New Roman" w:hAnsi="Times New Roman"/>
          <w:noProof/>
          <w:color w:val="000000" w:themeColor="text1"/>
        </w:rPr>
        <w:t>(I. F. R. Sari, 2018)</w:t>
      </w:r>
      <w:r>
        <w:rPr>
          <w:rFonts w:ascii="Times New Roman" w:hAnsi="Times New Roman"/>
          <w:color w:val="000000" w:themeColor="text1"/>
        </w:rPr>
        <w:fldChar w:fldCharType="end"/>
      </w:r>
      <w:r>
        <w:rPr>
          <w:rFonts w:ascii="Times New Roman" w:hAnsi="Times New Roman"/>
          <w:color w:val="000000" w:themeColor="text1"/>
        </w:rPr>
        <w:t xml:space="preserve"> </w:t>
      </w:r>
      <w:r w:rsidRPr="00094714">
        <w:rPr>
          <w:rFonts w:ascii="Times New Roman" w:hAnsi="Times New Roman"/>
          <w:color w:val="000000" w:themeColor="text1"/>
        </w:rPr>
        <w:t>secara bahasa literasi berasal dari kata “Literatus” yang memiliki arti “orang yang belajar”. Sehingga literasi dapat dikatakan “sangat dekat dengan proses membaca dan menulis”. Sedangkan</w:t>
      </w:r>
      <w:r>
        <w:rPr>
          <w:rFonts w:ascii="Times New Roman" w:hAnsi="Times New Roman"/>
          <w:color w:val="000000" w:themeColor="text1"/>
        </w:rPr>
        <w:t xml:space="preserve"> m</w:t>
      </w:r>
      <w:r w:rsidRPr="00094714">
        <w:rPr>
          <w:rFonts w:ascii="Times New Roman" w:hAnsi="Times New Roman"/>
        </w:rPr>
        <w:t>e</w:t>
      </w:r>
      <w:r>
        <w:rPr>
          <w:rFonts w:ascii="Times New Roman" w:hAnsi="Times New Roman"/>
        </w:rPr>
        <w:t xml:space="preserve">nurut </w:t>
      </w:r>
      <w:r>
        <w:rPr>
          <w:rFonts w:ascii="Times New Roman" w:hAnsi="Times New Roman"/>
        </w:rPr>
        <w:fldChar w:fldCharType="begin" w:fldLock="1"/>
      </w:r>
      <w:r>
        <w:rPr>
          <w:rFonts w:ascii="Times New Roman" w:hAnsi="Times New Roman"/>
        </w:rPr>
        <w:instrText>ADDIN CSL_CITATION {"citationItems":[{"id":"ITEM-1","itemData":{"author":[{"dropping-particle":"","family":"Sari","given":"Ika Fadilah Ratna","non-dropping-particle":"","parse-names":false,"suffix":""}],"container-title":"Jurnal Pendidikan Dasar Islam","id":"ITEM-1","issue":"1","issued":{"date-parts":[["2018"]]},"page":"90-99","title":"Konsep Dasar Gerakan Literasi Sekolah Tentang Penumbuhan Budi Pekerti","type":"article-journal","volume":"10"},"uris":["http://www.mendeley.com/documents/?uuid=41945f46-f2aa-4ea6-ad21-ec97323548c9"]}],"mendeley":{"formattedCitation":"(I. F. R. Sari, 2018)","plainTextFormattedCitation":"(I. F. R. Sari, 2018)","previouslyFormattedCitation":"(I. F. R. Sari, 2018)"},"properties":{"noteIndex":0},"schema":"https://github.com/citation-style-language/schema/raw/master/csl-citation.json"}</w:instrText>
      </w:r>
      <w:r>
        <w:rPr>
          <w:rFonts w:ascii="Times New Roman" w:hAnsi="Times New Roman"/>
        </w:rPr>
        <w:fldChar w:fldCharType="separate"/>
      </w:r>
      <w:r w:rsidRPr="00EF45F5">
        <w:rPr>
          <w:rFonts w:ascii="Times New Roman" w:hAnsi="Times New Roman"/>
          <w:noProof/>
        </w:rPr>
        <w:t>(I. F. R. Sari, 2018)</w:t>
      </w:r>
      <w:r>
        <w:rPr>
          <w:rFonts w:ascii="Times New Roman" w:hAnsi="Times New Roman"/>
        </w:rPr>
        <w:fldChar w:fldCharType="end"/>
      </w:r>
      <w:r>
        <w:rPr>
          <w:rFonts w:ascii="Times New Roman" w:hAnsi="Times New Roman"/>
        </w:rPr>
        <w:t xml:space="preserve"> </w:t>
      </w:r>
      <w:r w:rsidRPr="00094714">
        <w:rPr>
          <w:rFonts w:ascii="Times New Roman" w:hAnsi="Times New Roman"/>
          <w:color w:val="000000" w:themeColor="text1"/>
        </w:rPr>
        <w:t xml:space="preserve">literasi juga dapat diartikan sebagai “kemapuan berbahasa seseorang (menyimak, berbicara, membaca dan menulis) untuk berkomunikasi dengan cara yang berbeda sesuai dengan tujuannya” dan menurut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ISSN":"2715-2723","abstract":"Penelitian ini bertujuan untuk mendeskripsikan peningkatan kemampuan berbicara dengan menggunakan metode  story telling  di kelas V SDN 05 Pontianak Timur Provinsi Kalimantan Barat. Metode  penelitian yang digunakan adalah deskriptif. Bentuk penelitian yaitu Penelitian Tindakan Kelas ( Classroom Action Research ) serta bersifat kolaboratif. Tempat penelitian berlangsung di SDN 05 Pontianak Timur, subyek penelitian adalah siswa  kelas V yang berjumlah 41 siswa dan guru mata pelajaran bahasa Indonesia. Teknik pengumpulan data yang digunakan adalah pengamatan dan pencermatan dokumen, alat yang digunakan adalah lembar pengamatan dan pencermatan dokumen yang berupa IPKG 2 dan kemampuan berbicara siswa. Penelitian ini dilakukan dalam 2 siklus dengan hasil akhir penelitian yang diperoleh yaitu pada siklus I aspek kebahasaan 32,5% aspek nonkebahasaan  18%. Pada siklus II aspek kebahasaan 77,5% aspek nonkebahasaan 62,6%. Dari data yang diperoleh dapat disimpulkan terjadi peningkatan kemampuan berbicara siswa pada aspek kebahasaan dan aspek nonkebahasaan.    Kata kunci:   Kemampuan berbicara  ,   metode  story telling   .        Abstract:  This study aimed to describe the speech enhancement using storytelling in the classroom SDN 05 East Pontianak West Kalimantan Province. The method used is descriptive. Form of research is Classroom Action Research (Classroom Action Research) as well as collaborative. Where the research took place in SDN 05 East Pontianak, the study subjects were students of class V, amounting to 41 students and teachers Indonesian subjects. Data collection techniques used were observation and scrutiny of documents, the tool used is the observation sheet and scrutiny of documents that form IPKG 2 and their speaking ability. This research was conducted in two cycles with the results obtained by the end of the study in the first cycle aspects of language 32.5% 18% nonlanguage aspects. In the second cycle aspects of language 77.5% 62.6% nonlanguage aspects. From the data obtained it can be concluded that an increase in students' ability to speak on aspects of language and aspects nonlanguage.    Keywords:  The ability to speak, story telling method.","author":[{"dropping-particle":"","family":"Janiar","given":"Intan","non-dropping-particle":"","parse-names":false,"suffix":""},{"dropping-particle":"","family":"Halidjah","given":"Siti","non-dropping-particle":"","parse-names":false,"suffix":""},{"dropping-particle":"","family":".","given":"Suryani","non-dropping-particle":"","parse-names":false,"suffix":""}],"container-title":"Jurnal Pendidikan dan Pembelajaran Khatulistiwa","id":"ITEM-1","issue":"7","issued":{"date-parts":[["2014","7","14"]]},"title":"PENINGKATAN KEMAMPUAN BERBICARA  DENGAN MENGGUNAKAN METODE STORY TELLING   DI SEKOLAH DASAR","type":"article-journal","volume":"3"},"uris":["http://www.mendeley.com/documents/?uuid=2c8eae91-9e58-3190-9e19-6002101d44df"]}],"mendeley":{"formattedCitation":"(Janiar et al., 2014)","plainTextFormattedCitation":"(Janiar et al., 2014)","previouslyFormattedCitation":"(Janiar et al., 2014)"},"properties":{"noteIndex":0},"schema":"https://github.com/citation-style-language/schema/raw/master/csl-citation.json"}</w:instrText>
      </w:r>
      <w:r>
        <w:rPr>
          <w:rFonts w:ascii="Times New Roman" w:hAnsi="Times New Roman"/>
          <w:color w:val="000000" w:themeColor="text1"/>
        </w:rPr>
        <w:fldChar w:fldCharType="separate"/>
      </w:r>
      <w:r w:rsidRPr="00914553">
        <w:rPr>
          <w:rFonts w:ascii="Times New Roman" w:hAnsi="Times New Roman"/>
          <w:noProof/>
          <w:color w:val="000000" w:themeColor="text1"/>
        </w:rPr>
        <w:t>(Janiar et al., 2014)</w:t>
      </w:r>
      <w:r>
        <w:rPr>
          <w:rFonts w:ascii="Times New Roman" w:hAnsi="Times New Roman"/>
          <w:color w:val="000000" w:themeColor="text1"/>
        </w:rPr>
        <w:fldChar w:fldCharType="end"/>
      </w:r>
      <w:r w:rsidRPr="00094714">
        <w:rPr>
          <w:rFonts w:ascii="Times New Roman" w:hAnsi="Times New Roman"/>
          <w:color w:val="000000" w:themeColor="text1"/>
        </w:rPr>
        <w:t xml:space="preserve"> “Literasi dapat dimaknai sebagai kemampuan membaca, menulis, memandang, dan merancang suatu hal dengan disertai kemampuan berpikir kritis</w:t>
      </w:r>
      <w:r>
        <w:rPr>
          <w:rFonts w:ascii="Times New Roman" w:hAnsi="Times New Roman"/>
          <w:color w:val="000000" w:themeColor="text1"/>
        </w:rPr>
        <w:t>. M</w:t>
      </w:r>
      <w:r w:rsidRPr="00094714">
        <w:rPr>
          <w:rFonts w:ascii="Times New Roman" w:hAnsi="Times New Roman"/>
        </w:rPr>
        <w:t>e</w:t>
      </w:r>
      <w:r>
        <w:rPr>
          <w:rFonts w:ascii="Times New Roman" w:hAnsi="Times New Roman"/>
        </w:rPr>
        <w:t>nurut</w:t>
      </w:r>
      <w:r>
        <w:rPr>
          <w:rFonts w:ascii="Times New Roman" w:hAnsi="Times New Roman"/>
          <w:color w:val="000000" w:themeColor="text1"/>
        </w:rPr>
        <w:t xml:space="preserve"> </w:t>
      </w:r>
      <w:r>
        <w:rPr>
          <w:rFonts w:ascii="Times New Roman" w:hAnsi="Times New Roman"/>
          <w:color w:val="000000" w:themeColor="text1"/>
        </w:rPr>
        <w:fldChar w:fldCharType="begin" w:fldLock="1"/>
      </w:r>
      <w:r>
        <w:rPr>
          <w:rFonts w:ascii="Times New Roman" w:hAnsi="Times New Roman"/>
          <w:color w:val="000000" w:themeColor="text1"/>
        </w:rPr>
        <w:instrText>ADDIN CSL_CITATION {"citationItems":[{"id":"ITEM-1","itemData":{"abstract":"Penelitian ini bertujuan untuk mengetahui memaparkan Perkembangan Ilmu Pengetahuan dan Teknologi dalam pendidikan. Didalam bidang Pendidikan Teknologi memberikan proses belajar yang mudah dilakukan. Semenjak berkembangnya IPTEK proses pendidikan menjadi lebih maju. Banyak yang berubah dari waktu ke waktu karna adanya teknologi. Perubahan yaitu seperti; cara guru mengajar, cara siswa belajar dan materi pembelajaran yang selalu di perbaharui. Biasanya proses pembelajaran dengan cara bertatap muka, namun sekarang pembelajaran dapat dilakukan dengan cara dari rumah masing-masing, seperti; aplikasi zoom, google classroom dan media lain yang dapat digunakan. Selain banyak memberikan manfaat, penyalahgunaan Teknologi juga memiliki dampak negatif seperti terjadinya plagiaritas, terancamnya kerahasiaan alat tes, mamanfaatkan teknologi untuk melihat atau mecari sesuatu yang tidak baik, dan lain-lain.","author":[{"dropping-particle":"","family":"Mulyani","given":"Fitri","non-dropping-particle":"","parse-names":false,"suffix":""},{"dropping-particle":"","family":"Haliza","given":"Nur","non-dropping-particle":"","parse-names":false,"suffix":""}],"container-title":"Jurnal Ilmu Kedokteran Dan Kesehatan,","id":"ITEM-1","issued":{"date-parts":[["2021"]]},"page":"101-109","title":"Analisis Perkembangan Ilmu Pengetahuan dan Teknologi ( Iptek ) Dalam Bidang Kesehatan","type":"article-journal","volume":"3"},"uris":["http://www.mendeley.com/documents/?uuid=7d0b1dba-094a-464c-9eef-9396d5318c7e"]}],"mendeley":{"formattedCitation":"(Mulyani &amp; Haliza, 2021)","plainTextFormattedCitation":"(Mulyani &amp; Haliza, 2021)","previouslyFormattedCitation":"(Mulyani &amp; Haliza, 2021)"},"properties":{"noteIndex":0},"schema":"https://github.com/citation-style-language/schema/raw/master/csl-citation.json"}</w:instrText>
      </w:r>
      <w:r>
        <w:rPr>
          <w:rFonts w:ascii="Times New Roman" w:hAnsi="Times New Roman"/>
          <w:color w:val="000000" w:themeColor="text1"/>
        </w:rPr>
        <w:fldChar w:fldCharType="separate"/>
      </w:r>
      <w:r w:rsidRPr="00914553">
        <w:rPr>
          <w:rFonts w:ascii="Times New Roman" w:hAnsi="Times New Roman"/>
          <w:noProof/>
          <w:color w:val="000000" w:themeColor="text1"/>
        </w:rPr>
        <w:t>(Mulyani &amp; Haliza, 2021)</w:t>
      </w:r>
      <w:r>
        <w:rPr>
          <w:rFonts w:ascii="Times New Roman" w:hAnsi="Times New Roman"/>
          <w:color w:val="000000" w:themeColor="text1"/>
        </w:rPr>
        <w:fldChar w:fldCharType="end"/>
      </w:r>
      <w:r>
        <w:rPr>
          <w:rFonts w:ascii="Times New Roman" w:hAnsi="Times New Roman"/>
          <w:color w:val="000000" w:themeColor="text1"/>
        </w:rPr>
        <w:t xml:space="preserve"> Lit</w:t>
      </w:r>
      <w:r w:rsidRPr="00094714">
        <w:rPr>
          <w:rFonts w:ascii="Times New Roman" w:hAnsi="Times New Roman"/>
        </w:rPr>
        <w:t>e</w:t>
      </w:r>
      <w:r>
        <w:rPr>
          <w:rFonts w:ascii="Times New Roman" w:hAnsi="Times New Roman"/>
        </w:rPr>
        <w:t>rasi dan Num</w:t>
      </w:r>
      <w:r w:rsidRPr="00094714">
        <w:rPr>
          <w:rFonts w:ascii="Times New Roman" w:hAnsi="Times New Roman"/>
        </w:rPr>
        <w:t>e</w:t>
      </w:r>
      <w:r>
        <w:rPr>
          <w:rFonts w:ascii="Times New Roman" w:hAnsi="Times New Roman"/>
        </w:rPr>
        <w:t>rasi</w:t>
      </w:r>
      <w:r w:rsidRPr="00094714">
        <w:rPr>
          <w:rFonts w:ascii="Times New Roman" w:hAnsi="Times New Roman"/>
          <w:color w:val="000000" w:themeColor="text1"/>
        </w:rPr>
        <w:t xml:space="preserve"> menyebabkan seseorang dapat berkomunikasi dengan efektif dan efisien sehingga menciptakan makna terhadap dunianya. </w:t>
      </w:r>
      <w:r>
        <w:rPr>
          <w:rFonts w:ascii="Times New Roman" w:hAnsi="Times New Roman"/>
          <w:color w:val="000000" w:themeColor="text1"/>
        </w:rPr>
        <w:t>B</w:t>
      </w:r>
      <w:r w:rsidRPr="00094714">
        <w:rPr>
          <w:rFonts w:ascii="Times New Roman" w:hAnsi="Times New Roman"/>
        </w:rPr>
        <w:t>e</w:t>
      </w:r>
      <w:r>
        <w:rPr>
          <w:rFonts w:ascii="Times New Roman" w:hAnsi="Times New Roman"/>
        </w:rPr>
        <w:t>rdasarkan p</w:t>
      </w:r>
      <w:r w:rsidRPr="00094714">
        <w:rPr>
          <w:rFonts w:ascii="Times New Roman" w:hAnsi="Times New Roman"/>
        </w:rPr>
        <w:t>e</w:t>
      </w:r>
      <w:r>
        <w:rPr>
          <w:rFonts w:ascii="Times New Roman" w:hAnsi="Times New Roman"/>
        </w:rPr>
        <w:t xml:space="preserve">ndapat dari </w:t>
      </w:r>
      <w:r>
        <w:rPr>
          <w:rFonts w:ascii="Times New Roman" w:hAnsi="Times New Roman"/>
        </w:rPr>
        <w:fldChar w:fldCharType="begin" w:fldLock="1"/>
      </w:r>
      <w:r>
        <w:rPr>
          <w:rFonts w:ascii="Times New Roman" w:hAnsi="Times New Roman"/>
        </w:rPr>
        <w:instrText>ADDIN CSL_CITATION {"citationItems":[{"id":"ITEM-1","itemData":{"DOI":"10.21109/kesmas.v2i5.249","ISSN":"1907-7505","abstract":"Sebagai aset utama pembangunan bangsa, sumber daya manusia selalu dijadikan tolak ukur keberhasilan kualitas pembangunan suatu bangsa. Indonesia berada di urutan 111 dari 176 negara-negara di dunia, atau urutan ke 6 dari 10 negara-negara Asia Tenggara (Asean). Artikel ini bertujuan untuk membahas berbagai aspek ketertinggalan bangsa Indonesia di bidang kesehatan serta upaya untuk memperbaikinya. Metoda yang digunakan adalah kajian yang rasional melalui tinjauan pustaka dan pemikiran yang logis. Untuk mengejar ketinggalan di bidang kesehatan perlu dilakukan perubahan pradigma dari “health for survival” yang berorientasi pada orang sakit dan mengutamakan kuratif dan rehabilitatif kepada “heath for human development” yang mengutamakan orang sehat yang berorientasi pada promotif dan preventif. Aset utama bangsa meliputi sumber daya alam (SDA) dan sumber daya manusia (SDM). Namun, sumberdaya manusia berperan lebih menentukan karena peranannya dalam mengelola sumber daya alam. Dalam pembangunan bangsa aspek kualitas lebih penting daripada kuantitas yang telah menempatkan bangsa Indonesia peringkat keempat terbesar di dunia, setelah India, Cina dan Amerika Serikat. Urutan Indonesia yang jauh di bawah Singapura, Jepang dan Korea membuktikan bahwa kualitas sumber daya manusia Indonesia masih rendah.Kata kunci : Kesehatan, pembangunan, sumber daya manusia.AbstractAs the main asset of national development, human resource is always used as success indicator of quality development in the country. Indonesia ranked in position 111 out of 176 countries in the world, ranked number 6 out of 10 Southeast Asian (ASEAN) countries. This article aimed at discussing aspects relating to the slow and under development of health sector and efforts to accelerate it. Method used is rational review through literature review and logical thinking. To catch up health sector under development, there is a need for paradigm change from “health for survival” which is oriented toward sick people and prioritizing curative and rehabilitative approaches to “health for human development” which is oriented toward healthy people and prioritizing promotive and preventive approaches. Main assets of a nation include natural resources and human resources, however, human resources is deemed more important due to its role to manage the natural resources. In national development, quality is more important than quantity. Quantitatively, Indonesia ranked fourth after India, China, and USA as the most popu…","author":[{"dropping-particle":"","family":"Notoatmodjo","given":"Soekidjo","non-dropping-particle":"","parse-names":false,"suffix":""}],"container-title":"Kesmas: National Public Health Journal","id":"ITEM-1","issue":"5","issued":{"date-parts":[["2008"]]},"page":"195","title":"Kesehatan dan Pembangunan Sumber Daya Manusia","type":"article-journal","volume":"2"},"uris":["http://www.mendeley.com/documents/?uuid=369c6647-55d1-447f-82eb-45dbe9b86fbe"]}],"mendeley":{"formattedCitation":"(Notoatmodjo, 2008)","plainTextFormattedCitation":"(Notoatmodjo, 2008)","previouslyFormattedCitation":"(Notoatmodjo, 2008)"},"properties":{"noteIndex":0},"schema":"https://github.com/citation-style-language/schema/raw/master/csl-citation.json"}</w:instrText>
      </w:r>
      <w:r>
        <w:rPr>
          <w:rFonts w:ascii="Times New Roman" w:hAnsi="Times New Roman"/>
        </w:rPr>
        <w:fldChar w:fldCharType="separate"/>
      </w:r>
      <w:r w:rsidRPr="00EF45F5">
        <w:rPr>
          <w:rFonts w:ascii="Times New Roman" w:hAnsi="Times New Roman"/>
          <w:noProof/>
        </w:rPr>
        <w:t>(Notoatmodjo, 2008)</w:t>
      </w:r>
      <w:r>
        <w:rPr>
          <w:rFonts w:ascii="Times New Roman" w:hAnsi="Times New Roman"/>
        </w:rPr>
        <w:fldChar w:fldCharType="end"/>
      </w:r>
      <w:r>
        <w:rPr>
          <w:rFonts w:ascii="Times New Roman" w:hAnsi="Times New Roman"/>
        </w:rPr>
        <w:t xml:space="preserve"> </w:t>
      </w:r>
      <w:r w:rsidRPr="00094714">
        <w:rPr>
          <w:rFonts w:ascii="Times New Roman" w:hAnsi="Times New Roman"/>
          <w:color w:val="000000" w:themeColor="text1"/>
        </w:rPr>
        <w:t xml:space="preserve">Kemampuan akan literasi juga berpengaruh </w:t>
      </w:r>
      <w:r>
        <w:rPr>
          <w:rFonts w:ascii="Times New Roman" w:hAnsi="Times New Roman"/>
          <w:color w:val="000000" w:themeColor="text1"/>
        </w:rPr>
        <w:t xml:space="preserve">dalam efektivitas belajar siswa. </w:t>
      </w:r>
      <w:r w:rsidRPr="00094714">
        <w:rPr>
          <w:rFonts w:ascii="Times New Roman" w:hAnsi="Times New Roman"/>
          <w:color w:val="000000" w:themeColor="text1"/>
        </w:rPr>
        <w:t>Dari pendapat ahli diatas dapat simpulkan bahwa literasi adalah yaitu kemampuan sesorang dalam mengenal huruf, kemampuan membaca menulis dan kemampuan berbahasa seseorang untuk berkomunikasi dengan baik.</w:t>
      </w:r>
      <w:r>
        <w:rPr>
          <w:rFonts w:ascii="Times New Roman" w:hAnsi="Times New Roman"/>
          <w:color w:val="000000" w:themeColor="text1"/>
        </w:rPr>
        <w:t xml:space="preserve"> </w:t>
      </w:r>
      <w:r w:rsidRPr="00094714">
        <w:rPr>
          <w:rFonts w:ascii="Times New Roman" w:hAnsi="Times New Roman"/>
          <w:color w:val="000000" w:themeColor="text1"/>
        </w:rPr>
        <w:lastRenderedPageBreak/>
        <w:t>Kemampuan akan literasi juga berpengaruh dalam efektivitas belajar siswa.</w:t>
      </w:r>
    </w:p>
    <w:p w:rsidR="00D17DB7" w:rsidRPr="00094714" w:rsidRDefault="00D17DB7" w:rsidP="00D17DB7">
      <w:pPr>
        <w:spacing w:line="360" w:lineRule="auto"/>
        <w:ind w:right="48" w:firstLine="360"/>
        <w:jc w:val="both"/>
        <w:rPr>
          <w:rFonts w:ascii="Times New Roman" w:hAnsi="Times New Roman"/>
        </w:rPr>
      </w:pPr>
      <w:r w:rsidRPr="00094714">
        <w:rPr>
          <w:rFonts w:ascii="Times New Roman" w:hAnsi="Times New Roman"/>
        </w:rPr>
        <w:t xml:space="preserve">Menurut </w:t>
      </w:r>
      <w:r>
        <w:rPr>
          <w:rFonts w:ascii="Times New Roman" w:hAnsi="Times New Roman"/>
        </w:rPr>
        <w:fldChar w:fldCharType="begin" w:fldLock="1"/>
      </w:r>
      <w:r>
        <w:rPr>
          <w:rFonts w:ascii="Times New Roman" w:hAnsi="Times New Roman"/>
        </w:rPr>
        <w:instrText>ADDIN CSL_CITATION {"citationItems":[{"id":"ITEM-1","itemData":{"abstract":"Upaya peningkatan untuk mencapai pendidikan bermutu tidak hanya melakukan pemenuhan pada aspek input dan output saja, namunyang lebih penting adalah aspek proses,yang dimaksud adalah pengambilan keputusan, pengelolaan program, proses pengelolaan kelembagaan, proses belajar mengajardan proses monitoring dan evaluasi deengan catatan bahwa proses belajar mengajar memiliki tingkat kepentingan tertinggi dibandingkan dengan proses-proses yang lain.1Selain problem diatas rendahnya mutu pendidikan meliputiseluruh sistem kependidikannya, terutama sistem manajemen dan etos kerja, kualitas,kuantitas guru, kurikulum dan sarana fisik dan fasilitasnya.Sebagai lingkaran setan dimana posisi sekolah berada dalamsebuah problem yang bersifat casual Relationship, dari probemdana yang kurang memadai, fasilitas kurang, pendidikan apa adanya, kualitas rendah, kurang bersemangat, inovasi rendah, dan peminat kurang, demikian seterusnya berputar bagai lingkaran setan.2Dan yang lebih ironis lagi mereka selalu rebutan jabatan, tidak mau di pimpin,dan sifatnya selalu ingin memimpin, egoisselaluinginmenang sendiri, walau kenyataan benar-benar salah tidak sesuai dengan aturan-aturan yang ada (statuta).Dan inilah fakta yang terjadi di lembaga pendidikan terutama pendidikan Islam","author":[{"dropping-particle":"","family":"Aziz Amrullah","given":"","non-dropping-particle":"","parse-names":false,"suffix":""}],"container-title":"Studi Islam","id":"ITEM-1","issue":"2","issued":{"date-parts":[["2015"]]},"page":"1-14","title":"Peningkatan Mutu Pendidikan","type":"article-journal","volume":"10"},"uris":["http://www.mendeley.com/documents/?uuid=820c52d7-5c79-498b-aaf1-c079a4a622ad"]}],"mendeley":{"formattedCitation":"(Aziz Amrullah, 2015)","plainTextFormattedCitation":"(Aziz Amrullah, 2015)","previouslyFormattedCitation":"(Aziz Amrullah, 2015)"},"properties":{"noteIndex":0},"schema":"https://github.com/citation-style-language/schema/raw/master/csl-citation.json"}</w:instrText>
      </w:r>
      <w:r>
        <w:rPr>
          <w:rFonts w:ascii="Times New Roman" w:hAnsi="Times New Roman"/>
        </w:rPr>
        <w:fldChar w:fldCharType="separate"/>
      </w:r>
      <w:r w:rsidRPr="00914553">
        <w:rPr>
          <w:rFonts w:ascii="Times New Roman" w:hAnsi="Times New Roman"/>
          <w:noProof/>
        </w:rPr>
        <w:t>(Aziz Amrullah, 2015)</w:t>
      </w:r>
      <w:r>
        <w:rPr>
          <w:rFonts w:ascii="Times New Roman" w:hAnsi="Times New Roman"/>
        </w:rPr>
        <w:fldChar w:fldCharType="end"/>
      </w:r>
      <w:r w:rsidRPr="00094714">
        <w:rPr>
          <w:rFonts w:ascii="Times New Roman" w:hAnsi="Times New Roman"/>
        </w:rPr>
        <w:t xml:space="preserve"> “Numerasi yaitu kemampuan dalam menerapkan konsep bilangan dan keterampilan berhitung dalam kehidupan sehari-hari, seperti saat melaksanakan pekerjaan dimasyarakat, dalam kehidupan bermasyarakat, dan kemampuan menginterprestasikan informasi disekitar kita.” Dan pendapat dari </w:t>
      </w:r>
      <w:r>
        <w:rPr>
          <w:rFonts w:ascii="Times New Roman" w:hAnsi="Times New Roman"/>
        </w:rPr>
        <w:fldChar w:fldCharType="begin" w:fldLock="1"/>
      </w:r>
      <w:r>
        <w:rPr>
          <w:rFonts w:ascii="Times New Roman" w:hAnsi="Times New Roman"/>
        </w:rPr>
        <w:instrText>ADDIN CSL_CITATION {"citationItems":[{"id":"ITEM-1","itemData":{"ISSN":"2746-8682","abstract":"Penelitian ini bertujuan untuk mengetahui dan mendeskripsikan peningkatan literasi sekolah dan literasi numerasi pada siswa kelas V SD di kota Singaraja melalui model pembelajaran Blanded Learning. Populasi penelitian ini adalalah seluruh siswa SD Kelas V yang berada di Kota Singaraja. Penelitian ini merupakan penelitian eksperimen kuasi dengan rancangan posttest contol group design. Data dalam penelitian dikumpulkan dengan menggunakan tes literasi sekolah dan tes numerasi. Data dianalisis menggunakan uji statistik MANOVA dan dilanjutkan dengan uji efektifitasnya. Hasil penelitian menunjukkan bahwa: Pertama, terdapat peningkatan literasi sekolah siswa kelas V SD di Kota Singaraja dengan diimplementasikannya model blanded learning (F = 45,543 dengan p &amp;lt; 0,05). Kedua, terdapat peningkatan literasi numerasi siswa Kelas V SD di Kota Singaraja dengan diimplementasikannya model Blanded Learning (F= 3, 429 dengan p&amp;lt;0,05). Ketiga, terdapat peningkatan literasi sekolah dan literasi numerasi secara simultan pada siswa kelas V SD di Kota Singaraja dengan diimplementasikannya model blanded learning (F= 24.045 dengan p&amp;lt;0,05).","author":[{"dropping-particle":"","family":"Dantes","given":"Nyoman","non-dropping-particle":"","parse-names":false,"suffix":""},{"dropping-particle":"","family":"Handayani","given":"Ni Nyoman Lisna","non-dropping-particle":"","parse-names":false,"suffix":""}],"container-title":"WIDYALAYA: Jurnal Ilmu Pendidikan","id":"ITEM-1","issue":"3","issued":{"date-parts":[["2021"]]},"page":"269-283","title":"Peningkatan Literasi Sekolah Dan Literasi Numerasi Melalui Model Blanded Learning Pada Siswa Kelas V SD Kota Singaraja","type":"article-journal","volume":"1"},"uris":["http://www.mendeley.com/documents/?uuid=755daa67-1546-4de5-adeb-14d5d04d8e20"]}],"mendeley":{"formattedCitation":"(Dantes &amp; Handayani, 2021)","plainTextFormattedCitation":"(Dantes &amp; Handayani, 2021)","previouslyFormattedCitation":"(Dantes &amp; Handayani, 2021)"},"properties":{"noteIndex":0},"schema":"https://github.com/citation-style-language/schema/raw/master/csl-citation.json"}</w:instrText>
      </w:r>
      <w:r>
        <w:rPr>
          <w:rFonts w:ascii="Times New Roman" w:hAnsi="Times New Roman"/>
        </w:rPr>
        <w:fldChar w:fldCharType="separate"/>
      </w:r>
      <w:r w:rsidRPr="00914553">
        <w:rPr>
          <w:rFonts w:ascii="Times New Roman" w:hAnsi="Times New Roman"/>
          <w:noProof/>
        </w:rPr>
        <w:t>(Dantes &amp; Handayani, 2021)</w:t>
      </w:r>
      <w:r>
        <w:rPr>
          <w:rFonts w:ascii="Times New Roman" w:hAnsi="Times New Roman"/>
        </w:rPr>
        <w:fldChar w:fldCharType="end"/>
      </w:r>
      <w:r>
        <w:rPr>
          <w:rFonts w:ascii="Times New Roman" w:hAnsi="Times New Roman"/>
        </w:rPr>
        <w:t xml:space="preserve"> </w:t>
      </w:r>
      <w:r w:rsidRPr="00094714">
        <w:rPr>
          <w:rFonts w:ascii="Times New Roman" w:hAnsi="Times New Roman"/>
        </w:rPr>
        <w:t>menyatakan bahwa “Numerasi merupakan kemampuan seseorang dalam menggunakan angka dan symbol matematika untuk menyelesaikan suatu permasalahan yang terjadi di kehidupan sehari-hari.”Sedangkan dalam pandanga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30651/else.v3i1.2541","ISSN":"2581-1800","abstract":"Abstrak: Tujuan penelitian ini untuk mendeskripsikan (1) rancangan program literasi numerasi, (2) pelaksanaan program literasi numerasi, (3) upaya dalam mengatasi kendala pelaksanaan program literasi numerasi, (4) faktor pendukung dan (5) faktor penghambat pelaksaan program literasi numerasi. Jenis penelitian ini adalah deskripsif kualitatif. Hasil penelitian yaitu (1) rancangan literasi numerasi di SD Muhammadiyah 1 Kota Malang secara umum belum terprogram dan secara khusus menyesuaikan materi literasi numerasi pada pembelajaran matematika dan tema pada pembelajaran tematik kurikulum 2013. (2) Pelaksanaan program literasi numerasi telah sesuai dengan tiga tahapan program literasi sekolah yakni tahap pembiasaan, pengembangan dan pembelajaran, serta sesuai dengan lima indikator literasi numerasi. (3) Upaya yang dilakukan dalam mengatasi kendala program literasi numerasi telah beracuan pada tujuan umum literasi di sekolah. (4) Faktor pendukung terdiri dari pemerintah dan sasaran program literasi numerasi. (5) Faktor penghambat beracuan pada tiga sasaran literasi numerasi. Sasaran literasi numerasi terdiri dari basis kelas, budaya sekolah, dan masyarakat.Kata Kunci: Program, Literasi, Numerasi, Sekolah DasarAbstract: The purpose of this research is to describe : (1) plan of the numeracy literacy program in elementary school Muhammadiyah 1 Malang, (2) realize the numeracy literacy program in elementary school Muhammadiyah 1 Malang, (3) effort to solve problems in realizing the numeracy literacy program in elementary school Muhammadiyah 1 Malang, (4) proponent factor in realizing the numeracy literacy program in elementary school Muhammadiyah 1 Malang, (5) inhibiting factor in realizing the numeracy literacy program in elementary school Muhammadiyah 1 Malang. This research used a qualitative research approach by using descriptive type. The result of this research showed that (1) plan of the numeracy literacy program in elementary school Muhammadiyah 1 Malang is not in program list yet and in especially case, it still makes an adjustment with the numeracy literacy matter in learning mathematics and lesson topic 2013 curriculum. (2) The realization of this numeracy literacy program in elementary school Muhammadiyah 1 Malang is matched with the three steps of school literacy program, they are habitual, development and learning step it also conforms to five indicators of numeracy literacy. (3) The effort to solve problems in realizing the numeracy literacy progr…","author":[{"dropping-particle":"","family":"Ekowati","given":"Dyah Worowirastri","non-dropping-particle":"","parse-names":false,"suffix":""},{"dropping-particle":"","family":"Astuti","given":"Yuni Puji","non-dropping-particle":"","parse-names":false,"suffix":""},{"dropping-particle":"","family":"Utami","given":"Ima Wahyu Putri","non-dropping-particle":"","parse-names":false,"suffix":""},{"dropping-particle":"","family":"Mukhlishina","given":"Innany","non-dropping-particle":"","parse-names":false,"suffix":""},{"dropping-particle":"","family":"Suwandayani","given":"Beti Istanti","non-dropping-particle":"","parse-names":false,"suffix":""}],"container-title":"ELSE (Elementary School Education Journal) : Jurnal Pendidikan dan Pembelajaran Sekolah Dasar","id":"ITEM-1","issue":"1","issued":{"date-parts":[["2019"]]},"page":"93","title":"Literasi Numerasi di SD Muhammadiyah","type":"article-journal","volume":"3"},"uris":["http://www.mendeley.com/documents/?uuid=440d4af4-6d06-4647-8eb1-c16c5c2ebcd6"]}],"mendeley":{"formattedCitation":"(Ekowati et al., 2019)","plainTextFormattedCitation":"(Ekowati et al., 2019)","previouslyFormattedCitation":"(Ekowati et al., 2019)"},"properties":{"noteIndex":0},"schema":"https://github.com/citation-style-language/schema/raw/master/csl-citation.json"}</w:instrText>
      </w:r>
      <w:r>
        <w:rPr>
          <w:rFonts w:ascii="Times New Roman" w:hAnsi="Times New Roman"/>
        </w:rPr>
        <w:fldChar w:fldCharType="separate"/>
      </w:r>
      <w:r w:rsidRPr="00914553">
        <w:rPr>
          <w:rFonts w:ascii="Times New Roman" w:hAnsi="Times New Roman"/>
          <w:noProof/>
        </w:rPr>
        <w:t>(Ekowati et al., 2019)</w:t>
      </w:r>
      <w:r>
        <w:rPr>
          <w:rFonts w:ascii="Times New Roman" w:hAnsi="Times New Roman"/>
        </w:rPr>
        <w:fldChar w:fldCharType="end"/>
      </w:r>
      <w:r w:rsidRPr="00094714">
        <w:rPr>
          <w:rFonts w:ascii="Times New Roman" w:hAnsi="Times New Roman"/>
        </w:rPr>
        <w:t xml:space="preserve"> Numerasi diartikan sebagai ”Kemampuan seseorang dalam menggunakan penalaran dalam menganalisis dan memahami suatu pernyataan, melalui aktivitas dalam memanipulasi symbol atau bahasa matematika yang ditemukan dalam kehidupan sehari-hari, dan mengungkapkan pernyataan tersebu</w:t>
      </w:r>
      <w:r>
        <w:rPr>
          <w:rFonts w:ascii="Times New Roman" w:hAnsi="Times New Roman"/>
        </w:rPr>
        <w:t>t melalui tulisan maupun lisan.”</w:t>
      </w:r>
      <w:r w:rsidRPr="00094714">
        <w:rPr>
          <w:rFonts w:ascii="Times New Roman" w:hAnsi="Times New Roman"/>
        </w:rPr>
        <w:t>Dari pendapat para ahli diatas maka dapat di simpulkan bahwa Numerasi merupakan kemampuan atau keterampilan seseorang dalam menggunakan</w:t>
      </w:r>
      <w:r>
        <w:rPr>
          <w:rFonts w:ascii="Times New Roman" w:hAnsi="Times New Roman"/>
        </w:rPr>
        <w:t xml:space="preserve"> symbol-simbol matematika dasar</w:t>
      </w:r>
      <w:r w:rsidRPr="00094714">
        <w:rPr>
          <w:rFonts w:ascii="Times New Roman" w:hAnsi="Times New Roman"/>
        </w:rPr>
        <w:t>, dan penalaran  menganalisis dan memahami suatu pernyataan dalam kehidupan sehari-hari.</w:t>
      </w:r>
    </w:p>
    <w:p w:rsidR="00D17DB7" w:rsidRPr="00094714" w:rsidRDefault="00D17DB7" w:rsidP="00D17DB7">
      <w:pPr>
        <w:pStyle w:val="BodyText"/>
        <w:spacing w:line="360" w:lineRule="auto"/>
        <w:ind w:right="48" w:firstLine="360"/>
      </w:pPr>
      <w:r w:rsidRPr="00094714">
        <w:t xml:space="preserve">Berdasarkan data dari kemendikbudristek tingkat kemampuan literasi dan numerasi pelajar di Indonesia masih rendah. Bahkan hanya 30 % pelajar di Indonesia yang memiliki kemampuan literasi dan numerasi. Sementara tingkat literasi dan numerasi di provinsi Sumatera Utara masih berada di angka 22 %. </w:t>
      </w:r>
      <w:r>
        <w:t>M</w:t>
      </w:r>
      <w:r w:rsidRPr="00094714">
        <w:t>e</w:t>
      </w:r>
      <w:r>
        <w:t xml:space="preserve">nurut </w:t>
      </w:r>
      <w:r>
        <w:fldChar w:fldCharType="begin" w:fldLock="1"/>
      </w:r>
      <w:r>
        <w:instrText>ADDIN CSL_CITATION {"citationItems":[{"id":"ITEM-1","itemData":{"DOI":"10.53769/jai.v1i2.90","abstract":"Program Pengabdian Kampus Mengajar bertujuan salah satunya untuk meningkatkan literasi-numerasi siswa Indonesia yang masih kurang. Model Pembelajaran terintegrasi STEAM (Science, Technology, Engineering, Art, And Math) adalah salah satu model pembelajaran yang dapat menguatkan literasi-numerasi siswa. Sehingga dalam pelaksanaan program mengajar ini akan diterapkan model pembelajaran STEAM dengan tahapan pretest, pembelajaran STEAM tiga kali dan post test. Berdasarkan hasil belajar dan respons siswa sejumlah 13 anak, penerapan model pembelajaran STEAM dapat menguatkan literasi-numerasi siswa dan respons positif terhadap pembelajaran","author":[{"dropping-particle":"","family":"Sari","given":"Pita Nirmala","non-dropping-particle":"","parse-names":false,"suffix":""},{"dropping-particle":"","family":"Jumadi","given":"","non-dropping-particle":"","parse-names":false,"suffix":""},{"dropping-particle":"","family":"Ekayanti","given":"Arta","non-dropping-particle":"","parse-names":false,"suffix":""}],"container-title":"Jurnal Abdimas Indonesia","id":"ITEM-1","issue":"2","issued":{"date-parts":[["2021"]]},"page":"89-96","title":"Penerapan Model Pembelajaran Steam (Science, Technology, Engineering, Art, and Math) Untuk Penguatan Literasi-Numerasi Siswa","type":"article-journal","volume":"1"},"uris":["http://www.mendeley.com/documents/?uuid=44cde23e-ec20-497d-984a-c6b2fc6b9d60"]}],"mendeley":{"formattedCitation":"(P. N. Sari et al., 2021)","plainTextFormattedCitation":"(P. N. Sari et al., 2021)","previouslyFormattedCitation":"(P. N. Sari et al., 2021)"},"properties":{"noteIndex":0},"schema":"https://github.com/citation-style-language/schema/raw/master/csl-citation.json"}</w:instrText>
      </w:r>
      <w:r>
        <w:fldChar w:fldCharType="separate"/>
      </w:r>
      <w:r w:rsidRPr="00EF45F5">
        <w:rPr>
          <w:noProof/>
        </w:rPr>
        <w:t>(P. N. Sari et al., 2021)</w:t>
      </w:r>
      <w:r>
        <w:fldChar w:fldCharType="end"/>
      </w:r>
      <w:r>
        <w:t xml:space="preserve"> </w:t>
      </w:r>
      <w:r w:rsidRPr="00094714">
        <w:t>Penyebab rendahnya literasi dan numerasi di provinsi Sumatera Utara salah satunya disebabkan oleh faktor geografis Sumatera Utara kebanyakan berada di daerah 3T (tertinggal, terdalam dan terluar). Sehingga berdampak terhadap perkembangan literasi dan numerasi masyarakat desa di daerah 3T.</w:t>
      </w:r>
    </w:p>
    <w:p w:rsidR="00D17DB7" w:rsidRDefault="00D17DB7" w:rsidP="00D17DB7">
      <w:pPr>
        <w:pStyle w:val="BodyText"/>
        <w:spacing w:line="360" w:lineRule="auto"/>
        <w:ind w:right="48" w:firstLine="360"/>
      </w:pPr>
      <w:r w:rsidRPr="00094714">
        <w:t>Berdasarkan temuan data di atas, dilakukanlah observasi di beberapa daerah provinsi Sumatera Utara dan ditemukanlah salah satu desa yang berada di Kecamatan Dolok Masihul, Kabupaten Serdang Bedagai, Provinsi Sumatera Utara yakni Desa Batu 12. Sehingga untuk mewujudkan Tri Dharma perguruan tinggi melalui peningkatan literasi dan numerasi khususnya di sumatera utara, Universitas HKBP Nommensen Medan melaksanakan PKM dengan judul: Gerakan Literasi Dan Numerasi Pada Anak Desa Batu 12 Kecamatan Dolok Masihul Kabupaten Serdang Bedagai.</w:t>
      </w:r>
    </w:p>
    <w:p w:rsidR="00D17DB7" w:rsidRDefault="00D17DB7" w:rsidP="00D17DB7">
      <w:pPr>
        <w:pStyle w:val="BodyText"/>
        <w:spacing w:line="360" w:lineRule="auto"/>
        <w:ind w:right="48" w:firstLine="360"/>
      </w:pPr>
    </w:p>
    <w:p w:rsidR="00E125F7" w:rsidRDefault="00E125F7" w:rsidP="00D17DB7">
      <w:pPr>
        <w:pStyle w:val="BodyText"/>
        <w:spacing w:line="360" w:lineRule="auto"/>
        <w:ind w:right="48" w:firstLine="360"/>
      </w:pPr>
    </w:p>
    <w:p w:rsidR="00E125F7" w:rsidRPr="00094714" w:rsidRDefault="00E125F7" w:rsidP="00D17DB7">
      <w:pPr>
        <w:pStyle w:val="BodyText"/>
        <w:spacing w:line="360" w:lineRule="auto"/>
        <w:ind w:right="48" w:firstLine="360"/>
      </w:pPr>
    </w:p>
    <w:p w:rsidR="00D17DB7" w:rsidRDefault="00D17DB7" w:rsidP="00D17DB7">
      <w:pPr>
        <w:jc w:val="both"/>
        <w:rPr>
          <w:rFonts w:ascii="Times New Roman" w:hAnsi="Times New Roman"/>
          <w:b/>
        </w:rPr>
      </w:pPr>
      <w:r>
        <w:rPr>
          <w:rFonts w:ascii="Times New Roman" w:hAnsi="Times New Roman"/>
          <w:b/>
        </w:rPr>
        <w:lastRenderedPageBreak/>
        <w:t>METODE</w:t>
      </w:r>
    </w:p>
    <w:p w:rsidR="00D17DB7" w:rsidRDefault="00D17DB7" w:rsidP="00D17DB7">
      <w:pPr>
        <w:jc w:val="both"/>
        <w:rPr>
          <w:rFonts w:ascii="Times New Roman" w:hAnsi="Times New Roman"/>
        </w:rPr>
      </w:pPr>
    </w:p>
    <w:p w:rsidR="00D17DB7" w:rsidRDefault="00D17DB7" w:rsidP="00D17DB7">
      <w:pPr>
        <w:tabs>
          <w:tab w:val="left" w:pos="2268"/>
        </w:tabs>
        <w:spacing w:line="360" w:lineRule="auto"/>
        <w:ind w:firstLine="360"/>
        <w:jc w:val="both"/>
        <w:rPr>
          <w:rFonts w:ascii="Times New Roman" w:hAnsi="Times New Roman"/>
        </w:rPr>
      </w:pPr>
      <w:r w:rsidRPr="00094714">
        <w:rPr>
          <w:rFonts w:ascii="Times New Roman" w:hAnsi="Times New Roman"/>
        </w:rPr>
        <w:t xml:space="preserve">Metode untuk mengatasi permasalahan yang ada di Desa Batu 12 Kecamatan Dolok Masihul, Kabupaten Serdang Bedagai, Provinsi Sumatera Utara meliputi beberapa tahap sebagai berikut:  </w:t>
      </w:r>
    </w:p>
    <w:p w:rsidR="00D17DB7" w:rsidRPr="00094714" w:rsidRDefault="00D17DB7" w:rsidP="00D17DB7">
      <w:pPr>
        <w:pStyle w:val="ListParagraph"/>
        <w:widowControl/>
        <w:numPr>
          <w:ilvl w:val="0"/>
          <w:numId w:val="6"/>
        </w:numPr>
        <w:tabs>
          <w:tab w:val="left" w:pos="2268"/>
        </w:tabs>
        <w:spacing w:after="160" w:line="360" w:lineRule="auto"/>
        <w:ind w:left="567" w:hanging="567"/>
        <w:jc w:val="both"/>
        <w:rPr>
          <w:rFonts w:ascii="Times New Roman" w:hAnsi="Times New Roman" w:cs="Times New Roman"/>
        </w:rPr>
      </w:pPr>
      <w:r w:rsidRPr="00094714">
        <w:rPr>
          <w:rFonts w:ascii="Times New Roman" w:hAnsi="Times New Roman" w:cs="Times New Roman"/>
        </w:rPr>
        <w:t>Persiapan pelaksanaan kegiatan Pengabdian kepada Masyarakat (PkM) dilakukan melalui mekanisme sebagai berikut:</w:t>
      </w:r>
    </w:p>
    <w:p w:rsidR="00D17DB7" w:rsidRDefault="00D17DB7" w:rsidP="00D17DB7">
      <w:pPr>
        <w:tabs>
          <w:tab w:val="left" w:pos="2268"/>
        </w:tabs>
        <w:spacing w:line="360" w:lineRule="auto"/>
        <w:ind w:firstLine="360"/>
        <w:jc w:val="center"/>
        <w:rPr>
          <w:rFonts w:ascii="Times New Roman" w:hAnsi="Times New Roman"/>
          <w:b/>
          <w:bCs/>
        </w:rPr>
      </w:pPr>
      <w:r w:rsidRPr="00094714">
        <w:rPr>
          <w:rFonts w:ascii="Times New Roman" w:hAnsi="Times New Roman"/>
          <w:noProof/>
          <w:lang w:val="id-ID"/>
        </w:rPr>
        <w:drawing>
          <wp:inline distT="0" distB="0" distL="0" distR="0" wp14:anchorId="7EF35ABD" wp14:editId="58ED09A8">
            <wp:extent cx="3681530" cy="3381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59717" t="31961" r="11174" b="19246"/>
                    <a:stretch/>
                  </pic:blipFill>
                  <pic:spPr bwMode="auto">
                    <a:xfrm>
                      <a:off x="0" y="0"/>
                      <a:ext cx="3795092" cy="3485678"/>
                    </a:xfrm>
                    <a:prstGeom prst="rect">
                      <a:avLst/>
                    </a:prstGeom>
                    <a:ln>
                      <a:noFill/>
                    </a:ln>
                    <a:extLst>
                      <a:ext uri="{53640926-AAD7-44D8-BBD7-CCE9431645EC}">
                        <a14:shadowObscured xmlns:a14="http://schemas.microsoft.com/office/drawing/2010/main"/>
                      </a:ext>
                    </a:extLst>
                  </pic:spPr>
                </pic:pic>
              </a:graphicData>
            </a:graphic>
          </wp:inline>
        </w:drawing>
      </w:r>
    </w:p>
    <w:p w:rsidR="00D17DB7" w:rsidRPr="00657C84" w:rsidRDefault="00D17DB7" w:rsidP="00D17DB7">
      <w:pPr>
        <w:tabs>
          <w:tab w:val="left" w:pos="2268"/>
        </w:tabs>
        <w:spacing w:line="360" w:lineRule="auto"/>
        <w:jc w:val="center"/>
        <w:rPr>
          <w:rFonts w:ascii="Times New Roman" w:hAnsi="Times New Roman"/>
          <w:b/>
        </w:rPr>
      </w:pPr>
      <w:r w:rsidRPr="00657C84">
        <w:rPr>
          <w:rFonts w:ascii="Times New Roman" w:hAnsi="Times New Roman"/>
          <w:b/>
          <w:bCs/>
        </w:rPr>
        <w:t xml:space="preserve">Gambar 1.  </w:t>
      </w:r>
      <w:r w:rsidRPr="00657C84">
        <w:rPr>
          <w:rFonts w:ascii="Times New Roman" w:hAnsi="Times New Roman"/>
          <w:b/>
        </w:rPr>
        <w:t>Persiapan pelaksanaan kegiatan P</w:t>
      </w:r>
      <w:r>
        <w:rPr>
          <w:rFonts w:ascii="Times New Roman" w:hAnsi="Times New Roman"/>
          <w:b/>
        </w:rPr>
        <w:t>engabdian kepada Masyarakat</w:t>
      </w:r>
    </w:p>
    <w:p w:rsidR="00D17DB7" w:rsidRPr="00094714" w:rsidRDefault="00D17DB7" w:rsidP="00D17DB7">
      <w:pPr>
        <w:pStyle w:val="ListParagraph"/>
        <w:widowControl/>
        <w:numPr>
          <w:ilvl w:val="0"/>
          <w:numId w:val="6"/>
        </w:numPr>
        <w:tabs>
          <w:tab w:val="left" w:pos="1985"/>
        </w:tabs>
        <w:spacing w:after="160" w:line="360" w:lineRule="auto"/>
        <w:ind w:left="567" w:hanging="567"/>
        <w:jc w:val="both"/>
        <w:rPr>
          <w:rFonts w:ascii="Times New Roman" w:hAnsi="Times New Roman" w:cs="Times New Roman"/>
        </w:rPr>
      </w:pPr>
      <w:r w:rsidRPr="00094714">
        <w:rPr>
          <w:rFonts w:ascii="Times New Roman" w:hAnsi="Times New Roman" w:cs="Times New Roman"/>
        </w:rPr>
        <w:t xml:space="preserve">Pelaksanaan Langkah-langkah yang akan dilaksanakan untuk mencapai hasil yang di harapkan dari kegiatan Pengabdian kepada Masyarakat adalah: </w:t>
      </w:r>
    </w:p>
    <w:p w:rsidR="00D17DB7" w:rsidRDefault="00D17DB7" w:rsidP="00D17DB7">
      <w:pPr>
        <w:pStyle w:val="ListParagraph"/>
        <w:numPr>
          <w:ilvl w:val="3"/>
          <w:numId w:val="7"/>
        </w:numPr>
        <w:tabs>
          <w:tab w:val="left" w:pos="1985"/>
        </w:tabs>
        <w:autoSpaceDE w:val="0"/>
        <w:autoSpaceDN w:val="0"/>
        <w:spacing w:line="360" w:lineRule="auto"/>
        <w:ind w:left="993" w:right="119"/>
        <w:contextualSpacing w:val="0"/>
        <w:jc w:val="both"/>
        <w:rPr>
          <w:rFonts w:ascii="Times New Roman" w:hAnsi="Times New Roman" w:cs="Times New Roman"/>
        </w:rPr>
      </w:pPr>
      <w:r w:rsidRPr="00094714">
        <w:rPr>
          <w:rFonts w:ascii="Times New Roman" w:hAnsi="Times New Roman" w:cs="Times New Roman"/>
        </w:rPr>
        <w:t>Mahasiswa</w:t>
      </w:r>
      <w:r w:rsidRPr="00094714">
        <w:rPr>
          <w:rFonts w:ascii="Times New Roman" w:hAnsi="Times New Roman" w:cs="Times New Roman"/>
          <w:spacing w:val="27"/>
        </w:rPr>
        <w:t xml:space="preserve"> </w:t>
      </w:r>
      <w:r w:rsidRPr="00094714">
        <w:rPr>
          <w:rFonts w:ascii="Times New Roman" w:hAnsi="Times New Roman" w:cs="Times New Roman"/>
        </w:rPr>
        <w:t>menyusun</w:t>
      </w:r>
      <w:r w:rsidRPr="00094714">
        <w:rPr>
          <w:rFonts w:ascii="Times New Roman" w:hAnsi="Times New Roman" w:cs="Times New Roman"/>
          <w:spacing w:val="28"/>
        </w:rPr>
        <w:t xml:space="preserve"> </w:t>
      </w:r>
      <w:r w:rsidRPr="00094714">
        <w:rPr>
          <w:rFonts w:ascii="Times New Roman" w:hAnsi="Times New Roman" w:cs="Times New Roman"/>
        </w:rPr>
        <w:t>rancangan</w:t>
      </w:r>
      <w:r w:rsidRPr="00094714">
        <w:rPr>
          <w:rFonts w:ascii="Times New Roman" w:hAnsi="Times New Roman" w:cs="Times New Roman"/>
          <w:spacing w:val="29"/>
        </w:rPr>
        <w:t xml:space="preserve"> </w:t>
      </w:r>
      <w:r w:rsidRPr="00094714">
        <w:rPr>
          <w:rFonts w:ascii="Times New Roman" w:hAnsi="Times New Roman" w:cs="Times New Roman"/>
        </w:rPr>
        <w:t>kegiatan</w:t>
      </w:r>
      <w:r w:rsidRPr="00094714">
        <w:rPr>
          <w:rFonts w:ascii="Times New Roman" w:hAnsi="Times New Roman" w:cs="Times New Roman"/>
          <w:spacing w:val="28"/>
        </w:rPr>
        <w:t xml:space="preserve"> </w:t>
      </w:r>
      <w:r w:rsidRPr="00094714">
        <w:rPr>
          <w:rFonts w:ascii="Times New Roman" w:hAnsi="Times New Roman" w:cs="Times New Roman"/>
        </w:rPr>
        <w:t>selama</w:t>
      </w:r>
      <w:r w:rsidRPr="00094714">
        <w:rPr>
          <w:rFonts w:ascii="Times New Roman" w:hAnsi="Times New Roman" w:cs="Times New Roman"/>
          <w:spacing w:val="29"/>
        </w:rPr>
        <w:t xml:space="preserve"> </w:t>
      </w:r>
      <w:r w:rsidRPr="00094714">
        <w:rPr>
          <w:rFonts w:ascii="Times New Roman" w:hAnsi="Times New Roman" w:cs="Times New Roman"/>
        </w:rPr>
        <w:t>penugasan</w:t>
      </w:r>
      <w:r w:rsidRPr="00094714">
        <w:rPr>
          <w:rFonts w:ascii="Times New Roman" w:hAnsi="Times New Roman" w:cs="Times New Roman"/>
          <w:spacing w:val="28"/>
        </w:rPr>
        <w:t xml:space="preserve"> </w:t>
      </w:r>
      <w:r w:rsidRPr="00094714">
        <w:rPr>
          <w:rFonts w:ascii="Times New Roman" w:hAnsi="Times New Roman" w:cs="Times New Roman"/>
        </w:rPr>
        <w:t>berdasarkan</w:t>
      </w:r>
      <w:r w:rsidRPr="00094714">
        <w:rPr>
          <w:rFonts w:ascii="Times New Roman" w:hAnsi="Times New Roman" w:cs="Times New Roman"/>
          <w:spacing w:val="28"/>
        </w:rPr>
        <w:t xml:space="preserve"> </w:t>
      </w:r>
      <w:r w:rsidRPr="00094714">
        <w:rPr>
          <w:rFonts w:ascii="Times New Roman" w:hAnsi="Times New Roman" w:cs="Times New Roman"/>
        </w:rPr>
        <w:t>hasil</w:t>
      </w:r>
      <w:r w:rsidRPr="00094714">
        <w:rPr>
          <w:rFonts w:ascii="Times New Roman" w:hAnsi="Times New Roman" w:cs="Times New Roman"/>
          <w:spacing w:val="-57"/>
        </w:rPr>
        <w:t xml:space="preserve"> </w:t>
      </w:r>
      <w:r w:rsidRPr="00094714">
        <w:rPr>
          <w:rFonts w:ascii="Times New Roman" w:hAnsi="Times New Roman" w:cs="Times New Roman"/>
        </w:rPr>
        <w:t>dari</w:t>
      </w:r>
      <w:r w:rsidRPr="00094714">
        <w:rPr>
          <w:rFonts w:ascii="Times New Roman" w:hAnsi="Times New Roman" w:cs="Times New Roman"/>
          <w:spacing w:val="-1"/>
        </w:rPr>
        <w:t xml:space="preserve"> </w:t>
      </w:r>
      <w:r w:rsidRPr="00094714">
        <w:rPr>
          <w:rFonts w:ascii="Times New Roman" w:hAnsi="Times New Roman" w:cs="Times New Roman"/>
        </w:rPr>
        <w:t>observasi.</w:t>
      </w:r>
    </w:p>
    <w:p w:rsidR="00D17DB7" w:rsidRDefault="00D17DB7" w:rsidP="00D17DB7">
      <w:pPr>
        <w:pStyle w:val="ListParagraph"/>
        <w:numPr>
          <w:ilvl w:val="3"/>
          <w:numId w:val="7"/>
        </w:numPr>
        <w:tabs>
          <w:tab w:val="left" w:pos="1985"/>
        </w:tabs>
        <w:autoSpaceDE w:val="0"/>
        <w:autoSpaceDN w:val="0"/>
        <w:spacing w:line="360" w:lineRule="auto"/>
        <w:ind w:left="993" w:right="119"/>
        <w:contextualSpacing w:val="0"/>
        <w:jc w:val="both"/>
        <w:rPr>
          <w:rFonts w:ascii="Times New Roman" w:hAnsi="Times New Roman" w:cs="Times New Roman"/>
        </w:rPr>
      </w:pPr>
      <w:r w:rsidRPr="00171E9C">
        <w:rPr>
          <w:rFonts w:ascii="Times New Roman" w:hAnsi="Times New Roman" w:cs="Times New Roman"/>
        </w:rPr>
        <w:t>Mahasiswa mengkonsultasikan rancangan kegiatan pada Kepala Desa dan Dosen</w:t>
      </w:r>
      <w:r w:rsidRPr="00171E9C">
        <w:rPr>
          <w:rFonts w:ascii="Times New Roman" w:hAnsi="Times New Roman" w:cs="Times New Roman"/>
          <w:spacing w:val="-57"/>
        </w:rPr>
        <w:t xml:space="preserve"> </w:t>
      </w:r>
      <w:r w:rsidRPr="00171E9C">
        <w:rPr>
          <w:rFonts w:ascii="Times New Roman" w:hAnsi="Times New Roman" w:cs="Times New Roman"/>
        </w:rPr>
        <w:t>Pembimbing</w:t>
      </w:r>
      <w:r w:rsidRPr="00171E9C">
        <w:rPr>
          <w:rFonts w:ascii="Times New Roman" w:hAnsi="Times New Roman" w:cs="Times New Roman"/>
          <w:spacing w:val="-1"/>
        </w:rPr>
        <w:t xml:space="preserve"> </w:t>
      </w:r>
      <w:r w:rsidRPr="00171E9C">
        <w:rPr>
          <w:rFonts w:ascii="Times New Roman" w:hAnsi="Times New Roman" w:cs="Times New Roman"/>
        </w:rPr>
        <w:t>Lapangan (DPL).</w:t>
      </w:r>
    </w:p>
    <w:p w:rsidR="00D17DB7" w:rsidRPr="00171E9C" w:rsidRDefault="00D17DB7" w:rsidP="00D17DB7">
      <w:pPr>
        <w:pStyle w:val="ListParagraph"/>
        <w:numPr>
          <w:ilvl w:val="3"/>
          <w:numId w:val="7"/>
        </w:numPr>
        <w:tabs>
          <w:tab w:val="left" w:pos="1985"/>
        </w:tabs>
        <w:autoSpaceDE w:val="0"/>
        <w:autoSpaceDN w:val="0"/>
        <w:spacing w:line="360" w:lineRule="auto"/>
        <w:ind w:left="993" w:right="119"/>
        <w:contextualSpacing w:val="0"/>
        <w:jc w:val="both"/>
        <w:rPr>
          <w:rFonts w:ascii="Times New Roman" w:hAnsi="Times New Roman" w:cs="Times New Roman"/>
        </w:rPr>
      </w:pPr>
      <w:r w:rsidRPr="00171E9C">
        <w:rPr>
          <w:rFonts w:ascii="Times New Roman" w:hAnsi="Times New Roman" w:cs="Times New Roman"/>
        </w:rPr>
        <w:t xml:space="preserve">Rencana pelaksanaan program Pengabdian kepada Masyarakat yang dimulai dari:  </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Pengantaran mahasiswa ynag dimulai dari tanggal 03 februari 2023 kepada pihak mitra desa batu 12.</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 xml:space="preserve">Kegiatan pengabdian dimulai dari tanggal 06 – 11 februari 2023 pada minggu Pertama </w:t>
      </w:r>
      <w:r w:rsidRPr="00094714">
        <w:rPr>
          <w:rFonts w:ascii="Times New Roman" w:hAnsi="Times New Roman" w:cs="Times New Roman"/>
        </w:rPr>
        <w:lastRenderedPageBreak/>
        <w:t xml:space="preserve">terbagi menjadi 2 kegiatan, dari tanggal 06 – 09 februari 2023 Pengabdian kepada Masyarakat SD N 106225 Sukarame dusun I desa batu 12. Pada tanggal 10 februari kegiatan senam Bersama ibu PKK dan lansia di kantor desa serta kembali mengabdi di SD N 106225 Sukarame dan pada hari sabtu 11 februari 2023 melakukan PA (pendalaman Alkitab). Kegiatan mengabdi di SD N 106225 bertujuan untuk pengembangan literasi dan numerasi siswa  yang akan dibuktikan pada digram yang terdapat pada bab IV. Alasan melakukan pengabdian di SD tersebut melihat jumlah anak desa yang banyak yang terbagi dari IV dusun sehingga aula desa tidak mampu menampungnya. </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 xml:space="preserve">Pada minggu ke -2 yang dimulai dari tanggal 13 – 17  melakukan Pengabdian kepada Masyarakat di SD N 102066 Sintanauli dusun II yang bertujuan untuk meningkatkan literasi dan numerasi anak desa dusun II dan III di karenakan lokasi sekolah berdekatan dengan dusun II dan III dan pada tanggal 17 februari 2023 melakukan PA (Pendalaman Alkitab) di SD N 102066 Sintanauli. </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Pada tanggal 18 februari 2023 minggu ke -2 mahasiswa melakukan kegiatan menata pondok literasi di dusun IV yang nantinya sebagai tempat les anak dusun IV.</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 xml:space="preserve">Pada minggu ke -3 tanggal 20 februari 2023 melakukan observasi di SMA N 1 Dolok Masihul sekaligus meminta ijin melakukan promosi Fakultas Keguruan dan Ilmu Pendidikan di SMA tersebut, setelah melakukan observasi dilanjut dengan kegiatan posyandu di dusun II dan juga melakukan les sore di dusun IV pondok literasi </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 xml:space="preserve">Pada tanggal 21 – 24   februari 2023 melaksanakan kegiatan les sore yang di mulai dari pukul 13.00 – 17.00 WIB di pondok literasi dusun IV yang dihadiri oleh anak dusun IV. Tanggal 22 februari 2023 melakukan kegiatan posyandu di kantor desa. </w:t>
      </w:r>
    </w:p>
    <w:p w:rsidR="00D17DB7" w:rsidRPr="00094714" w:rsidRDefault="00D17DB7" w:rsidP="00D17DB7">
      <w:pPr>
        <w:pStyle w:val="ListParagraph"/>
        <w:numPr>
          <w:ilvl w:val="0"/>
          <w:numId w:val="8"/>
        </w:numPr>
        <w:tabs>
          <w:tab w:val="left" w:pos="1985"/>
        </w:tabs>
        <w:autoSpaceDE w:val="0"/>
        <w:autoSpaceDN w:val="0"/>
        <w:spacing w:line="360" w:lineRule="auto"/>
        <w:ind w:left="1134"/>
        <w:contextualSpacing w:val="0"/>
        <w:jc w:val="both"/>
        <w:rPr>
          <w:rFonts w:ascii="Times New Roman" w:hAnsi="Times New Roman" w:cs="Times New Roman"/>
        </w:rPr>
      </w:pPr>
      <w:r w:rsidRPr="00094714">
        <w:rPr>
          <w:rFonts w:ascii="Times New Roman" w:hAnsi="Times New Roman" w:cs="Times New Roman"/>
        </w:rPr>
        <w:t xml:space="preserve">Tanggal 25 februari 2023 melaksanakan promosi di SMA N 1 Dolok Masihul karena sudah mendapatkan ijin dari pihak sekolah dan dilanjut dengan penarikan mahasiswa di kantor desa sekaligus perpisahan.  </w:t>
      </w:r>
    </w:p>
    <w:p w:rsidR="00D17DB7" w:rsidRPr="00094714" w:rsidRDefault="00D17DB7" w:rsidP="00D17DB7">
      <w:pPr>
        <w:tabs>
          <w:tab w:val="left" w:pos="1985"/>
        </w:tabs>
        <w:spacing w:line="360" w:lineRule="auto"/>
        <w:ind w:left="1260" w:hanging="1260"/>
        <w:jc w:val="both"/>
        <w:rPr>
          <w:rFonts w:ascii="Times New Roman" w:hAnsi="Times New Roman"/>
          <w:b/>
        </w:rPr>
      </w:pPr>
    </w:p>
    <w:p w:rsidR="00D17DB7" w:rsidRDefault="00D17DB7" w:rsidP="00D17DB7">
      <w:pPr>
        <w:ind w:left="1260" w:hanging="1260"/>
        <w:jc w:val="both"/>
        <w:rPr>
          <w:rFonts w:ascii="Times New Roman" w:hAnsi="Times New Roman"/>
          <w:b/>
        </w:rPr>
      </w:pPr>
      <w:r>
        <w:rPr>
          <w:rFonts w:ascii="Times New Roman" w:hAnsi="Times New Roman"/>
          <w:b/>
        </w:rPr>
        <w:t xml:space="preserve">HASIL, PEMBAHASAN, DAN DAMPAK  </w:t>
      </w:r>
    </w:p>
    <w:p w:rsidR="00D17DB7" w:rsidRPr="00EF45F5" w:rsidRDefault="00D17DB7" w:rsidP="00D17DB7">
      <w:pPr>
        <w:ind w:left="1260" w:hanging="1260"/>
        <w:jc w:val="both"/>
        <w:rPr>
          <w:rFonts w:ascii="Times New Roman" w:hAnsi="Times New Roman"/>
          <w:b/>
        </w:rPr>
      </w:pPr>
    </w:p>
    <w:p w:rsidR="00D17DB7" w:rsidRDefault="00D17DB7" w:rsidP="00D17DB7">
      <w:pPr>
        <w:pStyle w:val="ListParagraph"/>
        <w:widowControl/>
        <w:numPr>
          <w:ilvl w:val="0"/>
          <w:numId w:val="10"/>
        </w:numPr>
        <w:tabs>
          <w:tab w:val="left" w:pos="2977"/>
        </w:tabs>
        <w:spacing w:after="160" w:line="360" w:lineRule="auto"/>
        <w:jc w:val="both"/>
        <w:rPr>
          <w:rFonts w:ascii="Times New Roman" w:hAnsi="Times New Roman"/>
          <w:b/>
        </w:rPr>
      </w:pPr>
      <w:r w:rsidRPr="00094714">
        <w:rPr>
          <w:rFonts w:ascii="Times New Roman" w:hAnsi="Times New Roman"/>
          <w:b/>
        </w:rPr>
        <w:t>Analisis Situasi</w:t>
      </w:r>
    </w:p>
    <w:p w:rsidR="00D17DB7" w:rsidRPr="00094714" w:rsidRDefault="00D17DB7" w:rsidP="00D17DB7">
      <w:pPr>
        <w:tabs>
          <w:tab w:val="left" w:pos="709"/>
        </w:tabs>
        <w:spacing w:line="360" w:lineRule="auto"/>
        <w:ind w:firstLine="567"/>
        <w:jc w:val="both"/>
        <w:rPr>
          <w:rFonts w:ascii="Times New Roman" w:hAnsi="Times New Roman" w:cstheme="minorBidi"/>
          <w:b/>
        </w:rPr>
      </w:pPr>
      <w:r>
        <w:rPr>
          <w:rFonts w:ascii="Times New Roman" w:hAnsi="Times New Roman"/>
        </w:rPr>
        <w:tab/>
      </w:r>
      <w:r w:rsidRPr="00094714">
        <w:rPr>
          <w:rFonts w:ascii="Times New Roman" w:hAnsi="Times New Roman"/>
        </w:rPr>
        <w:t>Lokasi yang menjadi tempat Pengabdian kepada Masyarakat (PkM) adalah Desa 3T</w:t>
      </w:r>
      <w:r w:rsidRPr="00094714">
        <w:rPr>
          <w:rFonts w:ascii="Times New Roman" w:hAnsi="Times New Roman"/>
          <w:spacing w:val="1"/>
        </w:rPr>
        <w:t xml:space="preserve"> </w:t>
      </w:r>
      <w:r w:rsidRPr="00094714">
        <w:rPr>
          <w:rFonts w:ascii="Times New Roman" w:hAnsi="Times New Roman"/>
        </w:rPr>
        <w:lastRenderedPageBreak/>
        <w:t>(tertinggal, terdalam, terluar). Dalam hal ini tim memilih lokasi Pengabdian kepada</w:t>
      </w:r>
      <w:r w:rsidRPr="00094714">
        <w:rPr>
          <w:rFonts w:ascii="Times New Roman" w:hAnsi="Times New Roman"/>
          <w:spacing w:val="1"/>
        </w:rPr>
        <w:t xml:space="preserve"> </w:t>
      </w:r>
      <w:r w:rsidRPr="00094714">
        <w:rPr>
          <w:rFonts w:ascii="Times New Roman" w:hAnsi="Times New Roman"/>
        </w:rPr>
        <w:t>Masyarakat di Desa Batu 12 Kec. Dolok Masihul Kab. Serdang Bedagai Prov. Sumatra</w:t>
      </w:r>
      <w:r w:rsidRPr="00094714">
        <w:rPr>
          <w:rFonts w:ascii="Times New Roman" w:hAnsi="Times New Roman"/>
          <w:spacing w:val="1"/>
        </w:rPr>
        <w:t xml:space="preserve"> </w:t>
      </w:r>
      <w:r w:rsidRPr="00094714">
        <w:rPr>
          <w:rFonts w:ascii="Times New Roman" w:hAnsi="Times New Roman"/>
        </w:rPr>
        <w:t>Utara yang terbagi menjadi IV Dusun, lokasi kantor desa dekat dengan jalan raya akan</w:t>
      </w:r>
      <w:r w:rsidRPr="00094714">
        <w:rPr>
          <w:rFonts w:ascii="Times New Roman" w:hAnsi="Times New Roman"/>
          <w:spacing w:val="1"/>
        </w:rPr>
        <w:t xml:space="preserve"> </w:t>
      </w:r>
      <w:r w:rsidRPr="00094714">
        <w:rPr>
          <w:rFonts w:ascii="Times New Roman" w:hAnsi="Times New Roman"/>
        </w:rPr>
        <w:t>tetapi ke IV dusun berasa jauh dari jalan raya dan akses menuju dusun sangat sulit</w:t>
      </w:r>
      <w:r w:rsidRPr="00094714">
        <w:rPr>
          <w:rFonts w:ascii="Times New Roman" w:hAnsi="Times New Roman"/>
          <w:spacing w:val="1"/>
        </w:rPr>
        <w:t xml:space="preserve"> </w:t>
      </w:r>
      <w:r w:rsidRPr="00094714">
        <w:rPr>
          <w:rFonts w:ascii="Times New Roman" w:hAnsi="Times New Roman"/>
        </w:rPr>
        <w:t>terumata dusun IV. Sehingga jika lihat dari letak lokasinya ada beberapa kendala seperti</w:t>
      </w:r>
      <w:r w:rsidRPr="00094714">
        <w:rPr>
          <w:rFonts w:ascii="Times New Roman" w:hAnsi="Times New Roman"/>
          <w:spacing w:val="-57"/>
        </w:rPr>
        <w:t xml:space="preserve"> </w:t>
      </w:r>
      <w:r w:rsidRPr="00094714">
        <w:rPr>
          <w:rFonts w:ascii="Times New Roman" w:hAnsi="Times New Roman"/>
        </w:rPr>
        <w:t>akses</w:t>
      </w:r>
      <w:r w:rsidRPr="00094714">
        <w:rPr>
          <w:rFonts w:ascii="Times New Roman" w:hAnsi="Times New Roman"/>
          <w:spacing w:val="-8"/>
        </w:rPr>
        <w:t xml:space="preserve"> </w:t>
      </w:r>
      <w:r w:rsidRPr="00094714">
        <w:rPr>
          <w:rFonts w:ascii="Times New Roman" w:hAnsi="Times New Roman"/>
        </w:rPr>
        <w:t>jalan</w:t>
      </w:r>
      <w:r w:rsidRPr="00094714">
        <w:rPr>
          <w:rFonts w:ascii="Times New Roman" w:hAnsi="Times New Roman"/>
          <w:spacing w:val="-8"/>
        </w:rPr>
        <w:t xml:space="preserve"> </w:t>
      </w:r>
      <w:r w:rsidRPr="00094714">
        <w:rPr>
          <w:rFonts w:ascii="Times New Roman" w:hAnsi="Times New Roman"/>
        </w:rPr>
        <w:t>yang</w:t>
      </w:r>
      <w:r w:rsidRPr="00094714">
        <w:rPr>
          <w:rFonts w:ascii="Times New Roman" w:hAnsi="Times New Roman"/>
          <w:spacing w:val="-9"/>
        </w:rPr>
        <w:t xml:space="preserve"> </w:t>
      </w:r>
      <w:r w:rsidRPr="00094714">
        <w:rPr>
          <w:rFonts w:ascii="Times New Roman" w:hAnsi="Times New Roman"/>
        </w:rPr>
        <w:t>menuju</w:t>
      </w:r>
      <w:r w:rsidRPr="00094714">
        <w:rPr>
          <w:rFonts w:ascii="Times New Roman" w:hAnsi="Times New Roman"/>
          <w:spacing w:val="-8"/>
        </w:rPr>
        <w:t xml:space="preserve"> </w:t>
      </w:r>
      <w:r w:rsidRPr="00094714">
        <w:rPr>
          <w:rFonts w:ascii="Times New Roman" w:hAnsi="Times New Roman"/>
        </w:rPr>
        <w:t>lokasi</w:t>
      </w:r>
      <w:r w:rsidRPr="00094714">
        <w:rPr>
          <w:rFonts w:ascii="Times New Roman" w:hAnsi="Times New Roman"/>
          <w:spacing w:val="-8"/>
        </w:rPr>
        <w:t xml:space="preserve"> </w:t>
      </w:r>
      <w:r w:rsidRPr="00094714">
        <w:rPr>
          <w:rFonts w:ascii="Times New Roman" w:hAnsi="Times New Roman"/>
        </w:rPr>
        <w:t>dusun</w:t>
      </w:r>
      <w:r w:rsidRPr="00094714">
        <w:rPr>
          <w:rFonts w:ascii="Times New Roman" w:hAnsi="Times New Roman"/>
          <w:spacing w:val="-7"/>
        </w:rPr>
        <w:t xml:space="preserve"> </w:t>
      </w:r>
      <w:r w:rsidRPr="00094714">
        <w:rPr>
          <w:rFonts w:ascii="Times New Roman" w:hAnsi="Times New Roman"/>
        </w:rPr>
        <w:t>pada</w:t>
      </w:r>
      <w:r w:rsidRPr="00094714">
        <w:rPr>
          <w:rFonts w:ascii="Times New Roman" w:hAnsi="Times New Roman"/>
          <w:spacing w:val="-9"/>
        </w:rPr>
        <w:t xml:space="preserve"> </w:t>
      </w:r>
      <w:r w:rsidRPr="00094714">
        <w:rPr>
          <w:rFonts w:ascii="Times New Roman" w:hAnsi="Times New Roman"/>
        </w:rPr>
        <w:t>desa</w:t>
      </w:r>
      <w:r w:rsidRPr="00094714">
        <w:rPr>
          <w:rFonts w:ascii="Times New Roman" w:hAnsi="Times New Roman"/>
          <w:spacing w:val="-9"/>
        </w:rPr>
        <w:t xml:space="preserve"> </w:t>
      </w:r>
      <w:r w:rsidRPr="00094714">
        <w:rPr>
          <w:rFonts w:ascii="Times New Roman" w:hAnsi="Times New Roman"/>
        </w:rPr>
        <w:t>Batu</w:t>
      </w:r>
      <w:r w:rsidRPr="00094714">
        <w:rPr>
          <w:rFonts w:ascii="Times New Roman" w:hAnsi="Times New Roman"/>
          <w:spacing w:val="-7"/>
        </w:rPr>
        <w:t xml:space="preserve"> </w:t>
      </w:r>
      <w:r w:rsidRPr="00094714">
        <w:rPr>
          <w:rFonts w:ascii="Times New Roman" w:hAnsi="Times New Roman"/>
        </w:rPr>
        <w:t>12.</w:t>
      </w:r>
      <w:r w:rsidRPr="00094714">
        <w:rPr>
          <w:rFonts w:ascii="Times New Roman" w:hAnsi="Times New Roman"/>
          <w:spacing w:val="-9"/>
        </w:rPr>
        <w:t xml:space="preserve"> </w:t>
      </w:r>
      <w:r w:rsidRPr="00094714">
        <w:rPr>
          <w:rFonts w:ascii="Times New Roman" w:hAnsi="Times New Roman"/>
        </w:rPr>
        <w:t>Berdasarkan</w:t>
      </w:r>
      <w:r w:rsidRPr="00094714">
        <w:rPr>
          <w:rFonts w:ascii="Times New Roman" w:hAnsi="Times New Roman"/>
          <w:spacing w:val="-8"/>
        </w:rPr>
        <w:t xml:space="preserve"> </w:t>
      </w:r>
      <w:r w:rsidRPr="00094714">
        <w:rPr>
          <w:rFonts w:ascii="Times New Roman" w:hAnsi="Times New Roman"/>
        </w:rPr>
        <w:t>analisis</w:t>
      </w:r>
      <w:r w:rsidRPr="00094714">
        <w:rPr>
          <w:rFonts w:ascii="Times New Roman" w:hAnsi="Times New Roman"/>
          <w:spacing w:val="-8"/>
        </w:rPr>
        <w:t xml:space="preserve"> </w:t>
      </w:r>
      <w:r w:rsidRPr="00094714">
        <w:rPr>
          <w:rFonts w:ascii="Times New Roman" w:hAnsi="Times New Roman"/>
        </w:rPr>
        <w:t>kebutuhan</w:t>
      </w:r>
      <w:r w:rsidRPr="00094714">
        <w:rPr>
          <w:rFonts w:ascii="Times New Roman" w:hAnsi="Times New Roman"/>
          <w:spacing w:val="-57"/>
        </w:rPr>
        <w:t xml:space="preserve"> </w:t>
      </w:r>
      <w:r w:rsidRPr="00094714">
        <w:rPr>
          <w:rFonts w:ascii="Times New Roman" w:hAnsi="Times New Roman"/>
        </w:rPr>
        <w:t>yang</w:t>
      </w:r>
      <w:r w:rsidRPr="00094714">
        <w:rPr>
          <w:rFonts w:ascii="Times New Roman" w:hAnsi="Times New Roman"/>
          <w:spacing w:val="-5"/>
        </w:rPr>
        <w:t xml:space="preserve"> </w:t>
      </w:r>
      <w:r w:rsidRPr="00094714">
        <w:rPr>
          <w:rFonts w:ascii="Times New Roman" w:hAnsi="Times New Roman"/>
        </w:rPr>
        <w:t>dilakukan</w:t>
      </w:r>
      <w:r w:rsidRPr="00094714">
        <w:rPr>
          <w:rFonts w:ascii="Times New Roman" w:hAnsi="Times New Roman"/>
          <w:spacing w:val="-5"/>
        </w:rPr>
        <w:t xml:space="preserve"> </w:t>
      </w:r>
      <w:r w:rsidRPr="00094714">
        <w:rPr>
          <w:rFonts w:ascii="Times New Roman" w:hAnsi="Times New Roman"/>
        </w:rPr>
        <w:t>tim</w:t>
      </w:r>
      <w:r w:rsidRPr="00094714">
        <w:rPr>
          <w:rFonts w:ascii="Times New Roman" w:hAnsi="Times New Roman"/>
          <w:spacing w:val="-3"/>
        </w:rPr>
        <w:t xml:space="preserve"> </w:t>
      </w:r>
      <w:r w:rsidRPr="00094714">
        <w:rPr>
          <w:rFonts w:ascii="Times New Roman" w:hAnsi="Times New Roman"/>
        </w:rPr>
        <w:t>PkM</w:t>
      </w:r>
      <w:r w:rsidRPr="00094714">
        <w:rPr>
          <w:rFonts w:ascii="Times New Roman" w:hAnsi="Times New Roman"/>
          <w:spacing w:val="-9"/>
        </w:rPr>
        <w:t xml:space="preserve"> </w:t>
      </w:r>
      <w:r w:rsidRPr="00094714">
        <w:rPr>
          <w:rFonts w:ascii="Times New Roman" w:hAnsi="Times New Roman"/>
        </w:rPr>
        <w:t>melaksanakan</w:t>
      </w:r>
      <w:r w:rsidRPr="00094714">
        <w:rPr>
          <w:rFonts w:ascii="Times New Roman" w:hAnsi="Times New Roman"/>
          <w:spacing w:val="-4"/>
        </w:rPr>
        <w:t xml:space="preserve"> </w:t>
      </w:r>
      <w:r w:rsidRPr="00094714">
        <w:rPr>
          <w:rFonts w:ascii="Times New Roman" w:hAnsi="Times New Roman"/>
        </w:rPr>
        <w:t>Pengabdian</w:t>
      </w:r>
      <w:r w:rsidRPr="00094714">
        <w:rPr>
          <w:rFonts w:ascii="Times New Roman" w:hAnsi="Times New Roman"/>
          <w:spacing w:val="-5"/>
        </w:rPr>
        <w:t xml:space="preserve"> </w:t>
      </w:r>
      <w:r w:rsidRPr="00094714">
        <w:rPr>
          <w:rFonts w:ascii="Times New Roman" w:hAnsi="Times New Roman"/>
        </w:rPr>
        <w:t>kepada</w:t>
      </w:r>
      <w:r w:rsidRPr="00094714">
        <w:rPr>
          <w:rFonts w:ascii="Times New Roman" w:hAnsi="Times New Roman"/>
          <w:spacing w:val="-5"/>
        </w:rPr>
        <w:t xml:space="preserve"> </w:t>
      </w:r>
      <w:r w:rsidRPr="00094714">
        <w:rPr>
          <w:rFonts w:ascii="Times New Roman" w:hAnsi="Times New Roman"/>
        </w:rPr>
        <w:t>Masyarakat</w:t>
      </w:r>
      <w:r w:rsidRPr="00094714">
        <w:rPr>
          <w:rFonts w:ascii="Times New Roman" w:hAnsi="Times New Roman"/>
          <w:spacing w:val="-4"/>
        </w:rPr>
        <w:t xml:space="preserve"> </w:t>
      </w:r>
      <w:r w:rsidRPr="00094714">
        <w:rPr>
          <w:rFonts w:ascii="Times New Roman" w:hAnsi="Times New Roman"/>
        </w:rPr>
        <w:t>yang</w:t>
      </w:r>
      <w:r w:rsidRPr="00094714">
        <w:rPr>
          <w:rFonts w:ascii="Times New Roman" w:hAnsi="Times New Roman"/>
          <w:spacing w:val="-4"/>
        </w:rPr>
        <w:t xml:space="preserve"> </w:t>
      </w:r>
      <w:r w:rsidRPr="00094714">
        <w:rPr>
          <w:rFonts w:ascii="Times New Roman" w:hAnsi="Times New Roman"/>
        </w:rPr>
        <w:t>sasarannya</w:t>
      </w:r>
      <w:r w:rsidRPr="00094714">
        <w:rPr>
          <w:rFonts w:ascii="Times New Roman" w:hAnsi="Times New Roman"/>
          <w:spacing w:val="-58"/>
        </w:rPr>
        <w:t xml:space="preserve"> </w:t>
      </w:r>
      <w:r w:rsidRPr="00094714">
        <w:rPr>
          <w:rFonts w:ascii="Times New Roman" w:hAnsi="Times New Roman"/>
        </w:rPr>
        <w:t>anak</w:t>
      </w:r>
      <w:r w:rsidRPr="00094714">
        <w:rPr>
          <w:rFonts w:ascii="Times New Roman" w:hAnsi="Times New Roman"/>
          <w:spacing w:val="-11"/>
        </w:rPr>
        <w:t xml:space="preserve"> </w:t>
      </w:r>
      <w:r w:rsidRPr="00094714">
        <w:rPr>
          <w:rFonts w:ascii="Times New Roman" w:hAnsi="Times New Roman"/>
        </w:rPr>
        <w:t>desa</w:t>
      </w:r>
      <w:r w:rsidRPr="00094714">
        <w:rPr>
          <w:rFonts w:ascii="Times New Roman" w:hAnsi="Times New Roman"/>
          <w:spacing w:val="-12"/>
        </w:rPr>
        <w:t xml:space="preserve"> </w:t>
      </w:r>
      <w:r w:rsidRPr="00094714">
        <w:rPr>
          <w:rFonts w:ascii="Times New Roman" w:hAnsi="Times New Roman"/>
        </w:rPr>
        <w:t>batu</w:t>
      </w:r>
      <w:r w:rsidRPr="00094714">
        <w:rPr>
          <w:rFonts w:ascii="Times New Roman" w:hAnsi="Times New Roman"/>
          <w:spacing w:val="-11"/>
        </w:rPr>
        <w:t xml:space="preserve"> </w:t>
      </w:r>
      <w:r w:rsidRPr="00094714">
        <w:rPr>
          <w:rFonts w:ascii="Times New Roman" w:hAnsi="Times New Roman"/>
        </w:rPr>
        <w:t>12</w:t>
      </w:r>
      <w:r w:rsidRPr="00094714">
        <w:rPr>
          <w:rFonts w:ascii="Times New Roman" w:hAnsi="Times New Roman"/>
          <w:spacing w:val="-11"/>
        </w:rPr>
        <w:t xml:space="preserve"> </w:t>
      </w:r>
      <w:r w:rsidRPr="00094714">
        <w:rPr>
          <w:rFonts w:ascii="Times New Roman" w:hAnsi="Times New Roman"/>
        </w:rPr>
        <w:t>dilaksanakan</w:t>
      </w:r>
      <w:r w:rsidRPr="00094714">
        <w:rPr>
          <w:rFonts w:ascii="Times New Roman" w:hAnsi="Times New Roman"/>
          <w:spacing w:val="-11"/>
        </w:rPr>
        <w:t xml:space="preserve"> </w:t>
      </w:r>
      <w:r w:rsidRPr="00094714">
        <w:rPr>
          <w:rFonts w:ascii="Times New Roman" w:hAnsi="Times New Roman"/>
        </w:rPr>
        <w:t>di</w:t>
      </w:r>
      <w:r w:rsidRPr="00094714">
        <w:rPr>
          <w:rFonts w:ascii="Times New Roman" w:hAnsi="Times New Roman"/>
          <w:spacing w:val="-11"/>
        </w:rPr>
        <w:t xml:space="preserve"> </w:t>
      </w:r>
      <w:r w:rsidRPr="00094714">
        <w:rPr>
          <w:rFonts w:ascii="Times New Roman" w:hAnsi="Times New Roman"/>
        </w:rPr>
        <w:t>2</w:t>
      </w:r>
      <w:r w:rsidRPr="00094714">
        <w:rPr>
          <w:rFonts w:ascii="Times New Roman" w:hAnsi="Times New Roman"/>
          <w:spacing w:val="-11"/>
        </w:rPr>
        <w:t xml:space="preserve"> </w:t>
      </w:r>
      <w:r w:rsidRPr="00094714">
        <w:rPr>
          <w:rFonts w:ascii="Times New Roman" w:hAnsi="Times New Roman"/>
        </w:rPr>
        <w:t>sekolah</w:t>
      </w:r>
      <w:r w:rsidRPr="00094714">
        <w:rPr>
          <w:rFonts w:ascii="Times New Roman" w:hAnsi="Times New Roman"/>
          <w:spacing w:val="-12"/>
        </w:rPr>
        <w:t xml:space="preserve"> </w:t>
      </w:r>
      <w:r w:rsidRPr="00094714">
        <w:rPr>
          <w:rFonts w:ascii="Times New Roman" w:hAnsi="Times New Roman"/>
        </w:rPr>
        <w:t>dasar</w:t>
      </w:r>
      <w:r w:rsidRPr="00094714">
        <w:rPr>
          <w:rFonts w:ascii="Times New Roman" w:hAnsi="Times New Roman"/>
          <w:spacing w:val="-12"/>
        </w:rPr>
        <w:t xml:space="preserve"> </w:t>
      </w:r>
      <w:r w:rsidRPr="00094714">
        <w:rPr>
          <w:rFonts w:ascii="Times New Roman" w:hAnsi="Times New Roman"/>
        </w:rPr>
        <w:t>yang</w:t>
      </w:r>
      <w:r w:rsidRPr="00094714">
        <w:rPr>
          <w:rFonts w:ascii="Times New Roman" w:hAnsi="Times New Roman"/>
          <w:spacing w:val="-11"/>
        </w:rPr>
        <w:t xml:space="preserve"> </w:t>
      </w:r>
      <w:r w:rsidRPr="00094714">
        <w:rPr>
          <w:rFonts w:ascii="Times New Roman" w:hAnsi="Times New Roman"/>
        </w:rPr>
        <w:t>berlokasi</w:t>
      </w:r>
      <w:r w:rsidRPr="00094714">
        <w:rPr>
          <w:rFonts w:ascii="Times New Roman" w:hAnsi="Times New Roman"/>
          <w:spacing w:val="-10"/>
        </w:rPr>
        <w:t xml:space="preserve"> </w:t>
      </w:r>
      <w:r w:rsidRPr="00094714">
        <w:rPr>
          <w:rFonts w:ascii="Times New Roman" w:hAnsi="Times New Roman"/>
        </w:rPr>
        <w:t>di</w:t>
      </w:r>
      <w:r w:rsidRPr="00094714">
        <w:rPr>
          <w:rFonts w:ascii="Times New Roman" w:hAnsi="Times New Roman"/>
          <w:spacing w:val="-11"/>
        </w:rPr>
        <w:t xml:space="preserve"> </w:t>
      </w:r>
      <w:r w:rsidRPr="00094714">
        <w:rPr>
          <w:rFonts w:ascii="Times New Roman" w:hAnsi="Times New Roman"/>
        </w:rPr>
        <w:t>dusun</w:t>
      </w:r>
      <w:r w:rsidRPr="00094714">
        <w:rPr>
          <w:rFonts w:ascii="Times New Roman" w:hAnsi="Times New Roman"/>
          <w:spacing w:val="-11"/>
        </w:rPr>
        <w:t xml:space="preserve"> </w:t>
      </w:r>
      <w:r w:rsidRPr="00094714">
        <w:rPr>
          <w:rFonts w:ascii="Times New Roman" w:hAnsi="Times New Roman"/>
        </w:rPr>
        <w:t>I</w:t>
      </w:r>
      <w:r w:rsidRPr="00094714">
        <w:rPr>
          <w:rFonts w:ascii="Times New Roman" w:hAnsi="Times New Roman"/>
          <w:spacing w:val="-14"/>
        </w:rPr>
        <w:t xml:space="preserve"> </w:t>
      </w:r>
      <w:r w:rsidRPr="00094714">
        <w:rPr>
          <w:rFonts w:ascii="Times New Roman" w:hAnsi="Times New Roman"/>
        </w:rPr>
        <w:t>SD</w:t>
      </w:r>
      <w:r w:rsidRPr="00094714">
        <w:rPr>
          <w:rFonts w:ascii="Times New Roman" w:hAnsi="Times New Roman"/>
          <w:spacing w:val="-12"/>
        </w:rPr>
        <w:t xml:space="preserve"> </w:t>
      </w:r>
      <w:r w:rsidRPr="00094714">
        <w:rPr>
          <w:rFonts w:ascii="Times New Roman" w:hAnsi="Times New Roman"/>
        </w:rPr>
        <w:t>N</w:t>
      </w:r>
      <w:r w:rsidRPr="00094714">
        <w:rPr>
          <w:rFonts w:ascii="Times New Roman" w:hAnsi="Times New Roman"/>
          <w:spacing w:val="-11"/>
        </w:rPr>
        <w:t xml:space="preserve"> </w:t>
      </w:r>
      <w:r w:rsidRPr="00094714">
        <w:rPr>
          <w:rFonts w:ascii="Times New Roman" w:hAnsi="Times New Roman"/>
        </w:rPr>
        <w:t>106225</w:t>
      </w:r>
      <w:r w:rsidRPr="00094714">
        <w:rPr>
          <w:rFonts w:ascii="Times New Roman" w:hAnsi="Times New Roman"/>
          <w:spacing w:val="-58"/>
        </w:rPr>
        <w:t xml:space="preserve"> </w:t>
      </w:r>
      <w:r w:rsidRPr="00094714">
        <w:rPr>
          <w:rFonts w:ascii="Times New Roman" w:hAnsi="Times New Roman"/>
        </w:rPr>
        <w:t>Sukarame dan dusun II, III di SD N 102066 Sintanauli serta dusun IV melaksanakan</w:t>
      </w:r>
      <w:r w:rsidRPr="00094714">
        <w:rPr>
          <w:rFonts w:ascii="Times New Roman" w:hAnsi="Times New Roman"/>
          <w:spacing w:val="1"/>
        </w:rPr>
        <w:t xml:space="preserve"> </w:t>
      </w:r>
      <w:r w:rsidRPr="00094714">
        <w:rPr>
          <w:rFonts w:ascii="Times New Roman" w:hAnsi="Times New Roman"/>
        </w:rPr>
        <w:t>kegiatan</w:t>
      </w:r>
      <w:r w:rsidRPr="00094714">
        <w:rPr>
          <w:rFonts w:ascii="Times New Roman" w:hAnsi="Times New Roman"/>
          <w:spacing w:val="-1"/>
        </w:rPr>
        <w:t xml:space="preserve"> </w:t>
      </w:r>
      <w:r w:rsidRPr="00094714">
        <w:rPr>
          <w:rFonts w:ascii="Times New Roman" w:hAnsi="Times New Roman"/>
        </w:rPr>
        <w:t>di pondok literasi.</w:t>
      </w:r>
    </w:p>
    <w:p w:rsidR="00D17DB7" w:rsidRPr="00094714" w:rsidRDefault="00D17DB7" w:rsidP="00D17DB7">
      <w:pPr>
        <w:pStyle w:val="Heading1"/>
        <w:keepNext w:val="0"/>
        <w:numPr>
          <w:ilvl w:val="0"/>
          <w:numId w:val="10"/>
        </w:numPr>
        <w:tabs>
          <w:tab w:val="left" w:pos="2977"/>
        </w:tabs>
        <w:autoSpaceDE w:val="0"/>
        <w:autoSpaceDN w:val="0"/>
        <w:spacing w:before="177" w:after="0" w:line="360" w:lineRule="auto"/>
        <w:jc w:val="both"/>
        <w:rPr>
          <w:rFonts w:ascii="Times New Roman" w:hAnsi="Times New Roman"/>
          <w:sz w:val="24"/>
          <w:szCs w:val="24"/>
        </w:rPr>
      </w:pPr>
      <w:r w:rsidRPr="00094714">
        <w:rPr>
          <w:rFonts w:ascii="Times New Roman" w:hAnsi="Times New Roman"/>
          <w:sz w:val="24"/>
          <w:szCs w:val="24"/>
        </w:rPr>
        <w:t>Pelaksaan</w:t>
      </w:r>
      <w:r w:rsidRPr="00094714">
        <w:rPr>
          <w:rFonts w:ascii="Times New Roman" w:hAnsi="Times New Roman"/>
          <w:spacing w:val="-5"/>
          <w:sz w:val="24"/>
          <w:szCs w:val="24"/>
        </w:rPr>
        <w:t xml:space="preserve"> </w:t>
      </w:r>
      <w:r w:rsidRPr="00094714">
        <w:rPr>
          <w:rFonts w:ascii="Times New Roman" w:hAnsi="Times New Roman"/>
          <w:sz w:val="24"/>
          <w:szCs w:val="24"/>
        </w:rPr>
        <w:t>Program</w:t>
      </w:r>
    </w:p>
    <w:p w:rsidR="00D17DB7" w:rsidRPr="00094714" w:rsidRDefault="00D17DB7" w:rsidP="00D17DB7">
      <w:pPr>
        <w:pStyle w:val="BodyText"/>
        <w:tabs>
          <w:tab w:val="left" w:pos="2977"/>
        </w:tabs>
        <w:spacing w:before="140" w:line="360" w:lineRule="auto"/>
        <w:ind w:right="172" w:firstLine="567"/>
      </w:pPr>
      <w:r w:rsidRPr="00094714">
        <w:t>Berangkat dari permasalahan atau kendala-kendala yang ditemukan di Desa Batu 12</w:t>
      </w:r>
      <w:r w:rsidRPr="00094714">
        <w:rPr>
          <w:spacing w:val="-57"/>
        </w:rPr>
        <w:t xml:space="preserve"> </w:t>
      </w:r>
      <w:r w:rsidRPr="00094714">
        <w:t>tim</w:t>
      </w:r>
      <w:r w:rsidRPr="00094714">
        <w:rPr>
          <w:spacing w:val="-1"/>
        </w:rPr>
        <w:t xml:space="preserve"> </w:t>
      </w:r>
      <w:r w:rsidRPr="00094714">
        <w:t>melaksakan program:</w:t>
      </w:r>
    </w:p>
    <w:p w:rsidR="00D17DB7" w:rsidRPr="00094714" w:rsidRDefault="00D17DB7" w:rsidP="00D17DB7">
      <w:pPr>
        <w:pStyle w:val="ListParagraph"/>
        <w:numPr>
          <w:ilvl w:val="0"/>
          <w:numId w:val="9"/>
        </w:numPr>
        <w:tabs>
          <w:tab w:val="left" w:pos="360"/>
          <w:tab w:val="left" w:pos="2977"/>
        </w:tabs>
        <w:autoSpaceDE w:val="0"/>
        <w:autoSpaceDN w:val="0"/>
        <w:spacing w:line="360" w:lineRule="auto"/>
        <w:ind w:left="360" w:hanging="361"/>
        <w:contextualSpacing w:val="0"/>
        <w:jc w:val="both"/>
        <w:rPr>
          <w:rFonts w:ascii="Times New Roman" w:hAnsi="Times New Roman" w:cs="Times New Roman"/>
        </w:rPr>
      </w:pPr>
      <w:r w:rsidRPr="00094714">
        <w:rPr>
          <w:rFonts w:ascii="Times New Roman" w:hAnsi="Times New Roman" w:cs="Times New Roman"/>
        </w:rPr>
        <w:t>Kegiatan</w:t>
      </w:r>
      <w:r w:rsidRPr="00094714">
        <w:rPr>
          <w:rFonts w:ascii="Times New Roman" w:hAnsi="Times New Roman" w:cs="Times New Roman"/>
          <w:spacing w:val="-2"/>
        </w:rPr>
        <w:t xml:space="preserve"> </w:t>
      </w:r>
      <w:r w:rsidRPr="00094714">
        <w:rPr>
          <w:rFonts w:ascii="Times New Roman" w:hAnsi="Times New Roman" w:cs="Times New Roman"/>
        </w:rPr>
        <w:t>Mengajar</w:t>
      </w:r>
    </w:p>
    <w:p w:rsidR="00D17DB7" w:rsidRPr="00094714" w:rsidRDefault="00D17DB7" w:rsidP="00D17DB7">
      <w:pPr>
        <w:pStyle w:val="ListParagraph"/>
        <w:numPr>
          <w:ilvl w:val="1"/>
          <w:numId w:val="9"/>
        </w:numPr>
        <w:tabs>
          <w:tab w:val="left" w:pos="567"/>
          <w:tab w:val="left" w:pos="2977"/>
        </w:tabs>
        <w:autoSpaceDE w:val="0"/>
        <w:autoSpaceDN w:val="0"/>
        <w:spacing w:before="136" w:line="360" w:lineRule="auto"/>
        <w:ind w:left="567" w:hanging="283"/>
        <w:jc w:val="both"/>
        <w:rPr>
          <w:rFonts w:ascii="Times New Roman" w:hAnsi="Times New Roman"/>
        </w:rPr>
      </w:pPr>
      <w:r w:rsidRPr="00094714">
        <w:rPr>
          <w:rFonts w:ascii="Times New Roman" w:hAnsi="Times New Roman"/>
        </w:rPr>
        <w:t>Kegiatan</w:t>
      </w:r>
      <w:r w:rsidRPr="00094714">
        <w:rPr>
          <w:rFonts w:ascii="Times New Roman" w:hAnsi="Times New Roman"/>
          <w:spacing w:val="-1"/>
        </w:rPr>
        <w:t xml:space="preserve"> </w:t>
      </w:r>
      <w:r w:rsidRPr="00094714">
        <w:rPr>
          <w:rFonts w:ascii="Times New Roman" w:hAnsi="Times New Roman"/>
        </w:rPr>
        <w:t>Mengajar</w:t>
      </w:r>
      <w:r w:rsidRPr="00094714">
        <w:rPr>
          <w:rFonts w:ascii="Times New Roman" w:hAnsi="Times New Roman"/>
          <w:spacing w:val="-2"/>
        </w:rPr>
        <w:t xml:space="preserve"> </w:t>
      </w:r>
      <w:r w:rsidRPr="00094714">
        <w:rPr>
          <w:rFonts w:ascii="Times New Roman" w:hAnsi="Times New Roman"/>
        </w:rPr>
        <w:t>di SD N</w:t>
      </w:r>
      <w:r w:rsidRPr="00094714">
        <w:rPr>
          <w:rFonts w:ascii="Times New Roman" w:hAnsi="Times New Roman"/>
          <w:spacing w:val="-1"/>
        </w:rPr>
        <w:t xml:space="preserve"> </w:t>
      </w:r>
      <w:r w:rsidRPr="00094714">
        <w:rPr>
          <w:rFonts w:ascii="Times New Roman" w:hAnsi="Times New Roman"/>
        </w:rPr>
        <w:t>106225</w:t>
      </w:r>
      <w:r w:rsidRPr="00094714">
        <w:rPr>
          <w:rFonts w:ascii="Times New Roman" w:hAnsi="Times New Roman"/>
          <w:spacing w:val="-1"/>
        </w:rPr>
        <w:t xml:space="preserve"> </w:t>
      </w:r>
      <w:r w:rsidRPr="00094714">
        <w:rPr>
          <w:rFonts w:ascii="Times New Roman" w:hAnsi="Times New Roman"/>
        </w:rPr>
        <w:t>Sukarame dusun I</w:t>
      </w:r>
      <w:r w:rsidRPr="00094714">
        <w:rPr>
          <w:rFonts w:ascii="Times New Roman" w:hAnsi="Times New Roman"/>
          <w:spacing w:val="-3"/>
        </w:rPr>
        <w:t xml:space="preserve"> </w:t>
      </w:r>
      <w:r w:rsidRPr="00094714">
        <w:rPr>
          <w:rFonts w:ascii="Times New Roman" w:hAnsi="Times New Roman"/>
        </w:rPr>
        <w:t>desa</w:t>
      </w:r>
      <w:r w:rsidRPr="00094714">
        <w:rPr>
          <w:rFonts w:ascii="Times New Roman" w:hAnsi="Times New Roman"/>
          <w:spacing w:val="-1"/>
        </w:rPr>
        <w:t xml:space="preserve"> </w:t>
      </w:r>
      <w:r w:rsidRPr="00094714">
        <w:rPr>
          <w:rFonts w:ascii="Times New Roman" w:hAnsi="Times New Roman"/>
        </w:rPr>
        <w:t>batu</w:t>
      </w:r>
      <w:r w:rsidRPr="00094714">
        <w:rPr>
          <w:rFonts w:ascii="Times New Roman" w:hAnsi="Times New Roman"/>
          <w:spacing w:val="-1"/>
        </w:rPr>
        <w:t xml:space="preserve"> </w:t>
      </w:r>
      <w:r w:rsidRPr="00094714">
        <w:rPr>
          <w:rFonts w:ascii="Times New Roman" w:hAnsi="Times New Roman"/>
        </w:rPr>
        <w:t>12</w:t>
      </w:r>
    </w:p>
    <w:p w:rsidR="00D17DB7" w:rsidRDefault="00D17DB7" w:rsidP="00D17DB7">
      <w:pPr>
        <w:pStyle w:val="BodyText"/>
        <w:tabs>
          <w:tab w:val="left" w:pos="567"/>
        </w:tabs>
        <w:spacing w:before="140" w:line="360" w:lineRule="auto"/>
        <w:ind w:right="114"/>
        <w:rPr>
          <w:spacing w:val="1"/>
        </w:rPr>
      </w:pPr>
      <w:r>
        <w:tab/>
      </w:r>
      <w:r w:rsidRPr="00094714">
        <w:t>Terdapat permasalahan metode pembelajaran yang di laksanakan oleh guru-</w:t>
      </w:r>
      <w:r w:rsidRPr="00094714">
        <w:rPr>
          <w:spacing w:val="-57"/>
        </w:rPr>
        <w:t xml:space="preserve"> </w:t>
      </w:r>
      <w:r w:rsidRPr="00094714">
        <w:t>guru disana tidak terbaharui atau masih monoton, sehingga guru-guru disana</w:t>
      </w:r>
      <w:r w:rsidRPr="00094714">
        <w:rPr>
          <w:spacing w:val="1"/>
        </w:rPr>
        <w:t xml:space="preserve"> </w:t>
      </w:r>
      <w:r w:rsidRPr="00094714">
        <w:t>jarang</w:t>
      </w:r>
      <w:r w:rsidRPr="00094714">
        <w:rPr>
          <w:spacing w:val="1"/>
        </w:rPr>
        <w:t xml:space="preserve"> </w:t>
      </w:r>
      <w:r w:rsidRPr="00094714">
        <w:t>sekali menggunakan model pembelajaran, media pembelajaran dan</w:t>
      </w:r>
      <w:r w:rsidRPr="00094714">
        <w:rPr>
          <w:spacing w:val="1"/>
        </w:rPr>
        <w:t xml:space="preserve"> </w:t>
      </w:r>
      <w:r w:rsidRPr="00094714">
        <w:t>sebagainya. Menanggapi hal itu, tim merencanakan untuk membantu guru agar</w:t>
      </w:r>
      <w:r w:rsidRPr="00094714">
        <w:rPr>
          <w:spacing w:val="1"/>
        </w:rPr>
        <w:t xml:space="preserve"> </w:t>
      </w:r>
      <w:r w:rsidRPr="00094714">
        <w:t>metode</w:t>
      </w:r>
      <w:r w:rsidRPr="00094714">
        <w:rPr>
          <w:spacing w:val="1"/>
        </w:rPr>
        <w:t xml:space="preserve"> </w:t>
      </w:r>
      <w:r w:rsidRPr="00094714">
        <w:t>pembelajaran</w:t>
      </w:r>
      <w:r w:rsidRPr="00094714">
        <w:rPr>
          <w:spacing w:val="1"/>
        </w:rPr>
        <w:t xml:space="preserve"> </w:t>
      </w:r>
      <w:r w:rsidRPr="00094714">
        <w:t>yang</w:t>
      </w:r>
      <w:r w:rsidRPr="00094714">
        <w:rPr>
          <w:spacing w:val="1"/>
        </w:rPr>
        <w:t xml:space="preserve"> </w:t>
      </w:r>
      <w:r w:rsidRPr="00094714">
        <w:t>digunakan</w:t>
      </w:r>
      <w:r w:rsidRPr="00094714">
        <w:rPr>
          <w:spacing w:val="1"/>
        </w:rPr>
        <w:t xml:space="preserve"> </w:t>
      </w:r>
      <w:r w:rsidRPr="00094714">
        <w:t>kedepannya</w:t>
      </w:r>
      <w:r w:rsidRPr="00094714">
        <w:rPr>
          <w:spacing w:val="1"/>
        </w:rPr>
        <w:t xml:space="preserve"> </w:t>
      </w:r>
      <w:r w:rsidRPr="00094714">
        <w:t>terbaharui</w:t>
      </w:r>
      <w:r w:rsidRPr="00094714">
        <w:rPr>
          <w:spacing w:val="1"/>
        </w:rPr>
        <w:t xml:space="preserve"> </w:t>
      </w:r>
      <w:r w:rsidRPr="00094714">
        <w:t>dengan</w:t>
      </w:r>
      <w:r w:rsidRPr="00094714">
        <w:rPr>
          <w:spacing w:val="1"/>
        </w:rPr>
        <w:t xml:space="preserve"> </w:t>
      </w:r>
      <w:r w:rsidRPr="00094714">
        <w:t>cara</w:t>
      </w:r>
      <w:r w:rsidRPr="00094714">
        <w:rPr>
          <w:spacing w:val="1"/>
        </w:rPr>
        <w:t xml:space="preserve"> </w:t>
      </w:r>
      <w:r w:rsidRPr="00094714">
        <w:t>menerapkan model-model pembelajaran seperti Discovery Learning, Problem</w:t>
      </w:r>
      <w:r w:rsidRPr="00094714">
        <w:rPr>
          <w:spacing w:val="1"/>
        </w:rPr>
        <w:t xml:space="preserve"> </w:t>
      </w:r>
      <w:r w:rsidRPr="00094714">
        <w:t>Based Learning, dan Project Based Learning serta memperkenalkan pembelajar</w:t>
      </w:r>
      <w:r w:rsidRPr="00094714">
        <w:rPr>
          <w:spacing w:val="1"/>
        </w:rPr>
        <w:t xml:space="preserve"> </w:t>
      </w:r>
      <w:r w:rsidRPr="00094714">
        <w:t>menggunakan teknologi dan juga menggunakan media pembelajaran agar siswa</w:t>
      </w:r>
      <w:r w:rsidRPr="00094714">
        <w:rPr>
          <w:spacing w:val="1"/>
        </w:rPr>
        <w:t xml:space="preserve"> </w:t>
      </w:r>
      <w:r w:rsidRPr="00094714">
        <w:t>mudah</w:t>
      </w:r>
      <w:r w:rsidRPr="00094714">
        <w:rPr>
          <w:spacing w:val="1"/>
        </w:rPr>
        <w:t xml:space="preserve"> </w:t>
      </w:r>
      <w:r w:rsidRPr="00094714">
        <w:t>memahami</w:t>
      </w:r>
      <w:r w:rsidRPr="00094714">
        <w:rPr>
          <w:spacing w:val="1"/>
        </w:rPr>
        <w:t xml:space="preserve"> </w:t>
      </w:r>
      <w:r w:rsidRPr="00094714">
        <w:t>pelajaran</w:t>
      </w:r>
      <w:r w:rsidRPr="00094714">
        <w:rPr>
          <w:spacing w:val="1"/>
        </w:rPr>
        <w:t xml:space="preserve"> </w:t>
      </w:r>
      <w:r w:rsidRPr="00094714">
        <w:t>yang</w:t>
      </w:r>
      <w:r w:rsidRPr="00094714">
        <w:rPr>
          <w:spacing w:val="1"/>
        </w:rPr>
        <w:t xml:space="preserve"> </w:t>
      </w:r>
      <w:r w:rsidRPr="00094714">
        <w:t>diberikan.</w:t>
      </w:r>
      <w:r w:rsidRPr="00094714">
        <w:rPr>
          <w:spacing w:val="1"/>
        </w:rPr>
        <w:t xml:space="preserve"> </w:t>
      </w:r>
    </w:p>
    <w:p w:rsidR="00D17DB7" w:rsidRDefault="00D17DB7" w:rsidP="00D17DB7">
      <w:pPr>
        <w:pStyle w:val="BodyText"/>
        <w:tabs>
          <w:tab w:val="left" w:pos="567"/>
        </w:tabs>
        <w:spacing w:before="140" w:line="360" w:lineRule="auto"/>
        <w:ind w:right="114"/>
      </w:pPr>
      <w:r>
        <w:rPr>
          <w:spacing w:val="1"/>
        </w:rPr>
        <w:tab/>
        <w:t>Pada k</w:t>
      </w:r>
      <w:r w:rsidRPr="00094714">
        <w:t>e</w:t>
      </w:r>
      <w:r>
        <w:t xml:space="preserve">giatan ini </w:t>
      </w:r>
      <w:r w:rsidRPr="00094714">
        <w:t>Tim</w:t>
      </w:r>
      <w:r w:rsidRPr="00094714">
        <w:rPr>
          <w:spacing w:val="1"/>
        </w:rPr>
        <w:t xml:space="preserve"> </w:t>
      </w:r>
      <w:r w:rsidRPr="00094714">
        <w:t>dibagi</w:t>
      </w:r>
      <w:r w:rsidRPr="00094714">
        <w:rPr>
          <w:spacing w:val="1"/>
        </w:rPr>
        <w:t xml:space="preserve"> </w:t>
      </w:r>
      <w:r w:rsidRPr="00094714">
        <w:t>menjadi</w:t>
      </w:r>
      <w:r w:rsidRPr="00094714">
        <w:rPr>
          <w:spacing w:val="1"/>
        </w:rPr>
        <w:t xml:space="preserve"> </w:t>
      </w:r>
      <w:r w:rsidRPr="00094714">
        <w:t>6</w:t>
      </w:r>
      <w:r w:rsidRPr="00094714">
        <w:rPr>
          <w:spacing w:val="1"/>
        </w:rPr>
        <w:t xml:space="preserve"> </w:t>
      </w:r>
      <w:r w:rsidRPr="00094714">
        <w:t>kelas</w:t>
      </w:r>
      <w:r w:rsidRPr="00094714">
        <w:rPr>
          <w:spacing w:val="1"/>
        </w:rPr>
        <w:t xml:space="preserve"> </w:t>
      </w:r>
      <w:r w:rsidRPr="00094714">
        <w:t>berdasarkan</w:t>
      </w:r>
      <w:r w:rsidRPr="00094714">
        <w:rPr>
          <w:spacing w:val="34"/>
        </w:rPr>
        <w:t xml:space="preserve"> </w:t>
      </w:r>
      <w:r w:rsidRPr="00094714">
        <w:t>jumlah</w:t>
      </w:r>
      <w:r w:rsidRPr="00094714">
        <w:rPr>
          <w:spacing w:val="34"/>
        </w:rPr>
        <w:t xml:space="preserve"> </w:t>
      </w:r>
      <w:r w:rsidRPr="00094714">
        <w:t>tim</w:t>
      </w:r>
      <w:r w:rsidRPr="00094714">
        <w:rPr>
          <w:spacing w:val="35"/>
        </w:rPr>
        <w:t xml:space="preserve"> </w:t>
      </w:r>
      <w:r w:rsidRPr="00094714">
        <w:t>seb</w:t>
      </w:r>
      <w:r>
        <w:t>an</w:t>
      </w:r>
      <w:r w:rsidRPr="00094714">
        <w:t>yak</w:t>
      </w:r>
      <w:r w:rsidRPr="00094714">
        <w:rPr>
          <w:spacing w:val="34"/>
        </w:rPr>
        <w:t xml:space="preserve"> </w:t>
      </w:r>
      <w:r w:rsidRPr="00094714">
        <w:t>6</w:t>
      </w:r>
      <w:r w:rsidRPr="00094714">
        <w:rPr>
          <w:spacing w:val="35"/>
        </w:rPr>
        <w:t xml:space="preserve"> </w:t>
      </w:r>
      <w:r w:rsidRPr="00094714">
        <w:t>orang</w:t>
      </w:r>
      <w:r w:rsidRPr="00094714">
        <w:rPr>
          <w:spacing w:val="34"/>
        </w:rPr>
        <w:t xml:space="preserve"> </w:t>
      </w:r>
      <w:r w:rsidRPr="00094714">
        <w:t>yang</w:t>
      </w:r>
      <w:r w:rsidRPr="00094714">
        <w:rPr>
          <w:spacing w:val="39"/>
        </w:rPr>
        <w:t xml:space="preserve"> </w:t>
      </w:r>
      <w:r w:rsidRPr="00094714">
        <w:t>terdiri</w:t>
      </w:r>
      <w:r w:rsidRPr="00094714">
        <w:rPr>
          <w:spacing w:val="35"/>
        </w:rPr>
        <w:t xml:space="preserve"> </w:t>
      </w:r>
      <w:r w:rsidRPr="00094714">
        <w:t>dari</w:t>
      </w:r>
      <w:r w:rsidRPr="00094714">
        <w:rPr>
          <w:spacing w:val="35"/>
        </w:rPr>
        <w:t xml:space="preserve"> </w:t>
      </w:r>
      <w:r w:rsidRPr="00094714">
        <w:t>kelas</w:t>
      </w:r>
      <w:r w:rsidRPr="00094714">
        <w:rPr>
          <w:spacing w:val="37"/>
        </w:rPr>
        <w:t xml:space="preserve"> </w:t>
      </w:r>
      <w:r w:rsidRPr="00094714">
        <w:t>I</w:t>
      </w:r>
      <w:r w:rsidRPr="00094714">
        <w:rPr>
          <w:spacing w:val="37"/>
        </w:rPr>
        <w:t xml:space="preserve"> </w:t>
      </w:r>
      <w:r w:rsidRPr="00094714">
        <w:t>–</w:t>
      </w:r>
      <w:r w:rsidRPr="00094714">
        <w:rPr>
          <w:spacing w:val="35"/>
        </w:rPr>
        <w:t xml:space="preserve"> </w:t>
      </w:r>
      <w:r w:rsidRPr="00094714">
        <w:t>VI.</w:t>
      </w:r>
      <w:r w:rsidRPr="00094714">
        <w:rPr>
          <w:spacing w:val="36"/>
        </w:rPr>
        <w:t xml:space="preserve"> </w:t>
      </w:r>
      <w:r w:rsidRPr="00094714">
        <w:t>Tim melaksanakan kegiatan pengembangan literasi dan numerasi, pada bagian literasi</w:t>
      </w:r>
      <w:r w:rsidRPr="00094714">
        <w:rPr>
          <w:spacing w:val="-57"/>
        </w:rPr>
        <w:t xml:space="preserve"> </w:t>
      </w:r>
      <w:r w:rsidRPr="00094714">
        <w:t>tim membuat strategi terkhusus kelas I – III membaca secara bergantian yang</w:t>
      </w:r>
      <w:r w:rsidRPr="00094714">
        <w:rPr>
          <w:spacing w:val="1"/>
        </w:rPr>
        <w:t xml:space="preserve"> </w:t>
      </w:r>
      <w:r w:rsidRPr="00094714">
        <w:t>diujuk</w:t>
      </w:r>
      <w:r w:rsidRPr="00094714">
        <w:rPr>
          <w:spacing w:val="-11"/>
        </w:rPr>
        <w:t xml:space="preserve"> </w:t>
      </w:r>
      <w:r w:rsidRPr="00094714">
        <w:t>secara</w:t>
      </w:r>
      <w:r w:rsidRPr="00094714">
        <w:rPr>
          <w:spacing w:val="-12"/>
        </w:rPr>
        <w:t xml:space="preserve"> </w:t>
      </w:r>
      <w:r w:rsidRPr="00094714">
        <w:t>ajak</w:t>
      </w:r>
      <w:r w:rsidRPr="00094714">
        <w:rPr>
          <w:spacing w:val="-9"/>
        </w:rPr>
        <w:t xml:space="preserve"> </w:t>
      </w:r>
      <w:r w:rsidRPr="00094714">
        <w:t>untuk</w:t>
      </w:r>
      <w:r w:rsidRPr="00094714">
        <w:rPr>
          <w:spacing w:val="-8"/>
        </w:rPr>
        <w:t xml:space="preserve"> </w:t>
      </w:r>
      <w:r w:rsidRPr="00094714">
        <w:t>melatih</w:t>
      </w:r>
      <w:r w:rsidRPr="00094714">
        <w:rPr>
          <w:spacing w:val="-10"/>
        </w:rPr>
        <w:t xml:space="preserve"> </w:t>
      </w:r>
      <w:r w:rsidRPr="00094714">
        <w:t>fokus</w:t>
      </w:r>
      <w:r w:rsidRPr="00094714">
        <w:rPr>
          <w:spacing w:val="-12"/>
        </w:rPr>
        <w:t xml:space="preserve"> </w:t>
      </w:r>
      <w:r w:rsidRPr="00094714">
        <w:t>siswa</w:t>
      </w:r>
      <w:r w:rsidRPr="00094714">
        <w:rPr>
          <w:spacing w:val="-13"/>
        </w:rPr>
        <w:t xml:space="preserve"> </w:t>
      </w:r>
      <w:r w:rsidRPr="00094714">
        <w:t>dalam</w:t>
      </w:r>
      <w:r w:rsidRPr="00094714">
        <w:rPr>
          <w:spacing w:val="-10"/>
        </w:rPr>
        <w:t xml:space="preserve"> </w:t>
      </w:r>
      <w:r w:rsidRPr="00094714">
        <w:t>membaca.</w:t>
      </w:r>
      <w:r w:rsidRPr="00094714">
        <w:rPr>
          <w:spacing w:val="-11"/>
        </w:rPr>
        <w:t xml:space="preserve"> </w:t>
      </w:r>
      <w:r w:rsidRPr="00094714">
        <w:t>Literasi</w:t>
      </w:r>
      <w:r w:rsidRPr="00094714">
        <w:rPr>
          <w:spacing w:val="-10"/>
        </w:rPr>
        <w:t xml:space="preserve"> </w:t>
      </w:r>
      <w:r w:rsidRPr="00094714">
        <w:t>di</w:t>
      </w:r>
      <w:r w:rsidRPr="00094714">
        <w:rPr>
          <w:spacing w:val="-11"/>
        </w:rPr>
        <w:t xml:space="preserve"> </w:t>
      </w:r>
      <w:r w:rsidRPr="00094714">
        <w:t>kelas</w:t>
      </w:r>
      <w:r w:rsidRPr="00094714">
        <w:rPr>
          <w:spacing w:val="-8"/>
        </w:rPr>
        <w:t xml:space="preserve"> </w:t>
      </w:r>
      <w:r w:rsidRPr="00094714">
        <w:t>IV –</w:t>
      </w:r>
      <w:r w:rsidRPr="00094714">
        <w:rPr>
          <w:spacing w:val="1"/>
        </w:rPr>
        <w:t xml:space="preserve"> </w:t>
      </w:r>
      <w:r w:rsidRPr="00094714">
        <w:t>VI</w:t>
      </w:r>
      <w:r w:rsidRPr="00094714">
        <w:rPr>
          <w:spacing w:val="1"/>
        </w:rPr>
        <w:t xml:space="preserve"> </w:t>
      </w:r>
      <w:r w:rsidRPr="00094714">
        <w:t>membaca</w:t>
      </w:r>
      <w:r w:rsidRPr="00094714">
        <w:rPr>
          <w:spacing w:val="1"/>
        </w:rPr>
        <w:t xml:space="preserve"> </w:t>
      </w:r>
      <w:r w:rsidRPr="00094714">
        <w:t>secara</w:t>
      </w:r>
      <w:r w:rsidRPr="00094714">
        <w:rPr>
          <w:spacing w:val="1"/>
        </w:rPr>
        <w:t xml:space="preserve"> </w:t>
      </w:r>
      <w:r w:rsidRPr="00094714">
        <w:t>bergantian,</w:t>
      </w:r>
      <w:r w:rsidRPr="00094714">
        <w:rPr>
          <w:spacing w:val="1"/>
        </w:rPr>
        <w:t xml:space="preserve"> </w:t>
      </w:r>
      <w:r w:rsidRPr="00094714">
        <w:t>mengulang</w:t>
      </w:r>
      <w:r w:rsidRPr="00094714">
        <w:rPr>
          <w:spacing w:val="1"/>
        </w:rPr>
        <w:t xml:space="preserve"> </w:t>
      </w:r>
      <w:r w:rsidRPr="00094714">
        <w:t>hasil</w:t>
      </w:r>
      <w:r w:rsidRPr="00094714">
        <w:rPr>
          <w:spacing w:val="1"/>
        </w:rPr>
        <w:t xml:space="preserve"> </w:t>
      </w:r>
      <w:r w:rsidRPr="00094714">
        <w:t>bacaan</w:t>
      </w:r>
      <w:r w:rsidRPr="00094714">
        <w:rPr>
          <w:spacing w:val="1"/>
        </w:rPr>
        <w:t xml:space="preserve"> </w:t>
      </w:r>
      <w:r w:rsidRPr="00094714">
        <w:t>sebelum</w:t>
      </w:r>
      <w:r w:rsidRPr="00094714">
        <w:rPr>
          <w:spacing w:val="1"/>
        </w:rPr>
        <w:t xml:space="preserve"> </w:t>
      </w:r>
      <w:r w:rsidRPr="00094714">
        <w:t>pulang,</w:t>
      </w:r>
      <w:r w:rsidRPr="00094714">
        <w:rPr>
          <w:spacing w:val="-57"/>
        </w:rPr>
        <w:t xml:space="preserve"> </w:t>
      </w:r>
      <w:r w:rsidRPr="00094714">
        <w:t>menjawab</w:t>
      </w:r>
      <w:r w:rsidRPr="00094714">
        <w:rPr>
          <w:spacing w:val="1"/>
        </w:rPr>
        <w:t xml:space="preserve"> </w:t>
      </w:r>
      <w:r w:rsidRPr="00094714">
        <w:t>pertanyaan</w:t>
      </w:r>
      <w:r w:rsidRPr="00094714">
        <w:rPr>
          <w:spacing w:val="1"/>
        </w:rPr>
        <w:t xml:space="preserve"> </w:t>
      </w:r>
      <w:r w:rsidRPr="00094714">
        <w:t>yang</w:t>
      </w:r>
      <w:r w:rsidRPr="00094714">
        <w:rPr>
          <w:spacing w:val="1"/>
        </w:rPr>
        <w:t xml:space="preserve"> </w:t>
      </w:r>
      <w:r w:rsidRPr="00094714">
        <w:t>diberikan</w:t>
      </w:r>
      <w:r w:rsidRPr="00094714">
        <w:rPr>
          <w:spacing w:val="1"/>
        </w:rPr>
        <w:t xml:space="preserve"> </w:t>
      </w:r>
      <w:r w:rsidRPr="00094714">
        <w:t>oleh</w:t>
      </w:r>
      <w:r w:rsidRPr="00094714">
        <w:rPr>
          <w:spacing w:val="1"/>
        </w:rPr>
        <w:t xml:space="preserve"> </w:t>
      </w:r>
      <w:r w:rsidRPr="00094714">
        <w:t>tim</w:t>
      </w:r>
      <w:r w:rsidRPr="00094714">
        <w:rPr>
          <w:spacing w:val="1"/>
        </w:rPr>
        <w:t xml:space="preserve"> </w:t>
      </w:r>
      <w:r w:rsidRPr="00094714">
        <w:t>PkM</w:t>
      </w:r>
      <w:r w:rsidRPr="00094714">
        <w:rPr>
          <w:spacing w:val="1"/>
        </w:rPr>
        <w:t xml:space="preserve"> </w:t>
      </w:r>
      <w:r w:rsidRPr="00094714">
        <w:t>sehingga</w:t>
      </w:r>
      <w:r w:rsidRPr="00094714">
        <w:rPr>
          <w:spacing w:val="1"/>
        </w:rPr>
        <w:t xml:space="preserve"> </w:t>
      </w:r>
      <w:r w:rsidRPr="00094714">
        <w:t>literasi</w:t>
      </w:r>
      <w:r w:rsidRPr="00094714">
        <w:rPr>
          <w:spacing w:val="1"/>
        </w:rPr>
        <w:t xml:space="preserve"> </w:t>
      </w:r>
      <w:r w:rsidRPr="00094714">
        <w:t>siswa</w:t>
      </w:r>
      <w:r w:rsidRPr="00094714">
        <w:rPr>
          <w:spacing w:val="1"/>
        </w:rPr>
        <w:t xml:space="preserve"> </w:t>
      </w:r>
      <w:r w:rsidRPr="00094714">
        <w:t>meningkat.</w:t>
      </w:r>
      <w:r>
        <w:tab/>
      </w:r>
    </w:p>
    <w:p w:rsidR="00D17DB7" w:rsidRDefault="00D17DB7" w:rsidP="00D17DB7">
      <w:pPr>
        <w:pStyle w:val="BodyText"/>
        <w:tabs>
          <w:tab w:val="left" w:pos="567"/>
        </w:tabs>
        <w:spacing w:before="140" w:line="360" w:lineRule="auto"/>
        <w:ind w:right="114"/>
      </w:pPr>
      <w:r>
        <w:lastRenderedPageBreak/>
        <w:tab/>
        <w:t>P</w:t>
      </w:r>
      <w:r w:rsidRPr="00094714">
        <w:t>e</w:t>
      </w:r>
      <w:r>
        <w:t>ng</w:t>
      </w:r>
      <w:r w:rsidRPr="00094714">
        <w:t>e</w:t>
      </w:r>
      <w:r>
        <w:t>mbangan num</w:t>
      </w:r>
      <w:r w:rsidRPr="00094714">
        <w:t>e</w:t>
      </w:r>
      <w:r>
        <w:t>rasi di</w:t>
      </w:r>
      <w:r w:rsidRPr="00094714">
        <w:rPr>
          <w:spacing w:val="1"/>
        </w:rPr>
        <w:t xml:space="preserve"> </w:t>
      </w:r>
      <w:r w:rsidRPr="00094714">
        <w:t>kelas</w:t>
      </w:r>
      <w:r w:rsidRPr="00094714">
        <w:rPr>
          <w:spacing w:val="1"/>
        </w:rPr>
        <w:t xml:space="preserve"> </w:t>
      </w:r>
      <w:r>
        <w:t>I</w:t>
      </w:r>
      <w:r w:rsidRPr="00094714">
        <w:rPr>
          <w:spacing w:val="1"/>
        </w:rPr>
        <w:t xml:space="preserve"> </w:t>
      </w:r>
      <w:r w:rsidRPr="00094714">
        <w:t>-</w:t>
      </w:r>
      <w:r w:rsidRPr="00094714">
        <w:rPr>
          <w:spacing w:val="1"/>
        </w:rPr>
        <w:t xml:space="preserve"> </w:t>
      </w:r>
      <w:r w:rsidRPr="00094714">
        <w:t>VI</w:t>
      </w:r>
      <w:r w:rsidRPr="00094714">
        <w:rPr>
          <w:spacing w:val="1"/>
        </w:rPr>
        <w:t xml:space="preserve"> </w:t>
      </w:r>
      <w:r>
        <w:t>dilaksanakan d</w:t>
      </w:r>
      <w:r w:rsidRPr="00094714">
        <w:t>e</w:t>
      </w:r>
      <w:r>
        <w:t>ngan m</w:t>
      </w:r>
      <w:r w:rsidRPr="00094714">
        <w:t>e</w:t>
      </w:r>
      <w:r>
        <w:t>nghafal perkalian, p</w:t>
      </w:r>
      <w:r w:rsidRPr="00094714">
        <w:t>e</w:t>
      </w:r>
      <w:r>
        <w:t>njumlahan, p</w:t>
      </w:r>
      <w:r w:rsidRPr="00094714">
        <w:t>e</w:t>
      </w:r>
      <w:r>
        <w:t>ngurangan, p</w:t>
      </w:r>
      <w:r w:rsidRPr="00094714">
        <w:t>e</w:t>
      </w:r>
      <w:r>
        <w:t>ngambagian dan p</w:t>
      </w:r>
      <w:r w:rsidRPr="00094714">
        <w:t>e</w:t>
      </w:r>
      <w:r>
        <w:t>ngop</w:t>
      </w:r>
      <w:r w:rsidRPr="00094714">
        <w:t>e</w:t>
      </w:r>
      <w:r>
        <w:t xml:space="preserve">rasian angka anga </w:t>
      </w:r>
      <w:r w:rsidRPr="00094714">
        <w:t>dan mengajarkan beberapa pokok materi pembelajaran.</w:t>
      </w:r>
      <w:r>
        <w:t xml:space="preserve"> S</w:t>
      </w:r>
      <w:r w:rsidRPr="00094714">
        <w:t>e</w:t>
      </w:r>
      <w:r>
        <w:t>t</w:t>
      </w:r>
      <w:r w:rsidRPr="00094714">
        <w:t>e</w:t>
      </w:r>
      <w:r>
        <w:t>lah m</w:t>
      </w:r>
      <w:r w:rsidRPr="00094714">
        <w:t>e</w:t>
      </w:r>
      <w:r>
        <w:t>ngajarkan mat</w:t>
      </w:r>
      <w:r w:rsidRPr="00094714">
        <w:t>e</w:t>
      </w:r>
      <w:r>
        <w:t>ri k</w:t>
      </w:r>
      <w:r w:rsidRPr="00094714">
        <w:t>e</w:t>
      </w:r>
      <w:r>
        <w:t>mudian dilanjutkan d</w:t>
      </w:r>
      <w:r w:rsidRPr="00094714">
        <w:t>e</w:t>
      </w:r>
      <w:r>
        <w:t>ngan m</w:t>
      </w:r>
      <w:r w:rsidRPr="00094714">
        <w:t>e</w:t>
      </w:r>
      <w:r>
        <w:t>ng</w:t>
      </w:r>
      <w:r w:rsidRPr="00094714">
        <w:t>e</w:t>
      </w:r>
      <w:r>
        <w:t>rjakan b</w:t>
      </w:r>
      <w:r w:rsidRPr="00094714">
        <w:t>e</w:t>
      </w:r>
      <w:r>
        <w:t>rsama soal soal yang ada pada buku panduan atau soal dari guru dan dibahas b</w:t>
      </w:r>
      <w:r w:rsidRPr="00094714">
        <w:t>e</w:t>
      </w:r>
      <w:r>
        <w:t>rsama. Para Tim PkM m</w:t>
      </w:r>
      <w:r w:rsidRPr="00094714">
        <w:t>e</w:t>
      </w:r>
      <w:r>
        <w:t>mbagikan tips atau cara c</w:t>
      </w:r>
      <w:r w:rsidRPr="00094714">
        <w:t>e</w:t>
      </w:r>
      <w:r>
        <w:t>pat dalam m</w:t>
      </w:r>
      <w:r w:rsidRPr="00094714">
        <w:t>e</w:t>
      </w:r>
      <w:r>
        <w:t>ng</w:t>
      </w:r>
      <w:r w:rsidRPr="00094714">
        <w:t>e</w:t>
      </w:r>
      <w:r>
        <w:t>rjakan soal dan m</w:t>
      </w:r>
      <w:r w:rsidRPr="00094714">
        <w:t>e</w:t>
      </w:r>
      <w:r>
        <w:t>ngajari anak didik d</w:t>
      </w:r>
      <w:r w:rsidRPr="00094714">
        <w:t>e</w:t>
      </w:r>
      <w:r>
        <w:t>ngan suasana b</w:t>
      </w:r>
      <w:r w:rsidRPr="00094714">
        <w:t>e</w:t>
      </w:r>
      <w:r>
        <w:t>lajar yang nyaman s</w:t>
      </w:r>
      <w:r w:rsidRPr="00094714">
        <w:t>e</w:t>
      </w:r>
      <w:r>
        <w:t>hingga para siswa s</w:t>
      </w:r>
      <w:r w:rsidRPr="00094714">
        <w:t>e</w:t>
      </w:r>
      <w:r>
        <w:t>makin s</w:t>
      </w:r>
      <w:r w:rsidRPr="00094714">
        <w:t>e</w:t>
      </w:r>
      <w:r>
        <w:t>mangat dalam b</w:t>
      </w:r>
      <w:r w:rsidRPr="00094714">
        <w:t>e</w:t>
      </w:r>
      <w:r>
        <w:t>lajar.</w:t>
      </w:r>
      <w:r w:rsidRPr="00094714">
        <w:rPr>
          <w:spacing w:val="1"/>
        </w:rPr>
        <w:t xml:space="preserve"> </w:t>
      </w:r>
      <w:r w:rsidRPr="00094714">
        <w:t>Hal</w:t>
      </w:r>
      <w:r w:rsidRPr="00094714">
        <w:rPr>
          <w:spacing w:val="-1"/>
        </w:rPr>
        <w:t xml:space="preserve"> </w:t>
      </w:r>
      <w:r w:rsidRPr="00094714">
        <w:t>tersebut dibuktikan dari di</w:t>
      </w:r>
      <w:r>
        <w:t>a</w:t>
      </w:r>
      <w:r w:rsidRPr="00094714">
        <w:t>gram dibawah ini:</w:t>
      </w:r>
    </w:p>
    <w:p w:rsidR="00D17DB7" w:rsidRDefault="00D17DB7" w:rsidP="00D17DB7">
      <w:pPr>
        <w:pStyle w:val="BodyText"/>
        <w:ind w:right="740"/>
        <w:rPr>
          <w:rFonts w:ascii="Arial" w:hAnsi="Arial" w:cs="Arial"/>
          <w:b/>
          <w:bCs/>
          <w:sz w:val="22"/>
          <w:szCs w:val="22"/>
        </w:rPr>
      </w:pPr>
      <w:r w:rsidRPr="00D057D0">
        <w:rPr>
          <w:rFonts w:ascii="Arial" w:hAnsi="Arial" w:cs="Arial"/>
          <w:noProof/>
          <w:sz w:val="22"/>
          <w:szCs w:val="22"/>
          <w:lang w:val="id-ID"/>
        </w:rPr>
        <mc:AlternateContent>
          <mc:Choice Requires="wpg">
            <w:drawing>
              <wp:anchor distT="0" distB="0" distL="0" distR="0" simplePos="0" relativeHeight="251659264" behindDoc="1" locked="0" layoutInCell="1" allowOverlap="1" wp14:anchorId="18985BC2" wp14:editId="2804E045">
                <wp:simplePos x="0" y="0"/>
                <wp:positionH relativeFrom="page">
                  <wp:posOffset>1763395</wp:posOffset>
                </wp:positionH>
                <wp:positionV relativeFrom="paragraph">
                  <wp:posOffset>116205</wp:posOffset>
                </wp:positionV>
                <wp:extent cx="4581525" cy="2752725"/>
                <wp:effectExtent l="0" t="0" r="9525" b="9525"/>
                <wp:wrapTopAndBottom/>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81525" cy="2752725"/>
                          <a:chOff x="2411" y="391"/>
                          <a:chExt cx="7215" cy="4335"/>
                        </a:xfrm>
                      </wpg:grpSpPr>
                      <wps:wsp>
                        <wps:cNvPr id="235" name="AutoShape 413"/>
                        <wps:cNvSpPr>
                          <a:spLocks/>
                        </wps:cNvSpPr>
                        <wps:spPr bwMode="auto">
                          <a:xfrm>
                            <a:off x="2898" y="2733"/>
                            <a:ext cx="1451" cy="716"/>
                          </a:xfrm>
                          <a:custGeom>
                            <a:avLst/>
                            <a:gdLst>
                              <a:gd name="T0" fmla="+- 0 2898 2898"/>
                              <a:gd name="T1" fmla="*/ T0 w 1451"/>
                              <a:gd name="T2" fmla="+- 0 3449 2733"/>
                              <a:gd name="T3" fmla="*/ 3449 h 716"/>
                              <a:gd name="T4" fmla="+- 0 3264 2898"/>
                              <a:gd name="T5" fmla="*/ T4 w 1451"/>
                              <a:gd name="T6" fmla="+- 0 3449 2733"/>
                              <a:gd name="T7" fmla="*/ 3449 h 716"/>
                              <a:gd name="T8" fmla="+- 0 2898 2898"/>
                              <a:gd name="T9" fmla="*/ T8 w 1451"/>
                              <a:gd name="T10" fmla="+- 0 3441 2733"/>
                              <a:gd name="T11" fmla="*/ 3441 h 716"/>
                              <a:gd name="T12" fmla="+- 0 3264 2898"/>
                              <a:gd name="T13" fmla="*/ T12 w 1451"/>
                              <a:gd name="T14" fmla="+- 0 3441 2733"/>
                              <a:gd name="T15" fmla="*/ 3441 h 716"/>
                              <a:gd name="T16" fmla="+- 0 3420 2898"/>
                              <a:gd name="T17" fmla="*/ T16 w 1451"/>
                              <a:gd name="T18" fmla="+- 0 3449 2733"/>
                              <a:gd name="T19" fmla="*/ 3449 h 716"/>
                              <a:gd name="T20" fmla="+- 0 3461 2898"/>
                              <a:gd name="T21" fmla="*/ T20 w 1451"/>
                              <a:gd name="T22" fmla="+- 0 3449 2733"/>
                              <a:gd name="T23" fmla="*/ 3449 h 716"/>
                              <a:gd name="T24" fmla="+- 0 3420 2898"/>
                              <a:gd name="T25" fmla="*/ T24 w 1451"/>
                              <a:gd name="T26" fmla="+- 0 3441 2733"/>
                              <a:gd name="T27" fmla="*/ 3441 h 716"/>
                              <a:gd name="T28" fmla="+- 0 3461 2898"/>
                              <a:gd name="T29" fmla="*/ T28 w 1451"/>
                              <a:gd name="T30" fmla="+- 0 3441 2733"/>
                              <a:gd name="T31" fmla="*/ 3441 h 716"/>
                              <a:gd name="T32" fmla="+- 0 2898 2898"/>
                              <a:gd name="T33" fmla="*/ T32 w 1451"/>
                              <a:gd name="T34" fmla="+- 0 3094 2733"/>
                              <a:gd name="T35" fmla="*/ 3094 h 716"/>
                              <a:gd name="T36" fmla="+- 0 3264 2898"/>
                              <a:gd name="T37" fmla="*/ T36 w 1451"/>
                              <a:gd name="T38" fmla="+- 0 3094 2733"/>
                              <a:gd name="T39" fmla="*/ 3094 h 716"/>
                              <a:gd name="T40" fmla="+- 0 2898 2898"/>
                              <a:gd name="T41" fmla="*/ T40 w 1451"/>
                              <a:gd name="T42" fmla="+- 0 3086 2733"/>
                              <a:gd name="T43" fmla="*/ 3086 h 716"/>
                              <a:gd name="T44" fmla="+- 0 3264 2898"/>
                              <a:gd name="T45" fmla="*/ T44 w 1451"/>
                              <a:gd name="T46" fmla="+- 0 3086 2733"/>
                              <a:gd name="T47" fmla="*/ 3086 h 716"/>
                              <a:gd name="T48" fmla="+- 0 3420 2898"/>
                              <a:gd name="T49" fmla="*/ T48 w 1451"/>
                              <a:gd name="T50" fmla="+- 0 3094 2733"/>
                              <a:gd name="T51" fmla="*/ 3094 h 716"/>
                              <a:gd name="T52" fmla="+- 0 3461 2898"/>
                              <a:gd name="T53" fmla="*/ T52 w 1451"/>
                              <a:gd name="T54" fmla="+- 0 3094 2733"/>
                              <a:gd name="T55" fmla="*/ 3094 h 716"/>
                              <a:gd name="T56" fmla="+- 0 3617 2898"/>
                              <a:gd name="T57" fmla="*/ T56 w 1451"/>
                              <a:gd name="T58" fmla="+- 0 3094 2733"/>
                              <a:gd name="T59" fmla="*/ 3094 h 716"/>
                              <a:gd name="T60" fmla="+- 0 3658 2898"/>
                              <a:gd name="T61" fmla="*/ T60 w 1451"/>
                              <a:gd name="T62" fmla="+- 0 3094 2733"/>
                              <a:gd name="T63" fmla="*/ 3094 h 716"/>
                              <a:gd name="T64" fmla="+- 0 3811 2898"/>
                              <a:gd name="T65" fmla="*/ T64 w 1451"/>
                              <a:gd name="T66" fmla="+- 0 3094 2733"/>
                              <a:gd name="T67" fmla="*/ 3094 h 716"/>
                              <a:gd name="T68" fmla="+- 0 4349 2898"/>
                              <a:gd name="T69" fmla="*/ T68 w 1451"/>
                              <a:gd name="T70" fmla="+- 0 3094 2733"/>
                              <a:gd name="T71" fmla="*/ 3094 h 716"/>
                              <a:gd name="T72" fmla="+- 0 3420 2898"/>
                              <a:gd name="T73" fmla="*/ T72 w 1451"/>
                              <a:gd name="T74" fmla="+- 0 3086 2733"/>
                              <a:gd name="T75" fmla="*/ 3086 h 716"/>
                              <a:gd name="T76" fmla="+- 0 4349 2898"/>
                              <a:gd name="T77" fmla="*/ T76 w 1451"/>
                              <a:gd name="T78" fmla="+- 0 3086 2733"/>
                              <a:gd name="T79" fmla="*/ 3086 h 716"/>
                              <a:gd name="T80" fmla="+- 0 2898 2898"/>
                              <a:gd name="T81" fmla="*/ T80 w 1451"/>
                              <a:gd name="T82" fmla="+- 0 2741 2733"/>
                              <a:gd name="T83" fmla="*/ 2741 h 716"/>
                              <a:gd name="T84" fmla="+- 0 3264 2898"/>
                              <a:gd name="T85" fmla="*/ T84 w 1451"/>
                              <a:gd name="T86" fmla="+- 0 2741 2733"/>
                              <a:gd name="T87" fmla="*/ 2741 h 716"/>
                              <a:gd name="T88" fmla="+- 0 2898 2898"/>
                              <a:gd name="T89" fmla="*/ T88 w 1451"/>
                              <a:gd name="T90" fmla="+- 0 2733 2733"/>
                              <a:gd name="T91" fmla="*/ 2733 h 716"/>
                              <a:gd name="T92" fmla="+- 0 3264 2898"/>
                              <a:gd name="T93" fmla="*/ T92 w 1451"/>
                              <a:gd name="T94" fmla="+- 0 2733 2733"/>
                              <a:gd name="T95" fmla="*/ 2733 h 716"/>
                              <a:gd name="T96" fmla="+- 0 3420 2898"/>
                              <a:gd name="T97" fmla="*/ T96 w 1451"/>
                              <a:gd name="T98" fmla="+- 0 2741 2733"/>
                              <a:gd name="T99" fmla="*/ 2741 h 716"/>
                              <a:gd name="T100" fmla="+- 0 4349 2898"/>
                              <a:gd name="T101" fmla="*/ T100 w 1451"/>
                              <a:gd name="T102" fmla="+- 0 2741 2733"/>
                              <a:gd name="T103" fmla="*/ 2741 h 716"/>
                              <a:gd name="T104" fmla="+- 0 3420 2898"/>
                              <a:gd name="T105" fmla="*/ T104 w 1451"/>
                              <a:gd name="T106" fmla="+- 0 2733 2733"/>
                              <a:gd name="T107" fmla="*/ 2733 h 716"/>
                              <a:gd name="T108" fmla="+- 0 4349 2898"/>
                              <a:gd name="T109" fmla="*/ T108 w 1451"/>
                              <a:gd name="T110" fmla="+- 0 2733 2733"/>
                              <a:gd name="T111" fmla="*/ 2733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451" h="716">
                                <a:moveTo>
                                  <a:pt x="0" y="716"/>
                                </a:moveTo>
                                <a:lnTo>
                                  <a:pt x="366" y="716"/>
                                </a:lnTo>
                                <a:moveTo>
                                  <a:pt x="0" y="708"/>
                                </a:moveTo>
                                <a:lnTo>
                                  <a:pt x="366" y="708"/>
                                </a:lnTo>
                                <a:moveTo>
                                  <a:pt x="522" y="716"/>
                                </a:moveTo>
                                <a:lnTo>
                                  <a:pt x="563" y="716"/>
                                </a:lnTo>
                                <a:moveTo>
                                  <a:pt x="522" y="708"/>
                                </a:moveTo>
                                <a:lnTo>
                                  <a:pt x="563" y="708"/>
                                </a:lnTo>
                                <a:moveTo>
                                  <a:pt x="0" y="361"/>
                                </a:moveTo>
                                <a:lnTo>
                                  <a:pt x="366" y="361"/>
                                </a:lnTo>
                                <a:moveTo>
                                  <a:pt x="0" y="353"/>
                                </a:moveTo>
                                <a:lnTo>
                                  <a:pt x="366" y="353"/>
                                </a:lnTo>
                                <a:moveTo>
                                  <a:pt x="522" y="361"/>
                                </a:moveTo>
                                <a:lnTo>
                                  <a:pt x="563" y="361"/>
                                </a:lnTo>
                                <a:moveTo>
                                  <a:pt x="719" y="361"/>
                                </a:moveTo>
                                <a:lnTo>
                                  <a:pt x="760" y="361"/>
                                </a:lnTo>
                                <a:moveTo>
                                  <a:pt x="913" y="361"/>
                                </a:moveTo>
                                <a:lnTo>
                                  <a:pt x="1451" y="361"/>
                                </a:lnTo>
                                <a:moveTo>
                                  <a:pt x="522" y="353"/>
                                </a:moveTo>
                                <a:lnTo>
                                  <a:pt x="1451" y="353"/>
                                </a:lnTo>
                                <a:moveTo>
                                  <a:pt x="0" y="8"/>
                                </a:moveTo>
                                <a:lnTo>
                                  <a:pt x="366" y="8"/>
                                </a:lnTo>
                                <a:moveTo>
                                  <a:pt x="0" y="0"/>
                                </a:moveTo>
                                <a:lnTo>
                                  <a:pt x="366" y="0"/>
                                </a:lnTo>
                                <a:moveTo>
                                  <a:pt x="522" y="8"/>
                                </a:moveTo>
                                <a:lnTo>
                                  <a:pt x="1451" y="8"/>
                                </a:lnTo>
                                <a:moveTo>
                                  <a:pt x="522" y="0"/>
                                </a:moveTo>
                                <a:lnTo>
                                  <a:pt x="145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 name="AutoShape 414"/>
                        <wps:cNvSpPr>
                          <a:spLocks/>
                        </wps:cNvSpPr>
                        <wps:spPr bwMode="auto">
                          <a:xfrm>
                            <a:off x="2898" y="2384"/>
                            <a:ext cx="1451" cy="2"/>
                          </a:xfrm>
                          <a:custGeom>
                            <a:avLst/>
                            <a:gdLst>
                              <a:gd name="T0" fmla="+- 0 2898 2898"/>
                              <a:gd name="T1" fmla="*/ T0 w 1451"/>
                              <a:gd name="T2" fmla="+- 0 3264 2898"/>
                              <a:gd name="T3" fmla="*/ T2 w 1451"/>
                              <a:gd name="T4" fmla="+- 0 3420 2898"/>
                              <a:gd name="T5" fmla="*/ T4 w 1451"/>
                              <a:gd name="T6" fmla="+- 0 4349 2898"/>
                              <a:gd name="T7" fmla="*/ T6 w 1451"/>
                            </a:gdLst>
                            <a:ahLst/>
                            <a:cxnLst>
                              <a:cxn ang="0">
                                <a:pos x="T1" y="0"/>
                              </a:cxn>
                              <a:cxn ang="0">
                                <a:pos x="T3" y="0"/>
                              </a:cxn>
                              <a:cxn ang="0">
                                <a:pos x="T5" y="0"/>
                              </a:cxn>
                              <a:cxn ang="0">
                                <a:pos x="T7" y="0"/>
                              </a:cxn>
                            </a:cxnLst>
                            <a:rect l="0" t="0" r="r" b="b"/>
                            <a:pathLst>
                              <a:path w="1451">
                                <a:moveTo>
                                  <a:pt x="0" y="0"/>
                                </a:moveTo>
                                <a:lnTo>
                                  <a:pt x="366" y="0"/>
                                </a:lnTo>
                                <a:moveTo>
                                  <a:pt x="522" y="0"/>
                                </a:moveTo>
                                <a:lnTo>
                                  <a:pt x="145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7" name="Rectangle 415"/>
                        <wps:cNvSpPr>
                          <a:spLocks noChangeArrowheads="1"/>
                        </wps:cNvSpPr>
                        <wps:spPr bwMode="auto">
                          <a:xfrm>
                            <a:off x="3067" y="3620"/>
                            <a:ext cx="156" cy="178"/>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8" name="Rectangle 416"/>
                        <wps:cNvSpPr>
                          <a:spLocks noChangeArrowheads="1"/>
                        </wps:cNvSpPr>
                        <wps:spPr bwMode="auto">
                          <a:xfrm>
                            <a:off x="3264" y="2209"/>
                            <a:ext cx="156" cy="158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 name="AutoShape 417"/>
                        <wps:cNvSpPr>
                          <a:spLocks/>
                        </wps:cNvSpPr>
                        <wps:spPr bwMode="auto">
                          <a:xfrm>
                            <a:off x="3811" y="3441"/>
                            <a:ext cx="538" cy="8"/>
                          </a:xfrm>
                          <a:custGeom>
                            <a:avLst/>
                            <a:gdLst>
                              <a:gd name="T0" fmla="+- 0 3811 3811"/>
                              <a:gd name="T1" fmla="*/ T0 w 538"/>
                              <a:gd name="T2" fmla="+- 0 3449 3441"/>
                              <a:gd name="T3" fmla="*/ 3449 h 8"/>
                              <a:gd name="T4" fmla="+- 0 4349 3811"/>
                              <a:gd name="T5" fmla="*/ T4 w 538"/>
                              <a:gd name="T6" fmla="+- 0 3449 3441"/>
                              <a:gd name="T7" fmla="*/ 3449 h 8"/>
                              <a:gd name="T8" fmla="+- 0 3811 3811"/>
                              <a:gd name="T9" fmla="*/ T8 w 538"/>
                              <a:gd name="T10" fmla="+- 0 3441 3441"/>
                              <a:gd name="T11" fmla="*/ 3441 h 8"/>
                              <a:gd name="T12" fmla="+- 0 4349 3811"/>
                              <a:gd name="T13" fmla="*/ T12 w 538"/>
                              <a:gd name="T14" fmla="+- 0 3441 3441"/>
                              <a:gd name="T15" fmla="*/ 3441 h 8"/>
                            </a:gdLst>
                            <a:ahLst/>
                            <a:cxnLst>
                              <a:cxn ang="0">
                                <a:pos x="T1" y="T3"/>
                              </a:cxn>
                              <a:cxn ang="0">
                                <a:pos x="T5" y="T7"/>
                              </a:cxn>
                              <a:cxn ang="0">
                                <a:pos x="T9" y="T11"/>
                              </a:cxn>
                              <a:cxn ang="0">
                                <a:pos x="T13" y="T15"/>
                              </a:cxn>
                            </a:cxnLst>
                            <a:rect l="0" t="0" r="r" b="b"/>
                            <a:pathLst>
                              <a:path w="538" h="8">
                                <a:moveTo>
                                  <a:pt x="0" y="8"/>
                                </a:moveTo>
                                <a:lnTo>
                                  <a:pt x="538" y="8"/>
                                </a:lnTo>
                                <a:moveTo>
                                  <a:pt x="0" y="0"/>
                                </a:moveTo>
                                <a:lnTo>
                                  <a:pt x="538"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Rectangle 418"/>
                        <wps:cNvSpPr>
                          <a:spLocks noChangeArrowheads="1"/>
                        </wps:cNvSpPr>
                        <wps:spPr bwMode="auto">
                          <a:xfrm>
                            <a:off x="4152" y="3445"/>
                            <a:ext cx="154" cy="353"/>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1" name="AutoShape 419"/>
                        <wps:cNvSpPr>
                          <a:spLocks/>
                        </wps:cNvSpPr>
                        <wps:spPr bwMode="auto">
                          <a:xfrm>
                            <a:off x="4502" y="3441"/>
                            <a:ext cx="929" cy="8"/>
                          </a:xfrm>
                          <a:custGeom>
                            <a:avLst/>
                            <a:gdLst>
                              <a:gd name="T0" fmla="+- 0 4502 4502"/>
                              <a:gd name="T1" fmla="*/ T0 w 929"/>
                              <a:gd name="T2" fmla="+- 0 3449 3441"/>
                              <a:gd name="T3" fmla="*/ 3449 h 8"/>
                              <a:gd name="T4" fmla="+- 0 5234 4502"/>
                              <a:gd name="T5" fmla="*/ T4 w 929"/>
                              <a:gd name="T6" fmla="+- 0 3449 3441"/>
                              <a:gd name="T7" fmla="*/ 3449 h 8"/>
                              <a:gd name="T8" fmla="+- 0 4502 4502"/>
                              <a:gd name="T9" fmla="*/ T8 w 929"/>
                              <a:gd name="T10" fmla="+- 0 3441 3441"/>
                              <a:gd name="T11" fmla="*/ 3441 h 8"/>
                              <a:gd name="T12" fmla="+- 0 5234 4502"/>
                              <a:gd name="T13" fmla="*/ T12 w 929"/>
                              <a:gd name="T14" fmla="+- 0 3441 3441"/>
                              <a:gd name="T15" fmla="*/ 3441 h 8"/>
                              <a:gd name="T16" fmla="+- 0 5390 4502"/>
                              <a:gd name="T17" fmla="*/ T16 w 929"/>
                              <a:gd name="T18" fmla="+- 0 3449 3441"/>
                              <a:gd name="T19" fmla="*/ 3449 h 8"/>
                              <a:gd name="T20" fmla="+- 0 5431 4502"/>
                              <a:gd name="T21" fmla="*/ T20 w 929"/>
                              <a:gd name="T22" fmla="+- 0 3449 3441"/>
                              <a:gd name="T23" fmla="*/ 3449 h 8"/>
                              <a:gd name="T24" fmla="+- 0 5390 4502"/>
                              <a:gd name="T25" fmla="*/ T24 w 929"/>
                              <a:gd name="T26" fmla="+- 0 3441 3441"/>
                              <a:gd name="T27" fmla="*/ 3441 h 8"/>
                              <a:gd name="T28" fmla="+- 0 5431 4502"/>
                              <a:gd name="T29" fmla="*/ T28 w 929"/>
                              <a:gd name="T30" fmla="+- 0 3441 3441"/>
                              <a:gd name="T31" fmla="*/ 3441 h 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929" h="8">
                                <a:moveTo>
                                  <a:pt x="0" y="8"/>
                                </a:moveTo>
                                <a:lnTo>
                                  <a:pt x="732" y="8"/>
                                </a:lnTo>
                                <a:moveTo>
                                  <a:pt x="0" y="0"/>
                                </a:moveTo>
                                <a:lnTo>
                                  <a:pt x="732" y="0"/>
                                </a:lnTo>
                                <a:moveTo>
                                  <a:pt x="888" y="8"/>
                                </a:moveTo>
                                <a:lnTo>
                                  <a:pt x="929" y="8"/>
                                </a:lnTo>
                                <a:moveTo>
                                  <a:pt x="888" y="0"/>
                                </a:moveTo>
                                <a:lnTo>
                                  <a:pt x="92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Rectangle 420"/>
                        <wps:cNvSpPr>
                          <a:spLocks noChangeArrowheads="1"/>
                        </wps:cNvSpPr>
                        <wps:spPr bwMode="auto">
                          <a:xfrm>
                            <a:off x="5234" y="3267"/>
                            <a:ext cx="156" cy="53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 name="AutoShape 421"/>
                        <wps:cNvSpPr>
                          <a:spLocks/>
                        </wps:cNvSpPr>
                        <wps:spPr bwMode="auto">
                          <a:xfrm>
                            <a:off x="4502" y="2733"/>
                            <a:ext cx="929" cy="361"/>
                          </a:xfrm>
                          <a:custGeom>
                            <a:avLst/>
                            <a:gdLst>
                              <a:gd name="T0" fmla="+- 0 4502 4502"/>
                              <a:gd name="T1" fmla="*/ T0 w 929"/>
                              <a:gd name="T2" fmla="+- 0 3094 2733"/>
                              <a:gd name="T3" fmla="*/ 3094 h 361"/>
                              <a:gd name="T4" fmla="+- 0 5431 4502"/>
                              <a:gd name="T5" fmla="*/ T4 w 929"/>
                              <a:gd name="T6" fmla="+- 0 3094 2733"/>
                              <a:gd name="T7" fmla="*/ 3094 h 361"/>
                              <a:gd name="T8" fmla="+- 0 4502 4502"/>
                              <a:gd name="T9" fmla="*/ T8 w 929"/>
                              <a:gd name="T10" fmla="+- 0 3086 2733"/>
                              <a:gd name="T11" fmla="*/ 3086 h 361"/>
                              <a:gd name="T12" fmla="+- 0 5431 4502"/>
                              <a:gd name="T13" fmla="*/ T12 w 929"/>
                              <a:gd name="T14" fmla="+- 0 3086 2733"/>
                              <a:gd name="T15" fmla="*/ 3086 h 361"/>
                              <a:gd name="T16" fmla="+- 0 4502 4502"/>
                              <a:gd name="T17" fmla="*/ T16 w 929"/>
                              <a:gd name="T18" fmla="+- 0 2741 2733"/>
                              <a:gd name="T19" fmla="*/ 2741 h 361"/>
                              <a:gd name="T20" fmla="+- 0 5431 4502"/>
                              <a:gd name="T21" fmla="*/ T20 w 929"/>
                              <a:gd name="T22" fmla="+- 0 2741 2733"/>
                              <a:gd name="T23" fmla="*/ 2741 h 361"/>
                              <a:gd name="T24" fmla="+- 0 4502 4502"/>
                              <a:gd name="T25" fmla="*/ T24 w 929"/>
                              <a:gd name="T26" fmla="+- 0 2733 2733"/>
                              <a:gd name="T27" fmla="*/ 2733 h 361"/>
                              <a:gd name="T28" fmla="+- 0 5431 4502"/>
                              <a:gd name="T29" fmla="*/ T28 w 929"/>
                              <a:gd name="T30" fmla="+- 0 2733 2733"/>
                              <a:gd name="T31" fmla="*/ 2733 h 36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929" h="361">
                                <a:moveTo>
                                  <a:pt x="0" y="361"/>
                                </a:moveTo>
                                <a:lnTo>
                                  <a:pt x="929" y="361"/>
                                </a:lnTo>
                                <a:moveTo>
                                  <a:pt x="0" y="353"/>
                                </a:moveTo>
                                <a:lnTo>
                                  <a:pt x="929" y="353"/>
                                </a:lnTo>
                                <a:moveTo>
                                  <a:pt x="0" y="8"/>
                                </a:moveTo>
                                <a:lnTo>
                                  <a:pt x="929" y="8"/>
                                </a:lnTo>
                                <a:moveTo>
                                  <a:pt x="0" y="0"/>
                                </a:moveTo>
                                <a:lnTo>
                                  <a:pt x="92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 name="AutoShape 422"/>
                        <wps:cNvSpPr>
                          <a:spLocks/>
                        </wps:cNvSpPr>
                        <wps:spPr bwMode="auto">
                          <a:xfrm>
                            <a:off x="2898" y="1678"/>
                            <a:ext cx="2533" cy="706"/>
                          </a:xfrm>
                          <a:custGeom>
                            <a:avLst/>
                            <a:gdLst>
                              <a:gd name="T0" fmla="+- 0 4502 2898"/>
                              <a:gd name="T1" fmla="*/ T0 w 2533"/>
                              <a:gd name="T2" fmla="+- 0 2384 1679"/>
                              <a:gd name="T3" fmla="*/ 2384 h 706"/>
                              <a:gd name="T4" fmla="+- 0 5431 2898"/>
                              <a:gd name="T5" fmla="*/ T4 w 2533"/>
                              <a:gd name="T6" fmla="+- 0 2384 1679"/>
                              <a:gd name="T7" fmla="*/ 2384 h 706"/>
                              <a:gd name="T8" fmla="+- 0 2898 2898"/>
                              <a:gd name="T9" fmla="*/ T8 w 2533"/>
                              <a:gd name="T10" fmla="+- 0 2032 1679"/>
                              <a:gd name="T11" fmla="*/ 2032 h 706"/>
                              <a:gd name="T12" fmla="+- 0 4349 2898"/>
                              <a:gd name="T13" fmla="*/ T12 w 2533"/>
                              <a:gd name="T14" fmla="+- 0 2032 1679"/>
                              <a:gd name="T15" fmla="*/ 2032 h 706"/>
                              <a:gd name="T16" fmla="+- 0 4502 2898"/>
                              <a:gd name="T17" fmla="*/ T16 w 2533"/>
                              <a:gd name="T18" fmla="+- 0 2032 1679"/>
                              <a:gd name="T19" fmla="*/ 2032 h 706"/>
                              <a:gd name="T20" fmla="+- 0 5431 2898"/>
                              <a:gd name="T21" fmla="*/ T20 w 2533"/>
                              <a:gd name="T22" fmla="+- 0 2032 1679"/>
                              <a:gd name="T23" fmla="*/ 2032 h 706"/>
                              <a:gd name="T24" fmla="+- 0 2898 2898"/>
                              <a:gd name="T25" fmla="*/ T24 w 2533"/>
                              <a:gd name="T26" fmla="+- 0 1679 1679"/>
                              <a:gd name="T27" fmla="*/ 1679 h 706"/>
                              <a:gd name="T28" fmla="+- 0 4349 2898"/>
                              <a:gd name="T29" fmla="*/ T28 w 2533"/>
                              <a:gd name="T30" fmla="+- 0 1679 1679"/>
                              <a:gd name="T31" fmla="*/ 1679 h 706"/>
                              <a:gd name="T32" fmla="+- 0 4502 2898"/>
                              <a:gd name="T33" fmla="*/ T32 w 2533"/>
                              <a:gd name="T34" fmla="+- 0 1679 1679"/>
                              <a:gd name="T35" fmla="*/ 1679 h 706"/>
                              <a:gd name="T36" fmla="+- 0 5431 2898"/>
                              <a:gd name="T37" fmla="*/ T36 w 2533"/>
                              <a:gd name="T38" fmla="+- 0 1679 1679"/>
                              <a:gd name="T39" fmla="*/ 1679 h 7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533" h="706">
                                <a:moveTo>
                                  <a:pt x="1604" y="705"/>
                                </a:moveTo>
                                <a:lnTo>
                                  <a:pt x="2533" y="705"/>
                                </a:lnTo>
                                <a:moveTo>
                                  <a:pt x="0" y="353"/>
                                </a:moveTo>
                                <a:lnTo>
                                  <a:pt x="1451" y="353"/>
                                </a:lnTo>
                                <a:moveTo>
                                  <a:pt x="1604" y="353"/>
                                </a:moveTo>
                                <a:lnTo>
                                  <a:pt x="2533" y="353"/>
                                </a:lnTo>
                                <a:moveTo>
                                  <a:pt x="0" y="0"/>
                                </a:moveTo>
                                <a:lnTo>
                                  <a:pt x="1451" y="0"/>
                                </a:lnTo>
                                <a:moveTo>
                                  <a:pt x="1604" y="0"/>
                                </a:moveTo>
                                <a:lnTo>
                                  <a:pt x="2533"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5" name="AutoShape 423"/>
                        <wps:cNvSpPr>
                          <a:spLocks/>
                        </wps:cNvSpPr>
                        <wps:spPr bwMode="auto">
                          <a:xfrm>
                            <a:off x="2898" y="1322"/>
                            <a:ext cx="2533" cy="8"/>
                          </a:xfrm>
                          <a:custGeom>
                            <a:avLst/>
                            <a:gdLst>
                              <a:gd name="T0" fmla="+- 0 2898 2898"/>
                              <a:gd name="T1" fmla="*/ T0 w 2533"/>
                              <a:gd name="T2" fmla="+- 0 1330 1322"/>
                              <a:gd name="T3" fmla="*/ 1330 h 8"/>
                              <a:gd name="T4" fmla="+- 0 5431 2898"/>
                              <a:gd name="T5" fmla="*/ T4 w 2533"/>
                              <a:gd name="T6" fmla="+- 0 1330 1322"/>
                              <a:gd name="T7" fmla="*/ 1330 h 8"/>
                              <a:gd name="T8" fmla="+- 0 2898 2898"/>
                              <a:gd name="T9" fmla="*/ T8 w 2533"/>
                              <a:gd name="T10" fmla="+- 0 1322 1322"/>
                              <a:gd name="T11" fmla="*/ 1322 h 8"/>
                              <a:gd name="T12" fmla="+- 0 5431 2898"/>
                              <a:gd name="T13" fmla="*/ T12 w 2533"/>
                              <a:gd name="T14" fmla="+- 0 1322 1322"/>
                              <a:gd name="T15" fmla="*/ 1322 h 8"/>
                            </a:gdLst>
                            <a:ahLst/>
                            <a:cxnLst>
                              <a:cxn ang="0">
                                <a:pos x="T1" y="T3"/>
                              </a:cxn>
                              <a:cxn ang="0">
                                <a:pos x="T5" y="T7"/>
                              </a:cxn>
                              <a:cxn ang="0">
                                <a:pos x="T9" y="T11"/>
                              </a:cxn>
                              <a:cxn ang="0">
                                <a:pos x="T13" y="T15"/>
                              </a:cxn>
                            </a:cxnLst>
                            <a:rect l="0" t="0" r="r" b="b"/>
                            <a:pathLst>
                              <a:path w="2533" h="8">
                                <a:moveTo>
                                  <a:pt x="0" y="8"/>
                                </a:moveTo>
                                <a:lnTo>
                                  <a:pt x="2533" y="8"/>
                                </a:lnTo>
                                <a:moveTo>
                                  <a:pt x="0" y="0"/>
                                </a:moveTo>
                                <a:lnTo>
                                  <a:pt x="2533"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 name="Rectangle 424"/>
                        <wps:cNvSpPr>
                          <a:spLocks noChangeArrowheads="1"/>
                        </wps:cNvSpPr>
                        <wps:spPr bwMode="auto">
                          <a:xfrm>
                            <a:off x="4348" y="1325"/>
                            <a:ext cx="154" cy="2472"/>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7" name="AutoShape 425"/>
                        <wps:cNvSpPr>
                          <a:spLocks/>
                        </wps:cNvSpPr>
                        <wps:spPr bwMode="auto">
                          <a:xfrm>
                            <a:off x="5587" y="3086"/>
                            <a:ext cx="927" cy="363"/>
                          </a:xfrm>
                          <a:custGeom>
                            <a:avLst/>
                            <a:gdLst>
                              <a:gd name="T0" fmla="+- 0 5587 5587"/>
                              <a:gd name="T1" fmla="*/ T0 w 927"/>
                              <a:gd name="T2" fmla="+- 0 3449 3086"/>
                              <a:gd name="T3" fmla="*/ 3449 h 363"/>
                              <a:gd name="T4" fmla="+- 0 5628 5587"/>
                              <a:gd name="T5" fmla="*/ T4 w 927"/>
                              <a:gd name="T6" fmla="+- 0 3449 3086"/>
                              <a:gd name="T7" fmla="*/ 3449 h 363"/>
                              <a:gd name="T8" fmla="+- 0 5587 5587"/>
                              <a:gd name="T9" fmla="*/ T8 w 927"/>
                              <a:gd name="T10" fmla="+- 0 3441 3086"/>
                              <a:gd name="T11" fmla="*/ 3441 h 363"/>
                              <a:gd name="T12" fmla="+- 0 5628 5587"/>
                              <a:gd name="T13" fmla="*/ T12 w 927"/>
                              <a:gd name="T14" fmla="+- 0 3441 3086"/>
                              <a:gd name="T15" fmla="*/ 3441 h 363"/>
                              <a:gd name="T16" fmla="+- 0 5978 5587"/>
                              <a:gd name="T17" fmla="*/ T16 w 927"/>
                              <a:gd name="T18" fmla="+- 0 3449 3086"/>
                              <a:gd name="T19" fmla="*/ 3449 h 363"/>
                              <a:gd name="T20" fmla="+- 0 6319 5587"/>
                              <a:gd name="T21" fmla="*/ T20 w 927"/>
                              <a:gd name="T22" fmla="+- 0 3449 3086"/>
                              <a:gd name="T23" fmla="*/ 3449 h 363"/>
                              <a:gd name="T24" fmla="+- 0 5978 5587"/>
                              <a:gd name="T25" fmla="*/ T24 w 927"/>
                              <a:gd name="T26" fmla="+- 0 3441 3086"/>
                              <a:gd name="T27" fmla="*/ 3441 h 363"/>
                              <a:gd name="T28" fmla="+- 0 6319 5587"/>
                              <a:gd name="T29" fmla="*/ T28 w 927"/>
                              <a:gd name="T30" fmla="+- 0 3441 3086"/>
                              <a:gd name="T31" fmla="*/ 3441 h 363"/>
                              <a:gd name="T32" fmla="+- 0 6473 5587"/>
                              <a:gd name="T33" fmla="*/ T32 w 927"/>
                              <a:gd name="T34" fmla="+- 0 3449 3086"/>
                              <a:gd name="T35" fmla="*/ 3449 h 363"/>
                              <a:gd name="T36" fmla="+- 0 6514 5587"/>
                              <a:gd name="T37" fmla="*/ T36 w 927"/>
                              <a:gd name="T38" fmla="+- 0 3449 3086"/>
                              <a:gd name="T39" fmla="*/ 3449 h 363"/>
                              <a:gd name="T40" fmla="+- 0 6473 5587"/>
                              <a:gd name="T41" fmla="*/ T40 w 927"/>
                              <a:gd name="T42" fmla="+- 0 3441 3086"/>
                              <a:gd name="T43" fmla="*/ 3441 h 363"/>
                              <a:gd name="T44" fmla="+- 0 6514 5587"/>
                              <a:gd name="T45" fmla="*/ T44 w 927"/>
                              <a:gd name="T46" fmla="+- 0 3441 3086"/>
                              <a:gd name="T47" fmla="*/ 3441 h 363"/>
                              <a:gd name="T48" fmla="+- 0 5587 5587"/>
                              <a:gd name="T49" fmla="*/ T48 w 927"/>
                              <a:gd name="T50" fmla="+- 0 3094 3086"/>
                              <a:gd name="T51" fmla="*/ 3094 h 363"/>
                              <a:gd name="T52" fmla="+- 0 5825 5587"/>
                              <a:gd name="T53" fmla="*/ T52 w 927"/>
                              <a:gd name="T54" fmla="+- 0 3094 3086"/>
                              <a:gd name="T55" fmla="*/ 3094 h 363"/>
                              <a:gd name="T56" fmla="+- 0 5978 5587"/>
                              <a:gd name="T57" fmla="*/ T56 w 927"/>
                              <a:gd name="T58" fmla="+- 0 3094 3086"/>
                              <a:gd name="T59" fmla="*/ 3094 h 363"/>
                              <a:gd name="T60" fmla="+- 0 6514 5587"/>
                              <a:gd name="T61" fmla="*/ T60 w 927"/>
                              <a:gd name="T62" fmla="+- 0 3094 3086"/>
                              <a:gd name="T63" fmla="*/ 3094 h 363"/>
                              <a:gd name="T64" fmla="+- 0 5587 5587"/>
                              <a:gd name="T65" fmla="*/ T64 w 927"/>
                              <a:gd name="T66" fmla="+- 0 3086 3086"/>
                              <a:gd name="T67" fmla="*/ 3086 h 363"/>
                              <a:gd name="T68" fmla="+- 0 6514 5587"/>
                              <a:gd name="T69" fmla="*/ T68 w 927"/>
                              <a:gd name="T70" fmla="+- 0 3086 3086"/>
                              <a:gd name="T71" fmla="*/ 3086 h 3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27" h="363">
                                <a:moveTo>
                                  <a:pt x="0" y="363"/>
                                </a:moveTo>
                                <a:lnTo>
                                  <a:pt x="41" y="363"/>
                                </a:lnTo>
                                <a:moveTo>
                                  <a:pt x="0" y="355"/>
                                </a:moveTo>
                                <a:lnTo>
                                  <a:pt x="41" y="355"/>
                                </a:lnTo>
                                <a:moveTo>
                                  <a:pt x="391" y="363"/>
                                </a:moveTo>
                                <a:lnTo>
                                  <a:pt x="732" y="363"/>
                                </a:lnTo>
                                <a:moveTo>
                                  <a:pt x="391" y="355"/>
                                </a:moveTo>
                                <a:lnTo>
                                  <a:pt x="732" y="355"/>
                                </a:lnTo>
                                <a:moveTo>
                                  <a:pt x="886" y="363"/>
                                </a:moveTo>
                                <a:lnTo>
                                  <a:pt x="927" y="363"/>
                                </a:lnTo>
                                <a:moveTo>
                                  <a:pt x="886" y="355"/>
                                </a:moveTo>
                                <a:lnTo>
                                  <a:pt x="927" y="355"/>
                                </a:lnTo>
                                <a:moveTo>
                                  <a:pt x="0" y="8"/>
                                </a:moveTo>
                                <a:lnTo>
                                  <a:pt x="238" y="8"/>
                                </a:lnTo>
                                <a:moveTo>
                                  <a:pt x="391" y="8"/>
                                </a:moveTo>
                                <a:lnTo>
                                  <a:pt x="927" y="8"/>
                                </a:lnTo>
                                <a:moveTo>
                                  <a:pt x="0" y="0"/>
                                </a:moveTo>
                                <a:lnTo>
                                  <a:pt x="927"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Rectangle 426"/>
                        <wps:cNvSpPr>
                          <a:spLocks noChangeArrowheads="1"/>
                        </wps:cNvSpPr>
                        <wps:spPr bwMode="auto">
                          <a:xfrm>
                            <a:off x="6319" y="3089"/>
                            <a:ext cx="154" cy="708"/>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 name="AutoShape 427"/>
                        <wps:cNvSpPr>
                          <a:spLocks/>
                        </wps:cNvSpPr>
                        <wps:spPr bwMode="auto">
                          <a:xfrm>
                            <a:off x="5587" y="2733"/>
                            <a:ext cx="927" cy="8"/>
                          </a:xfrm>
                          <a:custGeom>
                            <a:avLst/>
                            <a:gdLst>
                              <a:gd name="T0" fmla="+- 0 5587 5587"/>
                              <a:gd name="T1" fmla="*/ T0 w 927"/>
                              <a:gd name="T2" fmla="+- 0 2741 2733"/>
                              <a:gd name="T3" fmla="*/ 2741 h 8"/>
                              <a:gd name="T4" fmla="+- 0 6514 5587"/>
                              <a:gd name="T5" fmla="*/ T4 w 927"/>
                              <a:gd name="T6" fmla="+- 0 2741 2733"/>
                              <a:gd name="T7" fmla="*/ 2741 h 8"/>
                              <a:gd name="T8" fmla="+- 0 5587 5587"/>
                              <a:gd name="T9" fmla="*/ T8 w 927"/>
                              <a:gd name="T10" fmla="+- 0 2733 2733"/>
                              <a:gd name="T11" fmla="*/ 2733 h 8"/>
                              <a:gd name="T12" fmla="+- 0 6514 5587"/>
                              <a:gd name="T13" fmla="*/ T12 w 927"/>
                              <a:gd name="T14" fmla="+- 0 2733 2733"/>
                              <a:gd name="T15" fmla="*/ 2733 h 8"/>
                            </a:gdLst>
                            <a:ahLst/>
                            <a:cxnLst>
                              <a:cxn ang="0">
                                <a:pos x="T1" y="T3"/>
                              </a:cxn>
                              <a:cxn ang="0">
                                <a:pos x="T5" y="T7"/>
                              </a:cxn>
                              <a:cxn ang="0">
                                <a:pos x="T9" y="T11"/>
                              </a:cxn>
                              <a:cxn ang="0">
                                <a:pos x="T13" y="T15"/>
                              </a:cxn>
                            </a:cxnLst>
                            <a:rect l="0" t="0" r="r" b="b"/>
                            <a:pathLst>
                              <a:path w="927" h="8">
                                <a:moveTo>
                                  <a:pt x="0" y="8"/>
                                </a:moveTo>
                                <a:lnTo>
                                  <a:pt x="927" y="8"/>
                                </a:lnTo>
                                <a:moveTo>
                                  <a:pt x="0" y="0"/>
                                </a:moveTo>
                                <a:lnTo>
                                  <a:pt x="927"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AutoShape 428"/>
                        <wps:cNvSpPr>
                          <a:spLocks/>
                        </wps:cNvSpPr>
                        <wps:spPr bwMode="auto">
                          <a:xfrm>
                            <a:off x="5587" y="1678"/>
                            <a:ext cx="927" cy="706"/>
                          </a:xfrm>
                          <a:custGeom>
                            <a:avLst/>
                            <a:gdLst>
                              <a:gd name="T0" fmla="+- 0 5587 5587"/>
                              <a:gd name="T1" fmla="*/ T0 w 927"/>
                              <a:gd name="T2" fmla="+- 0 2384 1679"/>
                              <a:gd name="T3" fmla="*/ 2384 h 706"/>
                              <a:gd name="T4" fmla="+- 0 6514 5587"/>
                              <a:gd name="T5" fmla="*/ T4 w 927"/>
                              <a:gd name="T6" fmla="+- 0 2384 1679"/>
                              <a:gd name="T7" fmla="*/ 2384 h 706"/>
                              <a:gd name="T8" fmla="+- 0 5587 5587"/>
                              <a:gd name="T9" fmla="*/ T8 w 927"/>
                              <a:gd name="T10" fmla="+- 0 2032 1679"/>
                              <a:gd name="T11" fmla="*/ 2032 h 706"/>
                              <a:gd name="T12" fmla="+- 0 6514 5587"/>
                              <a:gd name="T13" fmla="*/ T12 w 927"/>
                              <a:gd name="T14" fmla="+- 0 2032 1679"/>
                              <a:gd name="T15" fmla="*/ 2032 h 706"/>
                              <a:gd name="T16" fmla="+- 0 5587 5587"/>
                              <a:gd name="T17" fmla="*/ T16 w 927"/>
                              <a:gd name="T18" fmla="+- 0 1679 1679"/>
                              <a:gd name="T19" fmla="*/ 1679 h 706"/>
                              <a:gd name="T20" fmla="+- 0 6514 5587"/>
                              <a:gd name="T21" fmla="*/ T20 w 927"/>
                              <a:gd name="T22" fmla="+- 0 1679 1679"/>
                              <a:gd name="T23" fmla="*/ 1679 h 706"/>
                            </a:gdLst>
                            <a:ahLst/>
                            <a:cxnLst>
                              <a:cxn ang="0">
                                <a:pos x="T1" y="T3"/>
                              </a:cxn>
                              <a:cxn ang="0">
                                <a:pos x="T5" y="T7"/>
                              </a:cxn>
                              <a:cxn ang="0">
                                <a:pos x="T9" y="T11"/>
                              </a:cxn>
                              <a:cxn ang="0">
                                <a:pos x="T13" y="T15"/>
                              </a:cxn>
                              <a:cxn ang="0">
                                <a:pos x="T17" y="T19"/>
                              </a:cxn>
                              <a:cxn ang="0">
                                <a:pos x="T21" y="T23"/>
                              </a:cxn>
                            </a:cxnLst>
                            <a:rect l="0" t="0" r="r" b="b"/>
                            <a:pathLst>
                              <a:path w="927" h="706">
                                <a:moveTo>
                                  <a:pt x="0" y="705"/>
                                </a:moveTo>
                                <a:lnTo>
                                  <a:pt x="927" y="705"/>
                                </a:lnTo>
                                <a:moveTo>
                                  <a:pt x="0" y="353"/>
                                </a:moveTo>
                                <a:lnTo>
                                  <a:pt x="927" y="353"/>
                                </a:lnTo>
                                <a:moveTo>
                                  <a:pt x="0" y="0"/>
                                </a:moveTo>
                                <a:lnTo>
                                  <a:pt x="927"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AutoShape 429"/>
                        <wps:cNvSpPr>
                          <a:spLocks/>
                        </wps:cNvSpPr>
                        <wps:spPr bwMode="auto">
                          <a:xfrm>
                            <a:off x="5587" y="1322"/>
                            <a:ext cx="927" cy="8"/>
                          </a:xfrm>
                          <a:custGeom>
                            <a:avLst/>
                            <a:gdLst>
                              <a:gd name="T0" fmla="+- 0 5587 5587"/>
                              <a:gd name="T1" fmla="*/ T0 w 927"/>
                              <a:gd name="T2" fmla="+- 0 1330 1322"/>
                              <a:gd name="T3" fmla="*/ 1330 h 8"/>
                              <a:gd name="T4" fmla="+- 0 6514 5587"/>
                              <a:gd name="T5" fmla="*/ T4 w 927"/>
                              <a:gd name="T6" fmla="+- 0 1330 1322"/>
                              <a:gd name="T7" fmla="*/ 1330 h 8"/>
                              <a:gd name="T8" fmla="+- 0 5587 5587"/>
                              <a:gd name="T9" fmla="*/ T8 w 927"/>
                              <a:gd name="T10" fmla="+- 0 1322 1322"/>
                              <a:gd name="T11" fmla="*/ 1322 h 8"/>
                              <a:gd name="T12" fmla="+- 0 6514 5587"/>
                              <a:gd name="T13" fmla="*/ T12 w 927"/>
                              <a:gd name="T14" fmla="+- 0 1322 1322"/>
                              <a:gd name="T15" fmla="*/ 1322 h 8"/>
                            </a:gdLst>
                            <a:ahLst/>
                            <a:cxnLst>
                              <a:cxn ang="0">
                                <a:pos x="T1" y="T3"/>
                              </a:cxn>
                              <a:cxn ang="0">
                                <a:pos x="T5" y="T7"/>
                              </a:cxn>
                              <a:cxn ang="0">
                                <a:pos x="T9" y="T11"/>
                              </a:cxn>
                              <a:cxn ang="0">
                                <a:pos x="T13" y="T15"/>
                              </a:cxn>
                            </a:cxnLst>
                            <a:rect l="0" t="0" r="r" b="b"/>
                            <a:pathLst>
                              <a:path w="927" h="8">
                                <a:moveTo>
                                  <a:pt x="0" y="8"/>
                                </a:moveTo>
                                <a:lnTo>
                                  <a:pt x="927" y="8"/>
                                </a:lnTo>
                                <a:moveTo>
                                  <a:pt x="0" y="0"/>
                                </a:moveTo>
                                <a:lnTo>
                                  <a:pt x="927"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Rectangle 430"/>
                        <wps:cNvSpPr>
                          <a:spLocks noChangeArrowheads="1"/>
                        </wps:cNvSpPr>
                        <wps:spPr bwMode="auto">
                          <a:xfrm>
                            <a:off x="5431" y="1148"/>
                            <a:ext cx="156" cy="265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3" name="AutoShape 431"/>
                        <wps:cNvSpPr>
                          <a:spLocks/>
                        </wps:cNvSpPr>
                        <wps:spPr bwMode="auto">
                          <a:xfrm>
                            <a:off x="6669" y="3086"/>
                            <a:ext cx="929" cy="363"/>
                          </a:xfrm>
                          <a:custGeom>
                            <a:avLst/>
                            <a:gdLst>
                              <a:gd name="T0" fmla="+- 0 6670 6670"/>
                              <a:gd name="T1" fmla="*/ T0 w 929"/>
                              <a:gd name="T2" fmla="+- 0 3449 3086"/>
                              <a:gd name="T3" fmla="*/ 3449 h 363"/>
                              <a:gd name="T4" fmla="+- 0 6710 6670"/>
                              <a:gd name="T5" fmla="*/ T4 w 929"/>
                              <a:gd name="T6" fmla="+- 0 3449 3086"/>
                              <a:gd name="T7" fmla="*/ 3449 h 363"/>
                              <a:gd name="T8" fmla="+- 0 6670 6670"/>
                              <a:gd name="T9" fmla="*/ T8 w 929"/>
                              <a:gd name="T10" fmla="+- 0 3441 3086"/>
                              <a:gd name="T11" fmla="*/ 3441 h 363"/>
                              <a:gd name="T12" fmla="+- 0 6710 6670"/>
                              <a:gd name="T13" fmla="*/ T12 w 929"/>
                              <a:gd name="T14" fmla="+- 0 3441 3086"/>
                              <a:gd name="T15" fmla="*/ 3441 h 363"/>
                              <a:gd name="T16" fmla="+- 0 7063 6670"/>
                              <a:gd name="T17" fmla="*/ T16 w 929"/>
                              <a:gd name="T18" fmla="+- 0 3449 3086"/>
                              <a:gd name="T19" fmla="*/ 3449 h 363"/>
                              <a:gd name="T20" fmla="+- 0 7402 6670"/>
                              <a:gd name="T21" fmla="*/ T20 w 929"/>
                              <a:gd name="T22" fmla="+- 0 3449 3086"/>
                              <a:gd name="T23" fmla="*/ 3449 h 363"/>
                              <a:gd name="T24" fmla="+- 0 7063 6670"/>
                              <a:gd name="T25" fmla="*/ T24 w 929"/>
                              <a:gd name="T26" fmla="+- 0 3441 3086"/>
                              <a:gd name="T27" fmla="*/ 3441 h 363"/>
                              <a:gd name="T28" fmla="+- 0 7402 6670"/>
                              <a:gd name="T29" fmla="*/ T28 w 929"/>
                              <a:gd name="T30" fmla="+- 0 3441 3086"/>
                              <a:gd name="T31" fmla="*/ 3441 h 363"/>
                              <a:gd name="T32" fmla="+- 0 7555 6670"/>
                              <a:gd name="T33" fmla="*/ T32 w 929"/>
                              <a:gd name="T34" fmla="+- 0 3449 3086"/>
                              <a:gd name="T35" fmla="*/ 3449 h 363"/>
                              <a:gd name="T36" fmla="+- 0 7598 6670"/>
                              <a:gd name="T37" fmla="*/ T36 w 929"/>
                              <a:gd name="T38" fmla="+- 0 3449 3086"/>
                              <a:gd name="T39" fmla="*/ 3449 h 363"/>
                              <a:gd name="T40" fmla="+- 0 7555 6670"/>
                              <a:gd name="T41" fmla="*/ T40 w 929"/>
                              <a:gd name="T42" fmla="+- 0 3441 3086"/>
                              <a:gd name="T43" fmla="*/ 3441 h 363"/>
                              <a:gd name="T44" fmla="+- 0 7598 6670"/>
                              <a:gd name="T45" fmla="*/ T44 w 929"/>
                              <a:gd name="T46" fmla="+- 0 3441 3086"/>
                              <a:gd name="T47" fmla="*/ 3441 h 363"/>
                              <a:gd name="T48" fmla="+- 0 6670 6670"/>
                              <a:gd name="T49" fmla="*/ T48 w 929"/>
                              <a:gd name="T50" fmla="+- 0 3094 3086"/>
                              <a:gd name="T51" fmla="*/ 3094 h 363"/>
                              <a:gd name="T52" fmla="+- 0 6710 6670"/>
                              <a:gd name="T53" fmla="*/ T52 w 929"/>
                              <a:gd name="T54" fmla="+- 0 3094 3086"/>
                              <a:gd name="T55" fmla="*/ 3094 h 363"/>
                              <a:gd name="T56" fmla="+- 0 6866 6670"/>
                              <a:gd name="T57" fmla="*/ T56 w 929"/>
                              <a:gd name="T58" fmla="+- 0 3094 3086"/>
                              <a:gd name="T59" fmla="*/ 3094 h 363"/>
                              <a:gd name="T60" fmla="+- 0 7402 6670"/>
                              <a:gd name="T61" fmla="*/ T60 w 929"/>
                              <a:gd name="T62" fmla="+- 0 3094 3086"/>
                              <a:gd name="T63" fmla="*/ 3094 h 363"/>
                              <a:gd name="T64" fmla="+- 0 6670 6670"/>
                              <a:gd name="T65" fmla="*/ T64 w 929"/>
                              <a:gd name="T66" fmla="+- 0 3086 3086"/>
                              <a:gd name="T67" fmla="*/ 3086 h 363"/>
                              <a:gd name="T68" fmla="+- 0 7402 6670"/>
                              <a:gd name="T69" fmla="*/ T68 w 929"/>
                              <a:gd name="T70" fmla="+- 0 3086 3086"/>
                              <a:gd name="T71" fmla="*/ 3086 h 363"/>
                              <a:gd name="T72" fmla="+- 0 7555 6670"/>
                              <a:gd name="T73" fmla="*/ T72 w 929"/>
                              <a:gd name="T74" fmla="+- 0 3094 3086"/>
                              <a:gd name="T75" fmla="*/ 3094 h 363"/>
                              <a:gd name="T76" fmla="+- 0 7598 6670"/>
                              <a:gd name="T77" fmla="*/ T76 w 929"/>
                              <a:gd name="T78" fmla="+- 0 3094 3086"/>
                              <a:gd name="T79" fmla="*/ 3094 h 363"/>
                              <a:gd name="T80" fmla="+- 0 7555 6670"/>
                              <a:gd name="T81" fmla="*/ T80 w 929"/>
                              <a:gd name="T82" fmla="+- 0 3086 3086"/>
                              <a:gd name="T83" fmla="*/ 3086 h 363"/>
                              <a:gd name="T84" fmla="+- 0 7598 6670"/>
                              <a:gd name="T85" fmla="*/ T84 w 929"/>
                              <a:gd name="T86" fmla="+- 0 3086 3086"/>
                              <a:gd name="T87" fmla="*/ 3086 h 3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929" h="363">
                                <a:moveTo>
                                  <a:pt x="0" y="363"/>
                                </a:moveTo>
                                <a:lnTo>
                                  <a:pt x="40" y="363"/>
                                </a:lnTo>
                                <a:moveTo>
                                  <a:pt x="0" y="355"/>
                                </a:moveTo>
                                <a:lnTo>
                                  <a:pt x="40" y="355"/>
                                </a:lnTo>
                                <a:moveTo>
                                  <a:pt x="393" y="363"/>
                                </a:moveTo>
                                <a:lnTo>
                                  <a:pt x="732" y="363"/>
                                </a:lnTo>
                                <a:moveTo>
                                  <a:pt x="393" y="355"/>
                                </a:moveTo>
                                <a:lnTo>
                                  <a:pt x="732" y="355"/>
                                </a:lnTo>
                                <a:moveTo>
                                  <a:pt x="885" y="363"/>
                                </a:moveTo>
                                <a:lnTo>
                                  <a:pt x="928" y="363"/>
                                </a:lnTo>
                                <a:moveTo>
                                  <a:pt x="885" y="355"/>
                                </a:moveTo>
                                <a:lnTo>
                                  <a:pt x="928" y="355"/>
                                </a:lnTo>
                                <a:moveTo>
                                  <a:pt x="0" y="8"/>
                                </a:moveTo>
                                <a:lnTo>
                                  <a:pt x="40" y="8"/>
                                </a:lnTo>
                                <a:moveTo>
                                  <a:pt x="196" y="8"/>
                                </a:moveTo>
                                <a:lnTo>
                                  <a:pt x="732" y="8"/>
                                </a:lnTo>
                                <a:moveTo>
                                  <a:pt x="0" y="0"/>
                                </a:moveTo>
                                <a:lnTo>
                                  <a:pt x="732" y="0"/>
                                </a:lnTo>
                                <a:moveTo>
                                  <a:pt x="885" y="8"/>
                                </a:moveTo>
                                <a:lnTo>
                                  <a:pt x="928" y="8"/>
                                </a:lnTo>
                                <a:moveTo>
                                  <a:pt x="885" y="0"/>
                                </a:moveTo>
                                <a:lnTo>
                                  <a:pt x="928"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4" name="Rectangle 432"/>
                        <wps:cNvSpPr>
                          <a:spLocks noChangeArrowheads="1"/>
                        </wps:cNvSpPr>
                        <wps:spPr bwMode="auto">
                          <a:xfrm>
                            <a:off x="7401" y="2914"/>
                            <a:ext cx="154" cy="883"/>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5" name="AutoShape 433"/>
                        <wps:cNvSpPr>
                          <a:spLocks/>
                        </wps:cNvSpPr>
                        <wps:spPr bwMode="auto">
                          <a:xfrm>
                            <a:off x="6669" y="2733"/>
                            <a:ext cx="929" cy="8"/>
                          </a:xfrm>
                          <a:custGeom>
                            <a:avLst/>
                            <a:gdLst>
                              <a:gd name="T0" fmla="+- 0 6670 6670"/>
                              <a:gd name="T1" fmla="*/ T0 w 929"/>
                              <a:gd name="T2" fmla="+- 0 2741 2733"/>
                              <a:gd name="T3" fmla="*/ 2741 h 8"/>
                              <a:gd name="T4" fmla="+- 0 7598 6670"/>
                              <a:gd name="T5" fmla="*/ T4 w 929"/>
                              <a:gd name="T6" fmla="+- 0 2741 2733"/>
                              <a:gd name="T7" fmla="*/ 2741 h 8"/>
                              <a:gd name="T8" fmla="+- 0 6670 6670"/>
                              <a:gd name="T9" fmla="*/ T8 w 929"/>
                              <a:gd name="T10" fmla="+- 0 2733 2733"/>
                              <a:gd name="T11" fmla="*/ 2733 h 8"/>
                              <a:gd name="T12" fmla="+- 0 7598 6670"/>
                              <a:gd name="T13" fmla="*/ T12 w 929"/>
                              <a:gd name="T14" fmla="+- 0 2733 2733"/>
                              <a:gd name="T15" fmla="*/ 2733 h 8"/>
                            </a:gdLst>
                            <a:ahLst/>
                            <a:cxnLst>
                              <a:cxn ang="0">
                                <a:pos x="T1" y="T3"/>
                              </a:cxn>
                              <a:cxn ang="0">
                                <a:pos x="T5" y="T7"/>
                              </a:cxn>
                              <a:cxn ang="0">
                                <a:pos x="T9" y="T11"/>
                              </a:cxn>
                              <a:cxn ang="0">
                                <a:pos x="T13" y="T15"/>
                              </a:cxn>
                            </a:cxnLst>
                            <a:rect l="0" t="0" r="r" b="b"/>
                            <a:pathLst>
                              <a:path w="929" h="8">
                                <a:moveTo>
                                  <a:pt x="0" y="8"/>
                                </a:moveTo>
                                <a:lnTo>
                                  <a:pt x="928" y="8"/>
                                </a:lnTo>
                                <a:moveTo>
                                  <a:pt x="0" y="0"/>
                                </a:moveTo>
                                <a:lnTo>
                                  <a:pt x="928"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 name="AutoShape 434"/>
                        <wps:cNvSpPr>
                          <a:spLocks/>
                        </wps:cNvSpPr>
                        <wps:spPr bwMode="auto">
                          <a:xfrm>
                            <a:off x="6669" y="1678"/>
                            <a:ext cx="929" cy="706"/>
                          </a:xfrm>
                          <a:custGeom>
                            <a:avLst/>
                            <a:gdLst>
                              <a:gd name="T0" fmla="+- 0 6670 6670"/>
                              <a:gd name="T1" fmla="*/ T0 w 929"/>
                              <a:gd name="T2" fmla="+- 0 2384 1679"/>
                              <a:gd name="T3" fmla="*/ 2384 h 706"/>
                              <a:gd name="T4" fmla="+- 0 7598 6670"/>
                              <a:gd name="T5" fmla="*/ T4 w 929"/>
                              <a:gd name="T6" fmla="+- 0 2384 1679"/>
                              <a:gd name="T7" fmla="*/ 2384 h 706"/>
                              <a:gd name="T8" fmla="+- 0 6670 6670"/>
                              <a:gd name="T9" fmla="*/ T8 w 929"/>
                              <a:gd name="T10" fmla="+- 0 2032 1679"/>
                              <a:gd name="T11" fmla="*/ 2032 h 706"/>
                              <a:gd name="T12" fmla="+- 0 7598 6670"/>
                              <a:gd name="T13" fmla="*/ T12 w 929"/>
                              <a:gd name="T14" fmla="+- 0 2032 1679"/>
                              <a:gd name="T15" fmla="*/ 2032 h 706"/>
                              <a:gd name="T16" fmla="+- 0 6670 6670"/>
                              <a:gd name="T17" fmla="*/ T16 w 929"/>
                              <a:gd name="T18" fmla="+- 0 1679 1679"/>
                              <a:gd name="T19" fmla="*/ 1679 h 706"/>
                              <a:gd name="T20" fmla="+- 0 7598 6670"/>
                              <a:gd name="T21" fmla="*/ T20 w 929"/>
                              <a:gd name="T22" fmla="+- 0 1679 1679"/>
                              <a:gd name="T23" fmla="*/ 1679 h 706"/>
                            </a:gdLst>
                            <a:ahLst/>
                            <a:cxnLst>
                              <a:cxn ang="0">
                                <a:pos x="T1" y="T3"/>
                              </a:cxn>
                              <a:cxn ang="0">
                                <a:pos x="T5" y="T7"/>
                              </a:cxn>
                              <a:cxn ang="0">
                                <a:pos x="T9" y="T11"/>
                              </a:cxn>
                              <a:cxn ang="0">
                                <a:pos x="T13" y="T15"/>
                              </a:cxn>
                              <a:cxn ang="0">
                                <a:pos x="T17" y="T19"/>
                              </a:cxn>
                              <a:cxn ang="0">
                                <a:pos x="T21" y="T23"/>
                              </a:cxn>
                            </a:cxnLst>
                            <a:rect l="0" t="0" r="r" b="b"/>
                            <a:pathLst>
                              <a:path w="929" h="706">
                                <a:moveTo>
                                  <a:pt x="0" y="705"/>
                                </a:moveTo>
                                <a:lnTo>
                                  <a:pt x="928" y="705"/>
                                </a:lnTo>
                                <a:moveTo>
                                  <a:pt x="0" y="353"/>
                                </a:moveTo>
                                <a:lnTo>
                                  <a:pt x="928" y="353"/>
                                </a:lnTo>
                                <a:moveTo>
                                  <a:pt x="0" y="0"/>
                                </a:moveTo>
                                <a:lnTo>
                                  <a:pt x="928"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 name="AutoShape 435"/>
                        <wps:cNvSpPr>
                          <a:spLocks/>
                        </wps:cNvSpPr>
                        <wps:spPr bwMode="auto">
                          <a:xfrm>
                            <a:off x="2898" y="969"/>
                            <a:ext cx="6501" cy="361"/>
                          </a:xfrm>
                          <a:custGeom>
                            <a:avLst/>
                            <a:gdLst>
                              <a:gd name="T0" fmla="+- 0 6670 2898"/>
                              <a:gd name="T1" fmla="*/ T0 w 6501"/>
                              <a:gd name="T2" fmla="+- 0 1330 969"/>
                              <a:gd name="T3" fmla="*/ 1330 h 361"/>
                              <a:gd name="T4" fmla="+- 0 7598 2898"/>
                              <a:gd name="T5" fmla="*/ T4 w 6501"/>
                              <a:gd name="T6" fmla="+- 0 1330 969"/>
                              <a:gd name="T7" fmla="*/ 1330 h 361"/>
                              <a:gd name="T8" fmla="+- 0 6670 2898"/>
                              <a:gd name="T9" fmla="*/ T8 w 6501"/>
                              <a:gd name="T10" fmla="+- 0 1322 969"/>
                              <a:gd name="T11" fmla="*/ 1322 h 361"/>
                              <a:gd name="T12" fmla="+- 0 7598 2898"/>
                              <a:gd name="T13" fmla="*/ T12 w 6501"/>
                              <a:gd name="T14" fmla="+- 0 1322 969"/>
                              <a:gd name="T15" fmla="*/ 1322 h 361"/>
                              <a:gd name="T16" fmla="+- 0 2898 2898"/>
                              <a:gd name="T17" fmla="*/ T16 w 6501"/>
                              <a:gd name="T18" fmla="+- 0 977 969"/>
                              <a:gd name="T19" fmla="*/ 977 h 361"/>
                              <a:gd name="T20" fmla="+- 0 8681 2898"/>
                              <a:gd name="T21" fmla="*/ T20 w 6501"/>
                              <a:gd name="T22" fmla="+- 0 977 969"/>
                              <a:gd name="T23" fmla="*/ 977 h 361"/>
                              <a:gd name="T24" fmla="+- 0 8837 2898"/>
                              <a:gd name="T25" fmla="*/ T24 w 6501"/>
                              <a:gd name="T26" fmla="+- 0 977 969"/>
                              <a:gd name="T27" fmla="*/ 977 h 361"/>
                              <a:gd name="T28" fmla="+- 0 9399 2898"/>
                              <a:gd name="T29" fmla="*/ T28 w 6501"/>
                              <a:gd name="T30" fmla="+- 0 977 969"/>
                              <a:gd name="T31" fmla="*/ 977 h 361"/>
                              <a:gd name="T32" fmla="+- 0 2898 2898"/>
                              <a:gd name="T33" fmla="*/ T32 w 6501"/>
                              <a:gd name="T34" fmla="+- 0 969 969"/>
                              <a:gd name="T35" fmla="*/ 969 h 361"/>
                              <a:gd name="T36" fmla="+- 0 9399 2898"/>
                              <a:gd name="T37" fmla="*/ T36 w 6501"/>
                              <a:gd name="T38" fmla="+- 0 969 969"/>
                              <a:gd name="T39" fmla="*/ 969 h 3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501" h="361">
                                <a:moveTo>
                                  <a:pt x="3772" y="361"/>
                                </a:moveTo>
                                <a:lnTo>
                                  <a:pt x="4700" y="361"/>
                                </a:lnTo>
                                <a:moveTo>
                                  <a:pt x="3772" y="353"/>
                                </a:moveTo>
                                <a:lnTo>
                                  <a:pt x="4700" y="353"/>
                                </a:lnTo>
                                <a:moveTo>
                                  <a:pt x="0" y="8"/>
                                </a:moveTo>
                                <a:lnTo>
                                  <a:pt x="5783" y="8"/>
                                </a:lnTo>
                                <a:moveTo>
                                  <a:pt x="5939" y="8"/>
                                </a:moveTo>
                                <a:lnTo>
                                  <a:pt x="6501" y="8"/>
                                </a:lnTo>
                                <a:moveTo>
                                  <a:pt x="0" y="0"/>
                                </a:moveTo>
                                <a:lnTo>
                                  <a:pt x="650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8" name="Rectangle 436"/>
                        <wps:cNvSpPr>
                          <a:spLocks noChangeArrowheads="1"/>
                        </wps:cNvSpPr>
                        <wps:spPr bwMode="auto">
                          <a:xfrm>
                            <a:off x="6513" y="973"/>
                            <a:ext cx="156" cy="2825"/>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9" name="AutoShape 437"/>
                        <wps:cNvSpPr>
                          <a:spLocks/>
                        </wps:cNvSpPr>
                        <wps:spPr bwMode="auto">
                          <a:xfrm>
                            <a:off x="7752" y="2733"/>
                            <a:ext cx="929" cy="716"/>
                          </a:xfrm>
                          <a:custGeom>
                            <a:avLst/>
                            <a:gdLst>
                              <a:gd name="T0" fmla="+- 0 7752 7752"/>
                              <a:gd name="T1" fmla="*/ T0 w 929"/>
                              <a:gd name="T2" fmla="+- 0 3449 2733"/>
                              <a:gd name="T3" fmla="*/ 3449 h 716"/>
                              <a:gd name="T4" fmla="+- 0 8484 7752"/>
                              <a:gd name="T5" fmla="*/ T4 w 929"/>
                              <a:gd name="T6" fmla="+- 0 3449 2733"/>
                              <a:gd name="T7" fmla="*/ 3449 h 716"/>
                              <a:gd name="T8" fmla="+- 0 7752 7752"/>
                              <a:gd name="T9" fmla="*/ T8 w 929"/>
                              <a:gd name="T10" fmla="+- 0 3441 2733"/>
                              <a:gd name="T11" fmla="*/ 3441 h 716"/>
                              <a:gd name="T12" fmla="+- 0 8484 7752"/>
                              <a:gd name="T13" fmla="*/ T12 w 929"/>
                              <a:gd name="T14" fmla="+- 0 3441 2733"/>
                              <a:gd name="T15" fmla="*/ 3441 h 716"/>
                              <a:gd name="T16" fmla="+- 0 8640 7752"/>
                              <a:gd name="T17" fmla="*/ T16 w 929"/>
                              <a:gd name="T18" fmla="+- 0 3449 2733"/>
                              <a:gd name="T19" fmla="*/ 3449 h 716"/>
                              <a:gd name="T20" fmla="+- 0 8681 7752"/>
                              <a:gd name="T21" fmla="*/ T20 w 929"/>
                              <a:gd name="T22" fmla="+- 0 3449 2733"/>
                              <a:gd name="T23" fmla="*/ 3449 h 716"/>
                              <a:gd name="T24" fmla="+- 0 8640 7752"/>
                              <a:gd name="T25" fmla="*/ T24 w 929"/>
                              <a:gd name="T26" fmla="+- 0 3441 2733"/>
                              <a:gd name="T27" fmla="*/ 3441 h 716"/>
                              <a:gd name="T28" fmla="+- 0 8681 7752"/>
                              <a:gd name="T29" fmla="*/ T28 w 929"/>
                              <a:gd name="T30" fmla="+- 0 3441 2733"/>
                              <a:gd name="T31" fmla="*/ 3441 h 716"/>
                              <a:gd name="T32" fmla="+- 0 7752 7752"/>
                              <a:gd name="T33" fmla="*/ T32 w 929"/>
                              <a:gd name="T34" fmla="+- 0 3094 2733"/>
                              <a:gd name="T35" fmla="*/ 3094 h 716"/>
                              <a:gd name="T36" fmla="+- 0 8484 7752"/>
                              <a:gd name="T37" fmla="*/ T36 w 929"/>
                              <a:gd name="T38" fmla="+- 0 3094 2733"/>
                              <a:gd name="T39" fmla="*/ 3094 h 716"/>
                              <a:gd name="T40" fmla="+- 0 7752 7752"/>
                              <a:gd name="T41" fmla="*/ T40 w 929"/>
                              <a:gd name="T42" fmla="+- 0 3086 2733"/>
                              <a:gd name="T43" fmla="*/ 3086 h 716"/>
                              <a:gd name="T44" fmla="+- 0 8484 7752"/>
                              <a:gd name="T45" fmla="*/ T44 w 929"/>
                              <a:gd name="T46" fmla="+- 0 3086 2733"/>
                              <a:gd name="T47" fmla="*/ 3086 h 716"/>
                              <a:gd name="T48" fmla="+- 0 8640 7752"/>
                              <a:gd name="T49" fmla="*/ T48 w 929"/>
                              <a:gd name="T50" fmla="+- 0 3094 2733"/>
                              <a:gd name="T51" fmla="*/ 3094 h 716"/>
                              <a:gd name="T52" fmla="+- 0 8681 7752"/>
                              <a:gd name="T53" fmla="*/ T52 w 929"/>
                              <a:gd name="T54" fmla="+- 0 3094 2733"/>
                              <a:gd name="T55" fmla="*/ 3094 h 716"/>
                              <a:gd name="T56" fmla="+- 0 8640 7752"/>
                              <a:gd name="T57" fmla="*/ T56 w 929"/>
                              <a:gd name="T58" fmla="+- 0 3086 2733"/>
                              <a:gd name="T59" fmla="*/ 3086 h 716"/>
                              <a:gd name="T60" fmla="+- 0 8681 7752"/>
                              <a:gd name="T61" fmla="*/ T60 w 929"/>
                              <a:gd name="T62" fmla="+- 0 3086 2733"/>
                              <a:gd name="T63" fmla="*/ 3086 h 716"/>
                              <a:gd name="T64" fmla="+- 0 7752 7752"/>
                              <a:gd name="T65" fmla="*/ T64 w 929"/>
                              <a:gd name="T66" fmla="+- 0 2741 2733"/>
                              <a:gd name="T67" fmla="*/ 2741 h 716"/>
                              <a:gd name="T68" fmla="+- 0 8681 7752"/>
                              <a:gd name="T69" fmla="*/ T68 w 929"/>
                              <a:gd name="T70" fmla="+- 0 2741 2733"/>
                              <a:gd name="T71" fmla="*/ 2741 h 716"/>
                              <a:gd name="T72" fmla="+- 0 7752 7752"/>
                              <a:gd name="T73" fmla="*/ T72 w 929"/>
                              <a:gd name="T74" fmla="+- 0 2733 2733"/>
                              <a:gd name="T75" fmla="*/ 2733 h 716"/>
                              <a:gd name="T76" fmla="+- 0 8681 7752"/>
                              <a:gd name="T77" fmla="*/ T76 w 929"/>
                              <a:gd name="T78" fmla="+- 0 2733 2733"/>
                              <a:gd name="T79" fmla="*/ 2733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929" h="716">
                                <a:moveTo>
                                  <a:pt x="0" y="716"/>
                                </a:moveTo>
                                <a:lnTo>
                                  <a:pt x="732" y="716"/>
                                </a:lnTo>
                                <a:moveTo>
                                  <a:pt x="0" y="708"/>
                                </a:moveTo>
                                <a:lnTo>
                                  <a:pt x="732" y="708"/>
                                </a:lnTo>
                                <a:moveTo>
                                  <a:pt x="888" y="716"/>
                                </a:moveTo>
                                <a:lnTo>
                                  <a:pt x="929" y="716"/>
                                </a:lnTo>
                                <a:moveTo>
                                  <a:pt x="888" y="708"/>
                                </a:moveTo>
                                <a:lnTo>
                                  <a:pt x="929" y="708"/>
                                </a:lnTo>
                                <a:moveTo>
                                  <a:pt x="0" y="361"/>
                                </a:moveTo>
                                <a:lnTo>
                                  <a:pt x="732" y="361"/>
                                </a:lnTo>
                                <a:moveTo>
                                  <a:pt x="0" y="353"/>
                                </a:moveTo>
                                <a:lnTo>
                                  <a:pt x="732" y="353"/>
                                </a:lnTo>
                                <a:moveTo>
                                  <a:pt x="888" y="361"/>
                                </a:moveTo>
                                <a:lnTo>
                                  <a:pt x="929" y="361"/>
                                </a:lnTo>
                                <a:moveTo>
                                  <a:pt x="888" y="353"/>
                                </a:moveTo>
                                <a:lnTo>
                                  <a:pt x="929" y="353"/>
                                </a:lnTo>
                                <a:moveTo>
                                  <a:pt x="0" y="8"/>
                                </a:moveTo>
                                <a:lnTo>
                                  <a:pt x="929" y="8"/>
                                </a:lnTo>
                                <a:moveTo>
                                  <a:pt x="0" y="0"/>
                                </a:moveTo>
                                <a:lnTo>
                                  <a:pt x="92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Rectangle 438"/>
                        <wps:cNvSpPr>
                          <a:spLocks noChangeArrowheads="1"/>
                        </wps:cNvSpPr>
                        <wps:spPr bwMode="auto">
                          <a:xfrm>
                            <a:off x="8484" y="2737"/>
                            <a:ext cx="156" cy="1061"/>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1" name="AutoShape 439"/>
                        <wps:cNvSpPr>
                          <a:spLocks/>
                        </wps:cNvSpPr>
                        <wps:spPr bwMode="auto">
                          <a:xfrm>
                            <a:off x="7752" y="1678"/>
                            <a:ext cx="929" cy="706"/>
                          </a:xfrm>
                          <a:custGeom>
                            <a:avLst/>
                            <a:gdLst>
                              <a:gd name="T0" fmla="+- 0 7752 7752"/>
                              <a:gd name="T1" fmla="*/ T0 w 929"/>
                              <a:gd name="T2" fmla="+- 0 2384 1679"/>
                              <a:gd name="T3" fmla="*/ 2384 h 706"/>
                              <a:gd name="T4" fmla="+- 0 8681 7752"/>
                              <a:gd name="T5" fmla="*/ T4 w 929"/>
                              <a:gd name="T6" fmla="+- 0 2384 1679"/>
                              <a:gd name="T7" fmla="*/ 2384 h 706"/>
                              <a:gd name="T8" fmla="+- 0 7752 7752"/>
                              <a:gd name="T9" fmla="*/ T8 w 929"/>
                              <a:gd name="T10" fmla="+- 0 2032 1679"/>
                              <a:gd name="T11" fmla="*/ 2032 h 706"/>
                              <a:gd name="T12" fmla="+- 0 8681 7752"/>
                              <a:gd name="T13" fmla="*/ T12 w 929"/>
                              <a:gd name="T14" fmla="+- 0 2032 1679"/>
                              <a:gd name="T15" fmla="*/ 2032 h 706"/>
                              <a:gd name="T16" fmla="+- 0 7752 7752"/>
                              <a:gd name="T17" fmla="*/ T16 w 929"/>
                              <a:gd name="T18" fmla="+- 0 1679 1679"/>
                              <a:gd name="T19" fmla="*/ 1679 h 706"/>
                              <a:gd name="T20" fmla="+- 0 8681 7752"/>
                              <a:gd name="T21" fmla="*/ T20 w 929"/>
                              <a:gd name="T22" fmla="+- 0 1679 1679"/>
                              <a:gd name="T23" fmla="*/ 1679 h 706"/>
                            </a:gdLst>
                            <a:ahLst/>
                            <a:cxnLst>
                              <a:cxn ang="0">
                                <a:pos x="T1" y="T3"/>
                              </a:cxn>
                              <a:cxn ang="0">
                                <a:pos x="T5" y="T7"/>
                              </a:cxn>
                              <a:cxn ang="0">
                                <a:pos x="T9" y="T11"/>
                              </a:cxn>
                              <a:cxn ang="0">
                                <a:pos x="T13" y="T15"/>
                              </a:cxn>
                              <a:cxn ang="0">
                                <a:pos x="T17" y="T19"/>
                              </a:cxn>
                              <a:cxn ang="0">
                                <a:pos x="T21" y="T23"/>
                              </a:cxn>
                            </a:cxnLst>
                            <a:rect l="0" t="0" r="r" b="b"/>
                            <a:pathLst>
                              <a:path w="929" h="706">
                                <a:moveTo>
                                  <a:pt x="0" y="705"/>
                                </a:moveTo>
                                <a:lnTo>
                                  <a:pt x="929" y="705"/>
                                </a:lnTo>
                                <a:moveTo>
                                  <a:pt x="0" y="353"/>
                                </a:moveTo>
                                <a:lnTo>
                                  <a:pt x="929" y="353"/>
                                </a:lnTo>
                                <a:moveTo>
                                  <a:pt x="0" y="0"/>
                                </a:moveTo>
                                <a:lnTo>
                                  <a:pt x="929"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AutoShape 440"/>
                        <wps:cNvSpPr>
                          <a:spLocks/>
                        </wps:cNvSpPr>
                        <wps:spPr bwMode="auto">
                          <a:xfrm>
                            <a:off x="7752" y="1322"/>
                            <a:ext cx="929" cy="8"/>
                          </a:xfrm>
                          <a:custGeom>
                            <a:avLst/>
                            <a:gdLst>
                              <a:gd name="T0" fmla="+- 0 7752 7752"/>
                              <a:gd name="T1" fmla="*/ T0 w 929"/>
                              <a:gd name="T2" fmla="+- 0 1330 1322"/>
                              <a:gd name="T3" fmla="*/ 1330 h 8"/>
                              <a:gd name="T4" fmla="+- 0 8681 7752"/>
                              <a:gd name="T5" fmla="*/ T4 w 929"/>
                              <a:gd name="T6" fmla="+- 0 1330 1322"/>
                              <a:gd name="T7" fmla="*/ 1330 h 8"/>
                              <a:gd name="T8" fmla="+- 0 7752 7752"/>
                              <a:gd name="T9" fmla="*/ T8 w 929"/>
                              <a:gd name="T10" fmla="+- 0 1322 1322"/>
                              <a:gd name="T11" fmla="*/ 1322 h 8"/>
                              <a:gd name="T12" fmla="+- 0 8681 7752"/>
                              <a:gd name="T13" fmla="*/ T12 w 929"/>
                              <a:gd name="T14" fmla="+- 0 1322 1322"/>
                              <a:gd name="T15" fmla="*/ 1322 h 8"/>
                            </a:gdLst>
                            <a:ahLst/>
                            <a:cxnLst>
                              <a:cxn ang="0">
                                <a:pos x="T1" y="T3"/>
                              </a:cxn>
                              <a:cxn ang="0">
                                <a:pos x="T5" y="T7"/>
                              </a:cxn>
                              <a:cxn ang="0">
                                <a:pos x="T9" y="T11"/>
                              </a:cxn>
                              <a:cxn ang="0">
                                <a:pos x="T13" y="T15"/>
                              </a:cxn>
                            </a:cxnLst>
                            <a:rect l="0" t="0" r="r" b="b"/>
                            <a:pathLst>
                              <a:path w="929" h="8">
                                <a:moveTo>
                                  <a:pt x="0" y="8"/>
                                </a:moveTo>
                                <a:lnTo>
                                  <a:pt x="929" y="8"/>
                                </a:lnTo>
                                <a:moveTo>
                                  <a:pt x="0" y="0"/>
                                </a:moveTo>
                                <a:lnTo>
                                  <a:pt x="92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Rectangle 441"/>
                        <wps:cNvSpPr>
                          <a:spLocks noChangeArrowheads="1"/>
                        </wps:cNvSpPr>
                        <wps:spPr bwMode="auto">
                          <a:xfrm>
                            <a:off x="7598" y="1148"/>
                            <a:ext cx="154" cy="265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4" name="AutoShape 442"/>
                        <wps:cNvSpPr>
                          <a:spLocks/>
                        </wps:cNvSpPr>
                        <wps:spPr bwMode="auto">
                          <a:xfrm>
                            <a:off x="8836" y="2733"/>
                            <a:ext cx="563" cy="716"/>
                          </a:xfrm>
                          <a:custGeom>
                            <a:avLst/>
                            <a:gdLst>
                              <a:gd name="T0" fmla="+- 0 8837 8837"/>
                              <a:gd name="T1" fmla="*/ T0 w 563"/>
                              <a:gd name="T2" fmla="+- 0 3449 2733"/>
                              <a:gd name="T3" fmla="*/ 3449 h 716"/>
                              <a:gd name="T4" fmla="+- 0 9399 8837"/>
                              <a:gd name="T5" fmla="*/ T4 w 563"/>
                              <a:gd name="T6" fmla="+- 0 3449 2733"/>
                              <a:gd name="T7" fmla="*/ 3449 h 716"/>
                              <a:gd name="T8" fmla="+- 0 8837 8837"/>
                              <a:gd name="T9" fmla="*/ T8 w 563"/>
                              <a:gd name="T10" fmla="+- 0 3441 2733"/>
                              <a:gd name="T11" fmla="*/ 3441 h 716"/>
                              <a:gd name="T12" fmla="+- 0 9399 8837"/>
                              <a:gd name="T13" fmla="*/ T12 w 563"/>
                              <a:gd name="T14" fmla="+- 0 3441 2733"/>
                              <a:gd name="T15" fmla="*/ 3441 h 716"/>
                              <a:gd name="T16" fmla="+- 0 8837 8837"/>
                              <a:gd name="T17" fmla="*/ T16 w 563"/>
                              <a:gd name="T18" fmla="+- 0 3094 2733"/>
                              <a:gd name="T19" fmla="*/ 3094 h 716"/>
                              <a:gd name="T20" fmla="+- 0 9399 8837"/>
                              <a:gd name="T21" fmla="*/ T20 w 563"/>
                              <a:gd name="T22" fmla="+- 0 3094 2733"/>
                              <a:gd name="T23" fmla="*/ 3094 h 716"/>
                              <a:gd name="T24" fmla="+- 0 8837 8837"/>
                              <a:gd name="T25" fmla="*/ T24 w 563"/>
                              <a:gd name="T26" fmla="+- 0 3086 2733"/>
                              <a:gd name="T27" fmla="*/ 3086 h 716"/>
                              <a:gd name="T28" fmla="+- 0 9399 8837"/>
                              <a:gd name="T29" fmla="*/ T28 w 563"/>
                              <a:gd name="T30" fmla="+- 0 3086 2733"/>
                              <a:gd name="T31" fmla="*/ 3086 h 716"/>
                              <a:gd name="T32" fmla="+- 0 8837 8837"/>
                              <a:gd name="T33" fmla="*/ T32 w 563"/>
                              <a:gd name="T34" fmla="+- 0 2741 2733"/>
                              <a:gd name="T35" fmla="*/ 2741 h 716"/>
                              <a:gd name="T36" fmla="+- 0 9399 8837"/>
                              <a:gd name="T37" fmla="*/ T36 w 563"/>
                              <a:gd name="T38" fmla="+- 0 2741 2733"/>
                              <a:gd name="T39" fmla="*/ 2741 h 716"/>
                              <a:gd name="T40" fmla="+- 0 8837 8837"/>
                              <a:gd name="T41" fmla="*/ T40 w 563"/>
                              <a:gd name="T42" fmla="+- 0 2733 2733"/>
                              <a:gd name="T43" fmla="*/ 2733 h 716"/>
                              <a:gd name="T44" fmla="+- 0 9399 8837"/>
                              <a:gd name="T45" fmla="*/ T44 w 563"/>
                              <a:gd name="T46" fmla="+- 0 2733 2733"/>
                              <a:gd name="T47" fmla="*/ 2733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63" h="716">
                                <a:moveTo>
                                  <a:pt x="0" y="716"/>
                                </a:moveTo>
                                <a:lnTo>
                                  <a:pt x="562" y="716"/>
                                </a:lnTo>
                                <a:moveTo>
                                  <a:pt x="0" y="708"/>
                                </a:moveTo>
                                <a:lnTo>
                                  <a:pt x="562" y="708"/>
                                </a:lnTo>
                                <a:moveTo>
                                  <a:pt x="0" y="361"/>
                                </a:moveTo>
                                <a:lnTo>
                                  <a:pt x="562" y="361"/>
                                </a:lnTo>
                                <a:moveTo>
                                  <a:pt x="0" y="353"/>
                                </a:moveTo>
                                <a:lnTo>
                                  <a:pt x="562" y="353"/>
                                </a:lnTo>
                                <a:moveTo>
                                  <a:pt x="0" y="8"/>
                                </a:moveTo>
                                <a:lnTo>
                                  <a:pt x="562" y="8"/>
                                </a:lnTo>
                                <a:moveTo>
                                  <a:pt x="0" y="0"/>
                                </a:moveTo>
                                <a:lnTo>
                                  <a:pt x="562"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5" name="AutoShape 443"/>
                        <wps:cNvSpPr>
                          <a:spLocks/>
                        </wps:cNvSpPr>
                        <wps:spPr bwMode="auto">
                          <a:xfrm>
                            <a:off x="8836" y="1678"/>
                            <a:ext cx="563" cy="706"/>
                          </a:xfrm>
                          <a:custGeom>
                            <a:avLst/>
                            <a:gdLst>
                              <a:gd name="T0" fmla="+- 0 8837 8837"/>
                              <a:gd name="T1" fmla="*/ T0 w 563"/>
                              <a:gd name="T2" fmla="+- 0 2384 1679"/>
                              <a:gd name="T3" fmla="*/ 2384 h 706"/>
                              <a:gd name="T4" fmla="+- 0 9399 8837"/>
                              <a:gd name="T5" fmla="*/ T4 w 563"/>
                              <a:gd name="T6" fmla="+- 0 2384 1679"/>
                              <a:gd name="T7" fmla="*/ 2384 h 706"/>
                              <a:gd name="T8" fmla="+- 0 8837 8837"/>
                              <a:gd name="T9" fmla="*/ T8 w 563"/>
                              <a:gd name="T10" fmla="+- 0 2032 1679"/>
                              <a:gd name="T11" fmla="*/ 2032 h 706"/>
                              <a:gd name="T12" fmla="+- 0 9399 8837"/>
                              <a:gd name="T13" fmla="*/ T12 w 563"/>
                              <a:gd name="T14" fmla="+- 0 2032 1679"/>
                              <a:gd name="T15" fmla="*/ 2032 h 706"/>
                              <a:gd name="T16" fmla="+- 0 8837 8837"/>
                              <a:gd name="T17" fmla="*/ T16 w 563"/>
                              <a:gd name="T18" fmla="+- 0 1679 1679"/>
                              <a:gd name="T19" fmla="*/ 1679 h 706"/>
                              <a:gd name="T20" fmla="+- 0 9399 8837"/>
                              <a:gd name="T21" fmla="*/ T20 w 563"/>
                              <a:gd name="T22" fmla="+- 0 1679 1679"/>
                              <a:gd name="T23" fmla="*/ 1679 h 706"/>
                            </a:gdLst>
                            <a:ahLst/>
                            <a:cxnLst>
                              <a:cxn ang="0">
                                <a:pos x="T1" y="T3"/>
                              </a:cxn>
                              <a:cxn ang="0">
                                <a:pos x="T5" y="T7"/>
                              </a:cxn>
                              <a:cxn ang="0">
                                <a:pos x="T9" y="T11"/>
                              </a:cxn>
                              <a:cxn ang="0">
                                <a:pos x="T13" y="T15"/>
                              </a:cxn>
                              <a:cxn ang="0">
                                <a:pos x="T17" y="T19"/>
                              </a:cxn>
                              <a:cxn ang="0">
                                <a:pos x="T21" y="T23"/>
                              </a:cxn>
                            </a:cxnLst>
                            <a:rect l="0" t="0" r="r" b="b"/>
                            <a:pathLst>
                              <a:path w="563" h="706">
                                <a:moveTo>
                                  <a:pt x="0" y="705"/>
                                </a:moveTo>
                                <a:lnTo>
                                  <a:pt x="562" y="705"/>
                                </a:lnTo>
                                <a:moveTo>
                                  <a:pt x="0" y="353"/>
                                </a:moveTo>
                                <a:lnTo>
                                  <a:pt x="562" y="353"/>
                                </a:lnTo>
                                <a:moveTo>
                                  <a:pt x="0" y="0"/>
                                </a:moveTo>
                                <a:lnTo>
                                  <a:pt x="562"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AutoShape 444"/>
                        <wps:cNvSpPr>
                          <a:spLocks/>
                        </wps:cNvSpPr>
                        <wps:spPr bwMode="auto">
                          <a:xfrm>
                            <a:off x="8836" y="1322"/>
                            <a:ext cx="563" cy="8"/>
                          </a:xfrm>
                          <a:custGeom>
                            <a:avLst/>
                            <a:gdLst>
                              <a:gd name="T0" fmla="+- 0 8837 8837"/>
                              <a:gd name="T1" fmla="*/ T0 w 563"/>
                              <a:gd name="T2" fmla="+- 0 1330 1322"/>
                              <a:gd name="T3" fmla="*/ 1330 h 8"/>
                              <a:gd name="T4" fmla="+- 0 9399 8837"/>
                              <a:gd name="T5" fmla="*/ T4 w 563"/>
                              <a:gd name="T6" fmla="+- 0 1330 1322"/>
                              <a:gd name="T7" fmla="*/ 1330 h 8"/>
                              <a:gd name="T8" fmla="+- 0 8837 8837"/>
                              <a:gd name="T9" fmla="*/ T8 w 563"/>
                              <a:gd name="T10" fmla="+- 0 1322 1322"/>
                              <a:gd name="T11" fmla="*/ 1322 h 8"/>
                              <a:gd name="T12" fmla="+- 0 9399 8837"/>
                              <a:gd name="T13" fmla="*/ T12 w 563"/>
                              <a:gd name="T14" fmla="+- 0 1322 1322"/>
                              <a:gd name="T15" fmla="*/ 1322 h 8"/>
                            </a:gdLst>
                            <a:ahLst/>
                            <a:cxnLst>
                              <a:cxn ang="0">
                                <a:pos x="T1" y="T3"/>
                              </a:cxn>
                              <a:cxn ang="0">
                                <a:pos x="T5" y="T7"/>
                              </a:cxn>
                              <a:cxn ang="0">
                                <a:pos x="T9" y="T11"/>
                              </a:cxn>
                              <a:cxn ang="0">
                                <a:pos x="T13" y="T15"/>
                              </a:cxn>
                            </a:cxnLst>
                            <a:rect l="0" t="0" r="r" b="b"/>
                            <a:pathLst>
                              <a:path w="563" h="8">
                                <a:moveTo>
                                  <a:pt x="0" y="8"/>
                                </a:moveTo>
                                <a:lnTo>
                                  <a:pt x="562" y="8"/>
                                </a:lnTo>
                                <a:moveTo>
                                  <a:pt x="0" y="0"/>
                                </a:moveTo>
                                <a:lnTo>
                                  <a:pt x="562"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445"/>
                        <wps:cNvSpPr>
                          <a:spLocks noChangeArrowheads="1"/>
                        </wps:cNvSpPr>
                        <wps:spPr bwMode="auto">
                          <a:xfrm>
                            <a:off x="8680" y="973"/>
                            <a:ext cx="156" cy="2825"/>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8" name="AutoShape 446"/>
                        <wps:cNvSpPr>
                          <a:spLocks/>
                        </wps:cNvSpPr>
                        <wps:spPr bwMode="auto">
                          <a:xfrm>
                            <a:off x="3616" y="3441"/>
                            <a:ext cx="41" cy="8"/>
                          </a:xfrm>
                          <a:custGeom>
                            <a:avLst/>
                            <a:gdLst>
                              <a:gd name="T0" fmla="+- 0 3617 3617"/>
                              <a:gd name="T1" fmla="*/ T0 w 41"/>
                              <a:gd name="T2" fmla="+- 0 3449 3441"/>
                              <a:gd name="T3" fmla="*/ 3449 h 8"/>
                              <a:gd name="T4" fmla="+- 0 3658 3617"/>
                              <a:gd name="T5" fmla="*/ T4 w 41"/>
                              <a:gd name="T6" fmla="+- 0 3449 3441"/>
                              <a:gd name="T7" fmla="*/ 3449 h 8"/>
                              <a:gd name="T8" fmla="+- 0 3617 3617"/>
                              <a:gd name="T9" fmla="*/ T8 w 41"/>
                              <a:gd name="T10" fmla="+- 0 3441 3441"/>
                              <a:gd name="T11" fmla="*/ 3441 h 8"/>
                              <a:gd name="T12" fmla="+- 0 3658 3617"/>
                              <a:gd name="T13" fmla="*/ T12 w 41"/>
                              <a:gd name="T14" fmla="+- 0 3441 3441"/>
                              <a:gd name="T15" fmla="*/ 3441 h 8"/>
                            </a:gdLst>
                            <a:ahLst/>
                            <a:cxnLst>
                              <a:cxn ang="0">
                                <a:pos x="T1" y="T3"/>
                              </a:cxn>
                              <a:cxn ang="0">
                                <a:pos x="T5" y="T7"/>
                              </a:cxn>
                              <a:cxn ang="0">
                                <a:pos x="T9" y="T11"/>
                              </a:cxn>
                              <a:cxn ang="0">
                                <a:pos x="T13" y="T15"/>
                              </a:cxn>
                            </a:cxnLst>
                            <a:rect l="0" t="0" r="r" b="b"/>
                            <a:pathLst>
                              <a:path w="41" h="8">
                                <a:moveTo>
                                  <a:pt x="0" y="8"/>
                                </a:moveTo>
                                <a:lnTo>
                                  <a:pt x="41" y="8"/>
                                </a:lnTo>
                                <a:moveTo>
                                  <a:pt x="0" y="0"/>
                                </a:moveTo>
                                <a:lnTo>
                                  <a:pt x="4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9" name="AutoShape 447"/>
                        <wps:cNvSpPr>
                          <a:spLocks/>
                        </wps:cNvSpPr>
                        <wps:spPr bwMode="auto">
                          <a:xfrm>
                            <a:off x="3460" y="3089"/>
                            <a:ext cx="1239" cy="708"/>
                          </a:xfrm>
                          <a:custGeom>
                            <a:avLst/>
                            <a:gdLst>
                              <a:gd name="T0" fmla="+- 0 3617 3461"/>
                              <a:gd name="T1" fmla="*/ T0 w 1239"/>
                              <a:gd name="T2" fmla="+- 0 3090 3090"/>
                              <a:gd name="T3" fmla="*/ 3090 h 708"/>
                              <a:gd name="T4" fmla="+- 0 3461 3461"/>
                              <a:gd name="T5" fmla="*/ T4 w 1239"/>
                              <a:gd name="T6" fmla="+- 0 3090 3090"/>
                              <a:gd name="T7" fmla="*/ 3090 h 708"/>
                              <a:gd name="T8" fmla="+- 0 3461 3461"/>
                              <a:gd name="T9" fmla="*/ T8 w 1239"/>
                              <a:gd name="T10" fmla="+- 0 3798 3090"/>
                              <a:gd name="T11" fmla="*/ 3798 h 708"/>
                              <a:gd name="T12" fmla="+- 0 3617 3461"/>
                              <a:gd name="T13" fmla="*/ T12 w 1239"/>
                              <a:gd name="T14" fmla="+- 0 3798 3090"/>
                              <a:gd name="T15" fmla="*/ 3798 h 708"/>
                              <a:gd name="T16" fmla="+- 0 3617 3461"/>
                              <a:gd name="T17" fmla="*/ T16 w 1239"/>
                              <a:gd name="T18" fmla="+- 0 3090 3090"/>
                              <a:gd name="T19" fmla="*/ 3090 h 708"/>
                              <a:gd name="T20" fmla="+- 0 4699 3461"/>
                              <a:gd name="T21" fmla="*/ T20 w 1239"/>
                              <a:gd name="T22" fmla="+- 0 3620 3090"/>
                              <a:gd name="T23" fmla="*/ 3620 h 708"/>
                              <a:gd name="T24" fmla="+- 0 4546 3461"/>
                              <a:gd name="T25" fmla="*/ T24 w 1239"/>
                              <a:gd name="T26" fmla="+- 0 3620 3090"/>
                              <a:gd name="T27" fmla="*/ 3620 h 708"/>
                              <a:gd name="T28" fmla="+- 0 4546 3461"/>
                              <a:gd name="T29" fmla="*/ T28 w 1239"/>
                              <a:gd name="T30" fmla="+- 0 3798 3090"/>
                              <a:gd name="T31" fmla="*/ 3798 h 708"/>
                              <a:gd name="T32" fmla="+- 0 4699 3461"/>
                              <a:gd name="T33" fmla="*/ T32 w 1239"/>
                              <a:gd name="T34" fmla="+- 0 3798 3090"/>
                              <a:gd name="T35" fmla="*/ 3798 h 708"/>
                              <a:gd name="T36" fmla="+- 0 4699 3461"/>
                              <a:gd name="T37" fmla="*/ T36 w 1239"/>
                              <a:gd name="T38" fmla="+- 0 3620 3090"/>
                              <a:gd name="T39" fmla="*/ 3620 h 7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239" h="708">
                                <a:moveTo>
                                  <a:pt x="156" y="0"/>
                                </a:moveTo>
                                <a:lnTo>
                                  <a:pt x="0" y="0"/>
                                </a:lnTo>
                                <a:lnTo>
                                  <a:pt x="0" y="708"/>
                                </a:lnTo>
                                <a:lnTo>
                                  <a:pt x="156" y="708"/>
                                </a:lnTo>
                                <a:lnTo>
                                  <a:pt x="156" y="0"/>
                                </a:lnTo>
                                <a:close/>
                                <a:moveTo>
                                  <a:pt x="1238" y="530"/>
                                </a:moveTo>
                                <a:lnTo>
                                  <a:pt x="1085" y="530"/>
                                </a:lnTo>
                                <a:lnTo>
                                  <a:pt x="1085" y="708"/>
                                </a:lnTo>
                                <a:lnTo>
                                  <a:pt x="1238" y="708"/>
                                </a:lnTo>
                                <a:lnTo>
                                  <a:pt x="1238" y="530"/>
                                </a:lnTo>
                                <a:close/>
                              </a:path>
                            </a:pathLst>
                          </a:custGeom>
                          <a:solidFill>
                            <a:srgbClr val="A4A4A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AutoShape 448"/>
                        <wps:cNvSpPr>
                          <a:spLocks/>
                        </wps:cNvSpPr>
                        <wps:spPr bwMode="auto">
                          <a:xfrm>
                            <a:off x="5781" y="3441"/>
                            <a:ext cx="44" cy="8"/>
                          </a:xfrm>
                          <a:custGeom>
                            <a:avLst/>
                            <a:gdLst>
                              <a:gd name="T0" fmla="+- 0 5782 5782"/>
                              <a:gd name="T1" fmla="*/ T0 w 44"/>
                              <a:gd name="T2" fmla="+- 0 3449 3441"/>
                              <a:gd name="T3" fmla="*/ 3449 h 8"/>
                              <a:gd name="T4" fmla="+- 0 5825 5782"/>
                              <a:gd name="T5" fmla="*/ T4 w 44"/>
                              <a:gd name="T6" fmla="+- 0 3449 3441"/>
                              <a:gd name="T7" fmla="*/ 3449 h 8"/>
                              <a:gd name="T8" fmla="+- 0 5782 5782"/>
                              <a:gd name="T9" fmla="*/ T8 w 44"/>
                              <a:gd name="T10" fmla="+- 0 3441 3441"/>
                              <a:gd name="T11" fmla="*/ 3441 h 8"/>
                              <a:gd name="T12" fmla="+- 0 5825 5782"/>
                              <a:gd name="T13" fmla="*/ T12 w 44"/>
                              <a:gd name="T14" fmla="+- 0 3441 3441"/>
                              <a:gd name="T15" fmla="*/ 3441 h 8"/>
                            </a:gdLst>
                            <a:ahLst/>
                            <a:cxnLst>
                              <a:cxn ang="0">
                                <a:pos x="T1" y="T3"/>
                              </a:cxn>
                              <a:cxn ang="0">
                                <a:pos x="T5" y="T7"/>
                              </a:cxn>
                              <a:cxn ang="0">
                                <a:pos x="T9" y="T11"/>
                              </a:cxn>
                              <a:cxn ang="0">
                                <a:pos x="T13" y="T15"/>
                              </a:cxn>
                            </a:cxnLst>
                            <a:rect l="0" t="0" r="r" b="b"/>
                            <a:pathLst>
                              <a:path w="44" h="8">
                                <a:moveTo>
                                  <a:pt x="0" y="8"/>
                                </a:moveTo>
                                <a:lnTo>
                                  <a:pt x="43" y="8"/>
                                </a:lnTo>
                                <a:moveTo>
                                  <a:pt x="0" y="0"/>
                                </a:moveTo>
                                <a:lnTo>
                                  <a:pt x="43"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1" name="Rectangle 449"/>
                        <wps:cNvSpPr>
                          <a:spLocks noChangeArrowheads="1"/>
                        </wps:cNvSpPr>
                        <wps:spPr bwMode="auto">
                          <a:xfrm>
                            <a:off x="5628" y="3267"/>
                            <a:ext cx="154" cy="530"/>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2" name="AutoShape 450"/>
                        <wps:cNvSpPr>
                          <a:spLocks/>
                        </wps:cNvSpPr>
                        <wps:spPr bwMode="auto">
                          <a:xfrm>
                            <a:off x="6866" y="3441"/>
                            <a:ext cx="41" cy="8"/>
                          </a:xfrm>
                          <a:custGeom>
                            <a:avLst/>
                            <a:gdLst>
                              <a:gd name="T0" fmla="+- 0 6866 6866"/>
                              <a:gd name="T1" fmla="*/ T0 w 41"/>
                              <a:gd name="T2" fmla="+- 0 3449 3441"/>
                              <a:gd name="T3" fmla="*/ 3449 h 8"/>
                              <a:gd name="T4" fmla="+- 0 6907 6866"/>
                              <a:gd name="T5" fmla="*/ T4 w 41"/>
                              <a:gd name="T6" fmla="+- 0 3449 3441"/>
                              <a:gd name="T7" fmla="*/ 3449 h 8"/>
                              <a:gd name="T8" fmla="+- 0 6866 6866"/>
                              <a:gd name="T9" fmla="*/ T8 w 41"/>
                              <a:gd name="T10" fmla="+- 0 3441 3441"/>
                              <a:gd name="T11" fmla="*/ 3441 h 8"/>
                              <a:gd name="T12" fmla="+- 0 6907 6866"/>
                              <a:gd name="T13" fmla="*/ T12 w 41"/>
                              <a:gd name="T14" fmla="+- 0 3441 3441"/>
                              <a:gd name="T15" fmla="*/ 3441 h 8"/>
                            </a:gdLst>
                            <a:ahLst/>
                            <a:cxnLst>
                              <a:cxn ang="0">
                                <a:pos x="T1" y="T3"/>
                              </a:cxn>
                              <a:cxn ang="0">
                                <a:pos x="T5" y="T7"/>
                              </a:cxn>
                              <a:cxn ang="0">
                                <a:pos x="T9" y="T11"/>
                              </a:cxn>
                              <a:cxn ang="0">
                                <a:pos x="T13" y="T15"/>
                              </a:cxn>
                            </a:cxnLst>
                            <a:rect l="0" t="0" r="r" b="b"/>
                            <a:pathLst>
                              <a:path w="41" h="8">
                                <a:moveTo>
                                  <a:pt x="0" y="8"/>
                                </a:moveTo>
                                <a:lnTo>
                                  <a:pt x="41" y="8"/>
                                </a:lnTo>
                                <a:moveTo>
                                  <a:pt x="0" y="0"/>
                                </a:moveTo>
                                <a:lnTo>
                                  <a:pt x="4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3" name="Rectangle 451"/>
                        <wps:cNvSpPr>
                          <a:spLocks noChangeArrowheads="1"/>
                        </wps:cNvSpPr>
                        <wps:spPr bwMode="auto">
                          <a:xfrm>
                            <a:off x="6710" y="3089"/>
                            <a:ext cx="156" cy="708"/>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4" name="AutoShape 452"/>
                        <wps:cNvSpPr>
                          <a:spLocks/>
                        </wps:cNvSpPr>
                        <wps:spPr bwMode="auto">
                          <a:xfrm>
                            <a:off x="3657" y="3089"/>
                            <a:ext cx="3406" cy="708"/>
                          </a:xfrm>
                          <a:custGeom>
                            <a:avLst/>
                            <a:gdLst>
                              <a:gd name="T0" fmla="+- 0 3811 3658"/>
                              <a:gd name="T1" fmla="*/ T0 w 3406"/>
                              <a:gd name="T2" fmla="+- 0 3090 3090"/>
                              <a:gd name="T3" fmla="*/ 3090 h 708"/>
                              <a:gd name="T4" fmla="+- 0 3658 3658"/>
                              <a:gd name="T5" fmla="*/ T4 w 3406"/>
                              <a:gd name="T6" fmla="+- 0 3090 3090"/>
                              <a:gd name="T7" fmla="*/ 3090 h 708"/>
                              <a:gd name="T8" fmla="+- 0 3658 3658"/>
                              <a:gd name="T9" fmla="*/ T8 w 3406"/>
                              <a:gd name="T10" fmla="+- 0 3798 3090"/>
                              <a:gd name="T11" fmla="*/ 3798 h 708"/>
                              <a:gd name="T12" fmla="+- 0 3811 3658"/>
                              <a:gd name="T13" fmla="*/ T12 w 3406"/>
                              <a:gd name="T14" fmla="+- 0 3798 3090"/>
                              <a:gd name="T15" fmla="*/ 3798 h 708"/>
                              <a:gd name="T16" fmla="+- 0 3811 3658"/>
                              <a:gd name="T17" fmla="*/ T16 w 3406"/>
                              <a:gd name="T18" fmla="+- 0 3090 3090"/>
                              <a:gd name="T19" fmla="*/ 3090 h 708"/>
                              <a:gd name="T20" fmla="+- 0 4896 3658"/>
                              <a:gd name="T21" fmla="*/ T20 w 3406"/>
                              <a:gd name="T22" fmla="+- 0 3620 3090"/>
                              <a:gd name="T23" fmla="*/ 3620 h 708"/>
                              <a:gd name="T24" fmla="+- 0 4740 3658"/>
                              <a:gd name="T25" fmla="*/ T24 w 3406"/>
                              <a:gd name="T26" fmla="+- 0 3620 3090"/>
                              <a:gd name="T27" fmla="*/ 3620 h 708"/>
                              <a:gd name="T28" fmla="+- 0 4740 3658"/>
                              <a:gd name="T29" fmla="*/ T28 w 3406"/>
                              <a:gd name="T30" fmla="+- 0 3798 3090"/>
                              <a:gd name="T31" fmla="*/ 3798 h 708"/>
                              <a:gd name="T32" fmla="+- 0 4896 3658"/>
                              <a:gd name="T33" fmla="*/ T32 w 3406"/>
                              <a:gd name="T34" fmla="+- 0 3798 3090"/>
                              <a:gd name="T35" fmla="*/ 3798 h 708"/>
                              <a:gd name="T36" fmla="+- 0 4896 3658"/>
                              <a:gd name="T37" fmla="*/ T36 w 3406"/>
                              <a:gd name="T38" fmla="+- 0 3620 3090"/>
                              <a:gd name="T39" fmla="*/ 3620 h 708"/>
                              <a:gd name="T40" fmla="+- 0 5978 3658"/>
                              <a:gd name="T41" fmla="*/ T40 w 3406"/>
                              <a:gd name="T42" fmla="+- 0 3090 3090"/>
                              <a:gd name="T43" fmla="*/ 3090 h 708"/>
                              <a:gd name="T44" fmla="+- 0 5825 3658"/>
                              <a:gd name="T45" fmla="*/ T44 w 3406"/>
                              <a:gd name="T46" fmla="+- 0 3090 3090"/>
                              <a:gd name="T47" fmla="*/ 3090 h 708"/>
                              <a:gd name="T48" fmla="+- 0 5825 3658"/>
                              <a:gd name="T49" fmla="*/ T48 w 3406"/>
                              <a:gd name="T50" fmla="+- 0 3798 3090"/>
                              <a:gd name="T51" fmla="*/ 3798 h 708"/>
                              <a:gd name="T52" fmla="+- 0 5978 3658"/>
                              <a:gd name="T53" fmla="*/ T52 w 3406"/>
                              <a:gd name="T54" fmla="+- 0 3798 3090"/>
                              <a:gd name="T55" fmla="*/ 3798 h 708"/>
                              <a:gd name="T56" fmla="+- 0 5978 3658"/>
                              <a:gd name="T57" fmla="*/ T56 w 3406"/>
                              <a:gd name="T58" fmla="+- 0 3090 3090"/>
                              <a:gd name="T59" fmla="*/ 3090 h 708"/>
                              <a:gd name="T60" fmla="+- 0 7063 3658"/>
                              <a:gd name="T61" fmla="*/ T60 w 3406"/>
                              <a:gd name="T62" fmla="+- 0 3268 3090"/>
                              <a:gd name="T63" fmla="*/ 3268 h 708"/>
                              <a:gd name="T64" fmla="+- 0 6907 3658"/>
                              <a:gd name="T65" fmla="*/ T64 w 3406"/>
                              <a:gd name="T66" fmla="+- 0 3268 3090"/>
                              <a:gd name="T67" fmla="*/ 3268 h 708"/>
                              <a:gd name="T68" fmla="+- 0 6907 3658"/>
                              <a:gd name="T69" fmla="*/ T68 w 3406"/>
                              <a:gd name="T70" fmla="+- 0 3798 3090"/>
                              <a:gd name="T71" fmla="*/ 3798 h 708"/>
                              <a:gd name="T72" fmla="+- 0 7063 3658"/>
                              <a:gd name="T73" fmla="*/ T72 w 3406"/>
                              <a:gd name="T74" fmla="+- 0 3798 3090"/>
                              <a:gd name="T75" fmla="*/ 3798 h 708"/>
                              <a:gd name="T76" fmla="+- 0 7063 3658"/>
                              <a:gd name="T77" fmla="*/ T76 w 3406"/>
                              <a:gd name="T78" fmla="+- 0 3268 3090"/>
                              <a:gd name="T79" fmla="*/ 3268 h 7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406" h="708">
                                <a:moveTo>
                                  <a:pt x="153" y="0"/>
                                </a:moveTo>
                                <a:lnTo>
                                  <a:pt x="0" y="0"/>
                                </a:lnTo>
                                <a:lnTo>
                                  <a:pt x="0" y="708"/>
                                </a:lnTo>
                                <a:lnTo>
                                  <a:pt x="153" y="708"/>
                                </a:lnTo>
                                <a:lnTo>
                                  <a:pt x="153" y="0"/>
                                </a:lnTo>
                                <a:close/>
                                <a:moveTo>
                                  <a:pt x="1238" y="530"/>
                                </a:moveTo>
                                <a:lnTo>
                                  <a:pt x="1082" y="530"/>
                                </a:lnTo>
                                <a:lnTo>
                                  <a:pt x="1082" y="708"/>
                                </a:lnTo>
                                <a:lnTo>
                                  <a:pt x="1238" y="708"/>
                                </a:lnTo>
                                <a:lnTo>
                                  <a:pt x="1238" y="530"/>
                                </a:lnTo>
                                <a:close/>
                                <a:moveTo>
                                  <a:pt x="2320" y="0"/>
                                </a:moveTo>
                                <a:lnTo>
                                  <a:pt x="2167" y="0"/>
                                </a:lnTo>
                                <a:lnTo>
                                  <a:pt x="2167" y="708"/>
                                </a:lnTo>
                                <a:lnTo>
                                  <a:pt x="2320" y="708"/>
                                </a:lnTo>
                                <a:lnTo>
                                  <a:pt x="2320" y="0"/>
                                </a:lnTo>
                                <a:close/>
                                <a:moveTo>
                                  <a:pt x="3405" y="178"/>
                                </a:moveTo>
                                <a:lnTo>
                                  <a:pt x="3249" y="178"/>
                                </a:lnTo>
                                <a:lnTo>
                                  <a:pt x="3249" y="708"/>
                                </a:lnTo>
                                <a:lnTo>
                                  <a:pt x="3405" y="708"/>
                                </a:lnTo>
                                <a:lnTo>
                                  <a:pt x="3405" y="178"/>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AutoShape 453"/>
                        <wps:cNvSpPr>
                          <a:spLocks/>
                        </wps:cNvSpPr>
                        <wps:spPr bwMode="auto">
                          <a:xfrm>
                            <a:off x="2898" y="618"/>
                            <a:ext cx="6501" cy="3179"/>
                          </a:xfrm>
                          <a:custGeom>
                            <a:avLst/>
                            <a:gdLst>
                              <a:gd name="T0" fmla="+- 0 2898 2898"/>
                              <a:gd name="T1" fmla="*/ T0 w 6501"/>
                              <a:gd name="T2" fmla="+- 0 3798 619"/>
                              <a:gd name="T3" fmla="*/ 3798 h 3179"/>
                              <a:gd name="T4" fmla="+- 0 9399 2898"/>
                              <a:gd name="T5" fmla="*/ T4 w 6501"/>
                              <a:gd name="T6" fmla="+- 0 3798 619"/>
                              <a:gd name="T7" fmla="*/ 3798 h 3179"/>
                              <a:gd name="T8" fmla="+- 0 2898 2898"/>
                              <a:gd name="T9" fmla="*/ T8 w 6501"/>
                              <a:gd name="T10" fmla="+- 0 619 619"/>
                              <a:gd name="T11" fmla="*/ 619 h 3179"/>
                              <a:gd name="T12" fmla="+- 0 9399 2898"/>
                              <a:gd name="T13" fmla="*/ T12 w 6501"/>
                              <a:gd name="T14" fmla="+- 0 619 619"/>
                              <a:gd name="T15" fmla="*/ 619 h 3179"/>
                            </a:gdLst>
                            <a:ahLst/>
                            <a:cxnLst>
                              <a:cxn ang="0">
                                <a:pos x="T1" y="T3"/>
                              </a:cxn>
                              <a:cxn ang="0">
                                <a:pos x="T5" y="T7"/>
                              </a:cxn>
                              <a:cxn ang="0">
                                <a:pos x="T9" y="T11"/>
                              </a:cxn>
                              <a:cxn ang="0">
                                <a:pos x="T13" y="T15"/>
                              </a:cxn>
                            </a:cxnLst>
                            <a:rect l="0" t="0" r="r" b="b"/>
                            <a:pathLst>
                              <a:path w="6501" h="3179">
                                <a:moveTo>
                                  <a:pt x="0" y="3179"/>
                                </a:moveTo>
                                <a:lnTo>
                                  <a:pt x="6501" y="3179"/>
                                </a:lnTo>
                                <a:moveTo>
                                  <a:pt x="0" y="0"/>
                                </a:moveTo>
                                <a:lnTo>
                                  <a:pt x="650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454"/>
                        <wps:cNvSpPr>
                          <a:spLocks noChangeArrowheads="1"/>
                        </wps:cNvSpPr>
                        <wps:spPr bwMode="auto">
                          <a:xfrm>
                            <a:off x="4747" y="4380"/>
                            <a:ext cx="99" cy="99"/>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7" name="Rectangle 455"/>
                        <wps:cNvSpPr>
                          <a:spLocks noChangeArrowheads="1"/>
                        </wps:cNvSpPr>
                        <wps:spPr bwMode="auto">
                          <a:xfrm>
                            <a:off x="5040" y="4380"/>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8" name="Rectangle 456"/>
                        <wps:cNvSpPr>
                          <a:spLocks noChangeArrowheads="1"/>
                        </wps:cNvSpPr>
                        <wps:spPr bwMode="auto">
                          <a:xfrm>
                            <a:off x="5730" y="4380"/>
                            <a:ext cx="99" cy="99"/>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9" name="Rectangle 457"/>
                        <wps:cNvSpPr>
                          <a:spLocks noChangeArrowheads="1"/>
                        </wps:cNvSpPr>
                        <wps:spPr bwMode="auto">
                          <a:xfrm>
                            <a:off x="6517" y="4380"/>
                            <a:ext cx="99" cy="99"/>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0" name="Rectangle 458"/>
                        <wps:cNvSpPr>
                          <a:spLocks noChangeArrowheads="1"/>
                        </wps:cNvSpPr>
                        <wps:spPr bwMode="auto">
                          <a:xfrm>
                            <a:off x="2419" y="398"/>
                            <a:ext cx="7200" cy="432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Text Box 459"/>
                        <wps:cNvSpPr txBox="1">
                          <a:spLocks noChangeArrowheads="1"/>
                        </wps:cNvSpPr>
                        <wps:spPr bwMode="auto">
                          <a:xfrm>
                            <a:off x="2549" y="535"/>
                            <a:ext cx="203" cy="3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3" w:lineRule="exact"/>
                                <w:rPr>
                                  <w:sz w:val="18"/>
                                </w:rPr>
                              </w:pPr>
                              <w:r>
                                <w:rPr>
                                  <w:color w:val="585858"/>
                                  <w:sz w:val="18"/>
                                </w:rPr>
                                <w:t>18</w:t>
                              </w:r>
                            </w:p>
                            <w:p w:rsidR="00D17DB7" w:rsidRDefault="00D17DB7" w:rsidP="00D17DB7">
                              <w:pPr>
                                <w:spacing w:before="133"/>
                                <w:rPr>
                                  <w:sz w:val="18"/>
                                </w:rPr>
                              </w:pPr>
                              <w:r>
                                <w:rPr>
                                  <w:color w:val="585858"/>
                                  <w:sz w:val="18"/>
                                </w:rPr>
                                <w:t>16</w:t>
                              </w:r>
                            </w:p>
                            <w:p w:rsidR="00D17DB7" w:rsidRDefault="00D17DB7" w:rsidP="00D17DB7">
                              <w:pPr>
                                <w:spacing w:before="133"/>
                                <w:rPr>
                                  <w:sz w:val="18"/>
                                </w:rPr>
                              </w:pPr>
                              <w:r>
                                <w:rPr>
                                  <w:color w:val="585858"/>
                                  <w:sz w:val="18"/>
                                </w:rPr>
                                <w:t>14</w:t>
                              </w:r>
                            </w:p>
                            <w:p w:rsidR="00D17DB7" w:rsidRDefault="00D17DB7" w:rsidP="00D17DB7">
                              <w:pPr>
                                <w:spacing w:before="134"/>
                                <w:rPr>
                                  <w:sz w:val="18"/>
                                </w:rPr>
                              </w:pPr>
                              <w:r>
                                <w:rPr>
                                  <w:color w:val="585858"/>
                                  <w:sz w:val="18"/>
                                </w:rPr>
                                <w:t>12</w:t>
                              </w:r>
                            </w:p>
                            <w:p w:rsidR="00D17DB7" w:rsidRDefault="00D17DB7" w:rsidP="00D17DB7">
                              <w:pPr>
                                <w:spacing w:before="133"/>
                                <w:rPr>
                                  <w:sz w:val="18"/>
                                </w:rPr>
                              </w:pPr>
                              <w:r>
                                <w:rPr>
                                  <w:color w:val="585858"/>
                                  <w:sz w:val="18"/>
                                </w:rPr>
                                <w:t>10</w:t>
                              </w:r>
                            </w:p>
                            <w:p w:rsidR="00D17DB7" w:rsidRDefault="00D17DB7" w:rsidP="00D17DB7">
                              <w:pPr>
                                <w:spacing w:before="134"/>
                                <w:ind w:left="91"/>
                                <w:rPr>
                                  <w:sz w:val="18"/>
                                </w:rPr>
                              </w:pPr>
                              <w:r>
                                <w:rPr>
                                  <w:color w:val="585858"/>
                                  <w:sz w:val="18"/>
                                </w:rPr>
                                <w:t>8</w:t>
                              </w:r>
                            </w:p>
                            <w:p w:rsidR="00D17DB7" w:rsidRDefault="00D17DB7" w:rsidP="00D17DB7">
                              <w:pPr>
                                <w:spacing w:before="134"/>
                                <w:ind w:left="91"/>
                                <w:rPr>
                                  <w:sz w:val="18"/>
                                </w:rPr>
                              </w:pPr>
                              <w:r>
                                <w:rPr>
                                  <w:color w:val="585858"/>
                                  <w:sz w:val="18"/>
                                </w:rPr>
                                <w:t>6</w:t>
                              </w:r>
                            </w:p>
                            <w:p w:rsidR="00D17DB7" w:rsidRDefault="00D17DB7" w:rsidP="00D17DB7">
                              <w:pPr>
                                <w:spacing w:before="133"/>
                                <w:ind w:left="91"/>
                                <w:rPr>
                                  <w:sz w:val="18"/>
                                </w:rPr>
                              </w:pPr>
                              <w:r>
                                <w:rPr>
                                  <w:color w:val="585858"/>
                                  <w:sz w:val="18"/>
                                </w:rPr>
                                <w:t>4</w:t>
                              </w:r>
                            </w:p>
                            <w:p w:rsidR="00D17DB7" w:rsidRDefault="00D17DB7" w:rsidP="00D17DB7">
                              <w:pPr>
                                <w:spacing w:before="134"/>
                                <w:ind w:left="91"/>
                                <w:rPr>
                                  <w:sz w:val="18"/>
                                </w:rPr>
                              </w:pPr>
                              <w:r>
                                <w:rPr>
                                  <w:color w:val="585858"/>
                                  <w:sz w:val="18"/>
                                </w:rPr>
                                <w:t>2</w:t>
                              </w:r>
                            </w:p>
                            <w:p w:rsidR="00D17DB7" w:rsidRDefault="00D17DB7" w:rsidP="00D17DB7">
                              <w:pPr>
                                <w:spacing w:before="133" w:line="216" w:lineRule="exact"/>
                                <w:ind w:left="91"/>
                                <w:rPr>
                                  <w:sz w:val="18"/>
                                </w:rPr>
                              </w:pPr>
                              <w:r>
                                <w:rPr>
                                  <w:color w:val="585858"/>
                                  <w:sz w:val="18"/>
                                </w:rPr>
                                <w:t>0</w:t>
                              </w:r>
                            </w:p>
                          </w:txbxContent>
                        </wps:txbx>
                        <wps:bodyPr rot="0" vert="horz" wrap="square" lIns="0" tIns="0" rIns="0" bIns="0" anchor="t" anchorCtr="0" upright="1">
                          <a:noAutofit/>
                        </wps:bodyPr>
                      </wps:wsp>
                      <wps:wsp>
                        <wps:cNvPr id="282" name="Text Box 460"/>
                        <wps:cNvSpPr txBox="1">
                          <a:spLocks noChangeArrowheads="1"/>
                        </wps:cNvSpPr>
                        <wps:spPr bwMode="auto">
                          <a:xfrm>
                            <a:off x="3395"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1</w:t>
                              </w:r>
                            </w:p>
                          </w:txbxContent>
                        </wps:txbx>
                        <wps:bodyPr rot="0" vert="horz" wrap="square" lIns="0" tIns="0" rIns="0" bIns="0" anchor="t" anchorCtr="0" upright="1">
                          <a:noAutofit/>
                        </wps:bodyPr>
                      </wps:wsp>
                      <wps:wsp>
                        <wps:cNvPr id="283" name="Text Box 461"/>
                        <wps:cNvSpPr txBox="1">
                          <a:spLocks noChangeArrowheads="1"/>
                        </wps:cNvSpPr>
                        <wps:spPr bwMode="auto">
                          <a:xfrm>
                            <a:off x="4478"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2</w:t>
                              </w:r>
                            </w:p>
                          </w:txbxContent>
                        </wps:txbx>
                        <wps:bodyPr rot="0" vert="horz" wrap="square" lIns="0" tIns="0" rIns="0" bIns="0" anchor="t" anchorCtr="0" upright="1">
                          <a:noAutofit/>
                        </wps:bodyPr>
                      </wps:wsp>
                      <wps:wsp>
                        <wps:cNvPr id="284" name="Text Box 462"/>
                        <wps:cNvSpPr txBox="1">
                          <a:spLocks noChangeArrowheads="1"/>
                        </wps:cNvSpPr>
                        <wps:spPr bwMode="auto">
                          <a:xfrm>
                            <a:off x="5562"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3</w:t>
                              </w:r>
                            </w:p>
                          </w:txbxContent>
                        </wps:txbx>
                        <wps:bodyPr rot="0" vert="horz" wrap="square" lIns="0" tIns="0" rIns="0" bIns="0" anchor="t" anchorCtr="0" upright="1">
                          <a:noAutofit/>
                        </wps:bodyPr>
                      </wps:wsp>
                      <wps:wsp>
                        <wps:cNvPr id="285" name="Text Box 463"/>
                        <wps:cNvSpPr txBox="1">
                          <a:spLocks noChangeArrowheads="1"/>
                        </wps:cNvSpPr>
                        <wps:spPr bwMode="auto">
                          <a:xfrm>
                            <a:off x="6646"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4</w:t>
                              </w:r>
                            </w:p>
                          </w:txbxContent>
                        </wps:txbx>
                        <wps:bodyPr rot="0" vert="horz" wrap="square" lIns="0" tIns="0" rIns="0" bIns="0" anchor="t" anchorCtr="0" upright="1">
                          <a:noAutofit/>
                        </wps:bodyPr>
                      </wps:wsp>
                      <wps:wsp>
                        <wps:cNvPr id="286" name="Text Box 464"/>
                        <wps:cNvSpPr txBox="1">
                          <a:spLocks noChangeArrowheads="1"/>
                        </wps:cNvSpPr>
                        <wps:spPr bwMode="auto">
                          <a:xfrm>
                            <a:off x="7730"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5</w:t>
                              </w:r>
                            </w:p>
                          </w:txbxContent>
                        </wps:txbx>
                        <wps:bodyPr rot="0" vert="horz" wrap="square" lIns="0" tIns="0" rIns="0" bIns="0" anchor="t" anchorCtr="0" upright="1">
                          <a:noAutofit/>
                        </wps:bodyPr>
                      </wps:wsp>
                      <wps:wsp>
                        <wps:cNvPr id="287" name="Text Box 465"/>
                        <wps:cNvSpPr txBox="1">
                          <a:spLocks noChangeArrowheads="1"/>
                        </wps:cNvSpPr>
                        <wps:spPr bwMode="auto">
                          <a:xfrm>
                            <a:off x="8813" y="39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6</w:t>
                              </w:r>
                            </w:p>
                          </w:txbxContent>
                        </wps:txbx>
                        <wps:bodyPr rot="0" vert="horz" wrap="square" lIns="0" tIns="0" rIns="0" bIns="0" anchor="t" anchorCtr="0" upright="1">
                          <a:noAutofit/>
                        </wps:bodyPr>
                      </wps:wsp>
                      <wps:wsp>
                        <wps:cNvPr id="288" name="Text Box 466"/>
                        <wps:cNvSpPr txBox="1">
                          <a:spLocks noChangeArrowheads="1"/>
                        </wps:cNvSpPr>
                        <wps:spPr bwMode="auto">
                          <a:xfrm>
                            <a:off x="5182" y="4347"/>
                            <a:ext cx="220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tabs>
                                  <w:tab w:val="left" w:pos="690"/>
                                  <w:tab w:val="left" w:pos="1476"/>
                                </w:tabs>
                                <w:spacing w:line="180" w:lineRule="exact"/>
                                <w:rPr>
                                  <w:sz w:val="18"/>
                                </w:rPr>
                              </w:pPr>
                              <w:r>
                                <w:rPr>
                                  <w:color w:val="585858"/>
                                  <w:sz w:val="18"/>
                                </w:rPr>
                                <w:t>siswa</w:t>
                              </w:r>
                              <w:r>
                                <w:rPr>
                                  <w:color w:val="585858"/>
                                  <w:sz w:val="18"/>
                                </w:rPr>
                                <w:tab/>
                                <w:t>literasi</w:t>
                              </w:r>
                              <w:r>
                                <w:rPr>
                                  <w:color w:val="585858"/>
                                  <w:sz w:val="18"/>
                                </w:rPr>
                                <w:tab/>
                                <w:t>Numeras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985BC2" id="Group 234" o:spid="_x0000_s1026" style="position:absolute;left:0;text-align:left;margin-left:138.85pt;margin-top:9.15pt;width:360.75pt;height:216.75pt;z-index:-251657216;mso-wrap-distance-left:0;mso-wrap-distance-right:0;mso-position-horizontal-relative:page" coordorigin="2411,391" coordsize="7215,4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">
                <v:shape id="AutoShape 413" o:spid="_x0000_s1027" style="position:absolute;left:2898;top:2733;width:1451;height:716;visibility:visible;mso-wrap-style:square;v-text-anchor:top" coordsize="1451,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xY/sIA&#10;AADcAAAADwAAAGRycy9kb3ducmV2LnhtbESP0YrCMBRE3wX/IVzBN021KFqNsiyIvi1VP+DSXNti&#10;clOTqN2/3yws7OMwM2eY7b63RrzIh9axgtk0A0FcOd1yreB6OUxWIEJE1mgck4JvCrDfDQdbLLR7&#10;c0mvc6xFgnAoUEETY1dIGaqGLIap64iTd3PeYkzS11J7fCe4NXKeZUtpseW00GBHnw1V9/PTKjhR&#10;vr7VeTkzy2jC12Ply+PCKzUe9R8bEJH6+B/+a5+0gnm+gN8z6Qj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7Fj+wgAAANwAAAAPAAAAAAAAAAAAAAAAAJgCAABkcnMvZG93&#10;bnJldi54bWxQSwUGAAAAAAQABAD1AAAAhwMAAAAA&#10;" path="m,716r366,m,708r366,m522,716r41,m522,708r41,m,361r366,m,353r366,m522,361r41,m719,361r41,m913,361r538,m522,353r929,m,8r366,m,l366,m522,8r929,m522,r929,e" filled="f" strokecolor="#d9d9d9" strokeweight=".1323mm">
                  <v:path arrowok="t" o:connecttype="custom" o:connectlocs="0,3449;366,3449;0,3441;366,3441;522,3449;563,3449;522,3441;563,3441;0,3094;366,3094;0,3086;366,3086;522,3094;563,3094;719,3094;760,3094;913,3094;1451,3094;522,3086;1451,3086;0,2741;366,2741;0,2733;366,2733;522,2741;1451,2741;522,2733;1451,2733" o:connectangles="0,0,0,0,0,0,0,0,0,0,0,0,0,0,0,0,0,0,0,0,0,0,0,0,0,0,0,0"/>
                </v:shape>
                <v:shape id="AutoShape 414" o:spid="_x0000_s1028" style="position:absolute;left:2898;top:2384;width:1451;height:2;visibility:visible;mso-wrap-style:square;v-text-anchor:top" coordsize="14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Hwl8MA&#10;AADcAAAADwAAAGRycy9kb3ducmV2LnhtbESPX0vDQBDE3wW/w7GCL9JejBAk7aUUQaz4ZK0+L7nN&#10;H5rbDXdnk3x7TxB8HGbmN8x2N7tBXciHXtjA/ToDRVyL7bk1cPp4Xj2CChHZ4iBMBhYKsKuur7ZY&#10;Wpn4nS7H2KoE4VCigS7GsdQ61B05DGsZiZPXiHcYk/Stth6nBHeDzrOs0A57TgsdjvTUUX0+fjsD&#10;h2a5W9xb8fk6efd1egkimIsxtzfzfgMq0hz/w3/tgzWQPxTweyYdAV3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Hwl8MAAADcAAAADwAAAAAAAAAAAAAAAACYAgAAZHJzL2Rv&#10;d25yZXYueG1sUEsFBgAAAAAEAAQA9QAAAIgDAAAAAA==&#10;" path="m,l366,m522,r929,e" filled="f" strokecolor="#d9d9d9">
                  <v:path arrowok="t" o:connecttype="custom" o:connectlocs="0,0;366,0;522,0;1451,0" o:connectangles="0,0,0,0"/>
                </v:shape>
                <v:rect id="Rectangle 415" o:spid="_x0000_s1029" style="position:absolute;left:3067;top:3620;width:156;height: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uWJcgA&#10;AADcAAAADwAAAGRycy9kb3ducmV2LnhtbESPQUvDQBSE74X+h+UVvDWbVrA2dhOqIngRa21Fb4/s&#10;azYk+zbNrm3017uC4HGYmW+YVTHYVpyo97VjBbMkBUFcOl1zpWD3+jC9BuEDssbWMSn4Ig9FPh6t&#10;MNPuzC902oZKRAj7DBWYELpMSl8asugT1xFH7+B6iyHKvpK6x3OE21bO0/RKWqw5Lhjs6M5Q2Ww/&#10;rYKPY7Nf7017+7RZ4vH9+e3eLppvpS4mw/oGRKAh/If/2o9awfxyAb9n4hGQ+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BW5YlyAAAANwAAAAPAAAAAAAAAAAAAAAAAJgCAABk&#10;cnMvZG93bnJldi54bWxQSwUGAAAAAAQABAD1AAAAjQMAAAAA&#10;" fillcolor="#4471c4" stroked="f"/>
                <v:rect id="Rectangle 416" o:spid="_x0000_s1030" style="position:absolute;left:3264;top:2209;width:156;height:15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oWqL8A&#10;AADcAAAADwAAAGRycy9kb3ducmV2LnhtbERPy4rCMBTdC/MP4Q7MTlMd0FJNRQYG3GpVXF6aax82&#10;NyWJtvP3k4Xg8nDem+1oOvEk5xvLCuazBARxaXXDlYJT8TtNQfiArLGzTAr+yMM2/5hsMNN24AM9&#10;j6ESMYR9hgrqEPpMSl/WZNDPbE8cuZt1BkOErpLa4RDDTScXSbKUBhuODTX29FNTeT8+jAI/FI/V&#10;/Hy7pivb2tFd2hNfC6W+PsfdGkSgMbzFL/deK1h8x7XxTDwCM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ahaovwAAANwAAAAPAAAAAAAAAAAAAAAAAJgCAABkcnMvZG93bnJl&#10;di54bWxQSwUGAAAAAAQABAD1AAAAhAMAAAAA&#10;" fillcolor="#ec7c30" stroked="f"/>
                <v:shape id="AutoShape 417" o:spid="_x0000_s1031" style="position:absolute;left:3811;top:3441;width:538;height:8;visibility:visible;mso-wrap-style:square;v-text-anchor:top" coordsize="5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avt8YA&#10;AADcAAAADwAAAGRycy9kb3ducmV2LnhtbESPQWsCMRSE70L/Q3iF3jSrC7auRpHaghQ8uLaH3h6b&#10;52bt5mVJUl3/fSMUPA4z8w2zWPW2FWfyoXGsYDzKQBBXTjdcK/g8vA9fQISIrLF1TAquFGC1fBgs&#10;sNDuwns6l7EWCcKhQAUmxq6QMlSGLIaR64iTd3TeYkzS11J7vCS4beUky6bSYsNpwWBHr4aqn/LX&#10;Kjji9vQ9Xu9nH7uNf/uqzCbPnw9KPT326zmISH28h//bW61gks/gdiYd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avt8YAAADcAAAADwAAAAAAAAAAAAAAAACYAgAAZHJz&#10;L2Rvd25yZXYueG1sUEsFBgAAAAAEAAQA9QAAAIsDAAAAAA==&#10;" path="m,8r538,m,l538,e" filled="f" strokecolor="#d9d9d9" strokeweight=".1323mm">
                  <v:path arrowok="t" o:connecttype="custom" o:connectlocs="0,3449;538,3449;0,3441;538,3441" o:connectangles="0,0,0,0"/>
                </v:shape>
                <v:rect id="Rectangle 418" o:spid="_x0000_s1032" style="position:absolute;left:4152;top:3445;width:154;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9LMQA&#10;AADcAAAADwAAAGRycy9kb3ducmV2LnhtbERPy2oCMRTdC/2HcAvuNFOR1k6NYitCN+Krit1dJreT&#10;YSY34yTVsV9vFgWXh/MeT1tbiTM1vnCs4KmfgCDOnC44V/C1W/RGIHxA1lg5JgVX8jCdPHTGmGp3&#10;4Q2dtyEXMYR9igpMCHUqpc8MWfR9VxNH7sc1FkOETS51g5cYbis5SJJnabHg2GCwpg9DWbn9tQq+&#10;T+V+tjfV+3L9iqfj6jC3L+WfUt3HdvYGIlAb7uJ/96dWMBjG+fFMPAJ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0fSzEAAAA3AAAAA8AAAAAAAAAAAAAAAAAmAIAAGRycy9k&#10;b3ducmV2LnhtbFBLBQYAAAAABAAEAPUAAACJAwAAAAA=&#10;" fillcolor="#4471c4" stroked="f"/>
                <v:shape id="AutoShape 419" o:spid="_x0000_s1033" style="position:absolute;left:4502;top:3441;width:929;height:8;visibility:visible;mso-wrap-style:square;v-text-anchor:top" coordsize="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oah8YA&#10;AADcAAAADwAAAGRycy9kb3ducmV2LnhtbESPQWvCQBSE74X+h+UVepG6ibVVoqtoodCLQlLB6yP7&#10;zAazb0N21eivdwtCj8PMfMPMl71txJk6XztWkA4TEMSl0zVXCna/329TED4ga2wck4IreVgunp/m&#10;mGl34ZzORahEhLDPUIEJoc2k9KUhi37oWuLoHVxnMUTZVVJ3eIlw28hRknxKizXHBYMtfRkqj8XJ&#10;KhjsT8X6fZLmt+bwsSnK1Xp7NblSry/9agYiUB/+w4/2j1YwGqfwdyYeAb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0oah8YAAADcAAAADwAAAAAAAAAAAAAAAACYAgAAZHJz&#10;L2Rvd25yZXYueG1sUEsFBgAAAAAEAAQA9QAAAIsDAAAAAA==&#10;" path="m,8r732,m,l732,m888,8r41,m888,r41,e" filled="f" strokecolor="#d9d9d9" strokeweight=".1323mm">
                  <v:path arrowok="t" o:connecttype="custom" o:connectlocs="0,3449;732,3449;0,3441;732,3441;888,3449;929,3449;888,3441;929,3441" o:connectangles="0,0,0,0,0,0,0,0"/>
                </v:shape>
                <v:rect id="Rectangle 420" o:spid="_x0000_s1034" style="position:absolute;left:5234;top:3267;width:156;height: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pGwMgA&#10;AADcAAAADwAAAGRycy9kb3ducmV2LnhtbESPT2vCQBTE70K/w/KE3nRjKG2NrmJbBC+lrf+wt0f2&#10;NRuSfRuzq6Z++m6h0OMwM79hpvPO1uJMrS8dKxgNExDEudMlFwq2m+XgEYQPyBprx6TgmzzMZze9&#10;KWbaXfiDzutQiAhhn6ECE0KTSelzQxb90DXE0ftyrcUQZVtI3eIlwm0t0yS5lxZLjgsGG3o2lFfr&#10;k1Xweax2i52pn17fx3g8vO1f7EN1Veq23y0mIAJ14T/8115pBeldCr9n4hGQs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KkbAyAAAANwAAAAPAAAAAAAAAAAAAAAAAJgCAABk&#10;cnMvZG93bnJldi54bWxQSwUGAAAAAAQABAD1AAAAjQMAAAAA&#10;" fillcolor="#4471c4" stroked="f"/>
                <v:shape id="AutoShape 421" o:spid="_x0000_s1035" style="position:absolute;left:4502;top:2733;width:929;height:361;visibility:visible;mso-wrap-style:square;v-text-anchor:top" coordsize="929,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qzMYA&#10;AADcAAAADwAAAGRycy9kb3ducmV2LnhtbESPT2vCQBTE74V+h+UVvNVNYysaXUWFgp7qv4PHR/Yl&#10;m5p9G7LbmH57t1DwOMzMb5j5sre16Kj1lWMFb8MEBHHudMWlgvPp83UCwgdkjbVjUvBLHpaL56c5&#10;Ztrd+EDdMZQiQthnqMCE0GRS+tyQRT90DXH0CtdaDFG2pdQt3iLc1jJNkrG0WHFcMNjQxlB+Pf5Y&#10;Bbv9vlhvpsXH1pxs36Vfl+t3eVFq8NKvZiAC9eER/m9vtYL0fQR/Z+IR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ACqzMYAAADcAAAADwAAAAAAAAAAAAAAAACYAgAAZHJz&#10;L2Rvd25yZXYueG1sUEsFBgAAAAAEAAQA9QAAAIsDAAAAAA==&#10;" path="m,361r929,m,353r929,m,8r929,m,l929,e" filled="f" strokecolor="#d9d9d9" strokeweight=".1323mm">
                  <v:path arrowok="t" o:connecttype="custom" o:connectlocs="0,3094;929,3094;0,3086;929,3086;0,2741;929,2741;0,2733;929,2733" o:connectangles="0,0,0,0,0,0,0,0"/>
                </v:shape>
                <v:shape id="AutoShape 422" o:spid="_x0000_s1036" style="position:absolute;left:2898;top:1678;width:2533;height:706;visibility:visible;mso-wrap-style:square;v-text-anchor:top" coordsize="253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g/8QA&#10;AADcAAAADwAAAGRycy9kb3ducmV2LnhtbESPQWvCQBSE70L/w/IK3nRjkNJGV7EtQi8eolWvL9ln&#10;Esy+DdmtSf69KxQ8DjPzDbNc96YWN2pdZVnBbBqBIM6trrhQ8HvYTt5BOI+ssbZMCgZysF69jJaY&#10;aNtxSre9L0SAsEtQQel9k0jp8pIMuqltiIN3sa1BH2RbSN1iF+CmlnEUvUmDFYeFEhv6Kim/7v+M&#10;gnO6Y/rojp8DZ7vvbDjEaZOdlBq/9psFCE+9f4b/2z9aQTyfw+NMOAJ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AYP/EAAAA3AAAAA8AAAAAAAAAAAAAAAAAmAIAAGRycy9k&#10;b3ducmV2LnhtbFBLBQYAAAAABAAEAPUAAACJAwAAAAA=&#10;" path="m1604,705r929,m,353r1451,m1604,353r929,m,l1451,t153,l2533,e" filled="f" strokecolor="#d9d9d9">
                  <v:path arrowok="t" o:connecttype="custom" o:connectlocs="1604,2384;2533,2384;0,2032;1451,2032;1604,2032;2533,2032;0,1679;1451,1679;1604,1679;2533,1679" o:connectangles="0,0,0,0,0,0,0,0,0,0"/>
                </v:shape>
                <v:shape id="AutoShape 423" o:spid="_x0000_s1037" style="position:absolute;left:2898;top:1322;width:2533;height:8;visibility:visible;mso-wrap-style:square;v-text-anchor:top" coordsize="253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dszMYA&#10;AADcAAAADwAAAGRycy9kb3ducmV2LnhtbESPQWsCMRSE70L/Q3gFbzVbbVW2RhFBFCulVaHXR/Lc&#10;Xbt5WTdRV399Uyh4HGbmG2Y0aWwpzlT7wrGC504Cglg7U3CmYLedPw1B+IBssHRMCq7kYTJ+aI0w&#10;Ne7CX3TehExECPsUFeQhVKmUXudk0XdcRRy9vasthijrTJoaLxFuS9lNkr60WHBcyLGiWU76Z3Oy&#10;CvynvunscOgvVx/fUz6+L9b7QU+p9mMzfQMRqAn38H97aRR0X17h70w8AnL8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dszMYAAADcAAAADwAAAAAAAAAAAAAAAACYAgAAZHJz&#10;L2Rvd25yZXYueG1sUEsFBgAAAAAEAAQA9QAAAIsDAAAAAA==&#10;" path="m,8r2533,m,l2533,e" filled="f" strokecolor="#d9d9d9" strokeweight=".1323mm">
                  <v:path arrowok="t" o:connecttype="custom" o:connectlocs="0,1330;2533,1330;0,1322;2533,1322" o:connectangles="0,0,0,0"/>
                </v:shape>
                <v:rect id="Rectangle 424" o:spid="_x0000_s1038" style="position:absolute;left:4348;top:1325;width:154;height:2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9UPMIA&#10;AADcAAAADwAAAGRycy9kb3ducmV2LnhtbESPT4vCMBTE78J+h/AW9qapsqjURpGFBa9aVzw+mmf/&#10;2LyUJNr67Y0g7HGYmd8w2WYwrbiT87VlBdNJAoK4sLrmUsEx/x0vQfiArLG1TAoe5GGz/hhlmGrb&#10;857uh1CKCGGfooIqhC6V0hcVGfQT2xFH72KdwRClK6V22Ee4aeUsSebSYM1xocKOfioqroebUeD7&#10;/LaY/l3Oy4Vt7OBOzZHPuVJfn8N2BSLQEP7D7/ZOK5h9z+F1Jh4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v1Q8wgAAANwAAAAPAAAAAAAAAAAAAAAAAJgCAABkcnMvZG93&#10;bnJldi54bWxQSwUGAAAAAAQABAD1AAAAhwMAAAAA&#10;" fillcolor="#ec7c30" stroked="f"/>
                <v:shape id="AutoShape 425" o:spid="_x0000_s1039" style="position:absolute;left:5587;top:3086;width:927;height:363;visibility:visible;mso-wrap-style:square;v-text-anchor:top" coordsize="927,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OsQ8MA&#10;AADcAAAADwAAAGRycy9kb3ducmV2LnhtbESP3YrCMBSE7wXfIRxh7zRVlq1Uo4jg34Wyqz7AoTm2&#10;1eakNKnWt98IgpfDzHzDTOetKcWdaldYVjAcRCCIU6sLzhScT6v+GITzyBpLy6TgSQ7ms25niom2&#10;D/6j+9FnIkDYJagg975KpHRpTgbdwFbEwbvY2qAPss6krvER4KaUoyj6kQYLDgs5VrTMKb0dG6Og&#10;eZZVfNjYzcXv3Pr6u2rifXtQ6qvXLiYgPLX+E363t1rB6DuG15lwBOT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OsQ8MAAADcAAAADwAAAAAAAAAAAAAAAACYAgAAZHJzL2Rv&#10;d25yZXYueG1sUEsFBgAAAAAEAAQA9QAAAIgDAAAAAA==&#10;" path="m,363r41,m,355r41,m391,363r341,m391,355r341,m886,363r41,m886,355r41,m,8r238,m391,8r536,m,l927,e" filled="f" strokecolor="#d9d9d9" strokeweight=".1323mm">
                  <v:path arrowok="t" o:connecttype="custom" o:connectlocs="0,3449;41,3449;0,3441;41,3441;391,3449;732,3449;391,3441;732,3441;886,3449;927,3449;886,3441;927,3441;0,3094;238,3094;391,3094;927,3094;0,3086;927,3086" o:connectangles="0,0,0,0,0,0,0,0,0,0,0,0,0,0,0,0,0,0"/>
                </v:shape>
                <v:rect id="Rectangle 426" o:spid="_x0000_s1040" style="position:absolute;left:6319;top:3089;width:154;height: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JxKsQA&#10;AADcAAAADwAAAGRycy9kb3ducmV2LnhtbERPy2oCMRTdC/2HcAvuNFOR1k6NYitCN+Krit1dJreT&#10;YSY34yTVsV9vFgWXh/MeT1tbiTM1vnCs4KmfgCDOnC44V/C1W/RGIHxA1lg5JgVX8jCdPHTGmGp3&#10;4Q2dtyEXMYR9igpMCHUqpc8MWfR9VxNH7sc1FkOETS51g5cYbis5SJJnabHg2GCwpg9DWbn9tQq+&#10;T+V+tjfV+3L9iqfj6jC3L+WfUt3HdvYGIlAb7uJ/96dWMBjGtfFMPAJ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CcSrEAAAA3AAAAA8AAAAAAAAAAAAAAAAAmAIAAGRycy9k&#10;b3ducmV2LnhtbFBLBQYAAAAABAAEAPUAAACJAwAAAAA=&#10;" fillcolor="#4471c4" stroked="f"/>
                <v:shape id="AutoShape 427" o:spid="_x0000_s1041" style="position:absolute;left:5587;top:2733;width:927;height:8;visibility:visible;mso-wrap-style:square;v-text-anchor:top" coordsize="9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dQFccA&#10;AADcAAAADwAAAGRycy9kb3ducmV2LnhtbESPQWvCQBSE7wX/w/KE3uqmqbQaXaUtFVqwoKug3h7Z&#10;1yQ0+zbNrhr/vVso9DjMzDfMdN7ZWpyo9ZVjBfeDBARx7kzFhYLtZnE3AuEDssHaMSm4kIf5rHcz&#10;xcy4M6/ppEMhIoR9hgrKEJpMSp+XZNEPXEMcvS/XWgxRtoU0LZ4j3NYyTZJHabHiuFBiQ68l5d/6&#10;aBXoHz2mp9Wy+ti8ycM+XTzoz5edUrf97nkCIlAX/sN/7XejIB2O4fdMPAJyd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nUBXHAAAA3AAAAA8AAAAAAAAAAAAAAAAAmAIAAGRy&#10;cy9kb3ducmV2LnhtbFBLBQYAAAAABAAEAPUAAACMAwAAAAA=&#10;" path="m,8r927,m,l927,e" filled="f" strokecolor="#d9d9d9" strokeweight=".1323mm">
                  <v:path arrowok="t" o:connecttype="custom" o:connectlocs="0,2741;927,2741;0,2733;927,2733" o:connectangles="0,0,0,0"/>
                </v:shape>
                <v:shape id="AutoShape 428" o:spid="_x0000_s1042" style="position:absolute;left:5587;top:1678;width:927;height:706;visibility:visible;mso-wrap-style:square;v-text-anchor:top" coordsize="927,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cy6sEA&#10;AADcAAAADwAAAGRycy9kb3ducmV2LnhtbERPTYvCMBC9C/6HMII3TS2sSG0qIgh7EHF11/PQjG2x&#10;mdQm1uqv3xwEj4/3na56U4uOWldZVjCbRiCIc6srLhT8nraTBQjnkTXWlknBkxyssuEgxUTbB/9Q&#10;d/SFCCHsElRQet8kUrq8JINuahviwF1sa9AH2BZSt/gI4aaWcRTNpcGKQ0OJDW1Kyq/Hu1Ggb8/1&#10;3+IWu+68i1/7A+13r/NdqfGoXy9BeOr9R/x2f2sF8VeYH86EIy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3MurBAAAA3AAAAA8AAAAAAAAAAAAAAAAAmAIAAGRycy9kb3du&#10;cmV2LnhtbFBLBQYAAAAABAAEAPUAAACGAwAAAAA=&#10;" path="m,705r927,m,353r927,m,l927,e" filled="f" strokecolor="#d9d9d9">
                  <v:path arrowok="t" o:connecttype="custom" o:connectlocs="0,2384;927,2384;0,2032;927,2032;0,1679;927,1679" o:connectangles="0,0,0,0,0,0"/>
                </v:shape>
                <v:shape id="AutoShape 429" o:spid="_x0000_s1043" style="position:absolute;left:5587;top:1322;width:927;height:8;visibility:visible;mso-wrap-style:square;v-text-anchor:top" coordsize="9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KzscA&#10;AADcAAAADwAAAGRycy9kb3ducmV2LnhtbESPQWvCQBSE7wX/w/KE3nRjilVTV2lLhRYU2rVQvT2y&#10;r0lo9m2aXTX+e7cg9DjMzDfMfNnZWhyp9ZVjBaNhAoI4d6biQsHndjWYgvAB2WDtmBScycNy0buZ&#10;Y2bciT/oqEMhIoR9hgrKEJpMSp+XZNEPXUMcvW/XWgxRtoU0LZ4i3NYyTZJ7abHiuFBiQ88l5T/6&#10;YBXoXz2jyfu6etu+yP0uXd3pzdOXUrf97vEBRKAu/Iev7VejIB2P4O9MPAJyc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Iys7HAAAA3AAAAA8AAAAAAAAAAAAAAAAAmAIAAGRy&#10;cy9kb3ducmV2LnhtbFBLBQYAAAAABAAEAPUAAACMAwAAAAA=&#10;" path="m,8r927,m,l927,e" filled="f" strokecolor="#d9d9d9" strokeweight=".1323mm">
                  <v:path arrowok="t" o:connecttype="custom" o:connectlocs="0,1330;927,1330;0,1322;927,1322" o:connectangles="0,0,0,0"/>
                </v:shape>
                <v:rect id="Rectangle 430" o:spid="_x0000_s1044" style="position:absolute;left:5431;top:1148;width:156;height:2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3E4sIA&#10;AADcAAAADwAAAGRycy9kb3ducmV2LnhtbESPT4vCMBTE74LfITxhb5pa8A/VKCIs7FWr4vHRPNtq&#10;81KSaLvffrMgeBxm5jfMetubRrzI+dqygukkAUFcWF1zqeCUf4+XIHxA1thYJgW/5GG7GQ7WmGnb&#10;8YFex1CKCGGfoYIqhDaT0hcVGfQT2xJH72adwRClK6V22EW4aWSaJHNpsOa4UGFL+4qKx/FpFPgu&#10;fy6m59t1ubB327vL/cTXXKmvUb9bgQjUh0/43f7RCtJZCv9n4h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XcTiwgAAANwAAAAPAAAAAAAAAAAAAAAAAJgCAABkcnMvZG93&#10;bnJldi54bWxQSwUGAAAAAAQABAD1AAAAhwMAAAAA&#10;" fillcolor="#ec7c30" stroked="f"/>
                <v:shape id="AutoShape 431" o:spid="_x0000_s1045" style="position:absolute;left:6669;top:3086;width:929;height:363;visibility:visible;mso-wrap-style:square;v-text-anchor:top" coordsize="929,3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Ve/cYA&#10;AADcAAAADwAAAGRycy9kb3ducmV2LnhtbESPQYvCMBSE78L+h/AWvIimKi5SjaKC6BYvunrw9mie&#10;bXebl9JErf9+Iwgeh5n5hpnOG1OKG9WusKyg34tAEKdWF5wpOP6su2MQziNrLC2Tggc5mM8+WlOM&#10;tb3znm4Hn4kAYRejgtz7KpbSpTkZdD1bEQfvYmuDPsg6k7rGe4CbUg6i6EsaLDgs5FjRKqf073A1&#10;Ck67zfj3eKmSxzJJfGfX2X8Pz41S7c9mMQHhqfHv8Ku91QoGoyE8z4Qj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Ve/cYAAADcAAAADwAAAAAAAAAAAAAAAACYAgAAZHJz&#10;L2Rvd25yZXYueG1sUEsFBgAAAAAEAAQA9QAAAIsDAAAAAA==&#10;" path="m,363r40,m,355r40,m393,363r339,m393,355r339,m885,363r43,m885,355r43,m,8r40,m196,8r536,m,l732,m885,8r43,m885,r43,e" filled="f" strokecolor="#d9d9d9" strokeweight=".1323mm">
                  <v:path arrowok="t" o:connecttype="custom" o:connectlocs="0,3449;40,3449;0,3441;40,3441;393,3449;732,3449;393,3441;732,3441;885,3449;928,3449;885,3441;928,3441;0,3094;40,3094;196,3094;732,3094;0,3086;732,3086;885,3094;928,3094;885,3086;928,3086" o:connectangles="0,0,0,0,0,0,0,0,0,0,0,0,0,0,0,0,0,0,0,0,0,0"/>
                </v:shape>
                <v:rect id="Rectangle 432" o:spid="_x0000_s1046" style="position:absolute;left:7401;top:2914;width:154;height: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bt8scA&#10;AADcAAAADwAAAGRycy9kb3ducmV2LnhtbESPT0sDMRTE74LfITzBm822qG23TUtVBC/S/6W9PTav&#10;m2U3L9tNbFc/vRGEHoeZ+Q0znra2EmdqfOFYQbeTgCDOnC44V7BZvz8MQPiArLFyTAq+ycN0cnsz&#10;xlS7Cy/pvAq5iBD2KSowIdSplD4zZNF3XE0cvaNrLIYom1zqBi8RbivZS5JnabHguGCwpldDWbn6&#10;sgoOp3I725rq5XMxxNN+vnuz/fJHqfu7djYCEagN1/B/+0Mr6D09wt+ZeATk5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W7fLHAAAA3AAAAA8AAAAAAAAAAAAAAAAAmAIAAGRy&#10;cy9kb3ducmV2LnhtbFBLBQYAAAAABAAEAPUAAACMAwAAAAA=&#10;" fillcolor="#4471c4" stroked="f"/>
                <v:shape id="AutoShape 433" o:spid="_x0000_s1047" style="position:absolute;left:6669;top:2733;width:929;height:8;visibility:visible;mso-wrap-style:square;v-text-anchor:top" coordsize="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iKWcYA&#10;AADcAAAADwAAAGRycy9kb3ducmV2LnhtbESPQWvCQBSE74X+h+UJvRTdaIlKdBUtFLy0kCh4fWSf&#10;2WD2bciuGv313ULB4zAz3zDLdW8bcaXO144VjEcJCOLS6ZorBYf913AOwgdkjY1jUnAnD+vV68sS&#10;M+1unNO1CJWIEPYZKjAhtJmUvjRk0Y9cSxy9k+sshii7SuoObxFuGzlJkqm0WHNcMNjSp6HyXFys&#10;gvfjpdh+zMb5ozml30W52f7cTa7U26DfLEAE6sMz/N/eaQWTNIW/M/E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aiKWcYAAADcAAAADwAAAAAAAAAAAAAAAACYAgAAZHJz&#10;L2Rvd25yZXYueG1sUEsFBgAAAAAEAAQA9QAAAIsDAAAAAA==&#10;" path="m,8r928,m,l928,e" filled="f" strokecolor="#d9d9d9" strokeweight=".1323mm">
                  <v:path arrowok="t" o:connecttype="custom" o:connectlocs="0,2741;928,2741;0,2733;928,2733" o:connectangles="0,0,0,0"/>
                </v:shape>
                <v:shape id="AutoShape 434" o:spid="_x0000_s1048" style="position:absolute;left:6669;top:1678;width:929;height:706;visibility:visible;mso-wrap-style:square;v-text-anchor:top" coordsize="929,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P2AcUA&#10;AADcAAAADwAAAGRycy9kb3ducmV2LnhtbESPT2sCMRTE7wW/Q3iCl6LZLlTLahSxVHqTVS+9PTdv&#10;/+DmZU1S3X77RhA8DjPzG2ax6k0rruR8Y1nB2yQBQVxY3XCl4Hj4Gn+A8AFZY2uZFPyRh9Vy8LLA&#10;TNsb53Tdh0pECPsMFdQhdJmUvqjJoJ/Yjjh6pXUGQ5SuktrhLcJNK9MkmUqDDceFGjva1FSc979G&#10;QX7+2ZXH8FmeZqne5ZfX9LJ2W6VGw349BxGoD8/wo/2tFaTvU7ifiUd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Q/YBxQAAANwAAAAPAAAAAAAAAAAAAAAAAJgCAABkcnMv&#10;ZG93bnJldi54bWxQSwUGAAAAAAQABAD1AAAAigMAAAAA&#10;" path="m,705r928,m,353r928,m,l928,e" filled="f" strokecolor="#d9d9d9">
                  <v:path arrowok="t" o:connecttype="custom" o:connectlocs="0,2384;928,2384;0,2032;928,2032;0,1679;928,1679" o:connectangles="0,0,0,0,0,0"/>
                </v:shape>
                <v:shape id="AutoShape 435" o:spid="_x0000_s1049" style="position:absolute;left:2898;top:969;width:6501;height:361;visibility:visible;mso-wrap-style:square;v-text-anchor:top" coordsize="6501,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3CCsYA&#10;AADcAAAADwAAAGRycy9kb3ducmV2LnhtbESP3UoDMRSE7wXfIRyhdza7hep2bVq02CpUCv3z+rA5&#10;7i7dnIQkbde3N4Lg5TAz3zDTeW86cSEfWssK8mEGgriyuuVawWG/vC9AhIissbNMCr4pwHx2ezPF&#10;Utsrb+myi7VIEA4lKmhidKWUoWrIYBhaR5y8L+sNxiR9LbXHa4KbTo6y7EEabDktNOho0VB12p2N&#10;guK4qfxq4dbu9DYp7Otn/pG/LJUa3PXPTyAi9fE//Nd+1wpG40f4PZOOgJ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3CCsYAAADcAAAADwAAAAAAAAAAAAAAAACYAgAAZHJz&#10;L2Rvd25yZXYueG1sUEsFBgAAAAAEAAQA9QAAAIsDAAAAAA==&#10;" path="m3772,361r928,m3772,353r928,m,8r5783,m5939,8r562,m,l6501,e" filled="f" strokecolor="#d9d9d9" strokeweight=".1323mm">
                  <v:path arrowok="t" o:connecttype="custom" o:connectlocs="3772,1330;4700,1330;3772,1322;4700,1322;0,977;5783,977;5939,977;6501,977;0,969;6501,969" o:connectangles="0,0,0,0,0,0,0,0,0,0"/>
                </v:shape>
                <v:rect id="Rectangle 436" o:spid="_x0000_s1050" style="position:absolute;left:6513;top:973;width:156;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XzCL8A&#10;AADcAAAADwAAAGRycy9kb3ducmV2LnhtbERPy4rCMBTdC/MP4Q7MTlOF0VJNRQYG3GpVXF6aax82&#10;NyWJtvP3k4Xg8nDem+1oOvEk5xvLCuazBARxaXXDlYJT8TtNQfiArLGzTAr+yMM2/5hsMNN24AM9&#10;j6ESMYR9hgrqEPpMSl/WZNDPbE8cuZt1BkOErpLa4RDDTScXSbKUBhuODTX29FNTeT8+jAI/FI/V&#10;/Hy7pivb2tFd2hNfC6W+PsfdGkSgMbzFL/deK1h8x7XxTDwCM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tfMIvwAAANwAAAAPAAAAAAAAAAAAAAAAAJgCAABkcnMvZG93bnJl&#10;di54bWxQSwUGAAAAAAQABAD1AAAAhAMAAAAA&#10;" fillcolor="#ec7c30" stroked="f"/>
                <v:shape id="AutoShape 437" o:spid="_x0000_s1051" style="position:absolute;left:7752;top:2733;width:929;height:716;visibility:visible;mso-wrap-style:square;v-text-anchor:top" coordsize="929,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58MA&#10;AADcAAAADwAAAGRycy9kb3ducmV2LnhtbESP0YrCMBRE3wX/IVxh3zRVULQaRWWVRZ90/YBLc22q&#10;zU1psrW7X28EYR+HmTnDLFatLUVDtS8cKxgOEhDEmdMF5wou37v+FIQPyBpLx6Tglzyslt3OAlPt&#10;Hnyi5hxyESHsU1RgQqhSKX1myKIfuIo4eldXWwxR1rnUNT4i3JZylCQTabHguGCwoq2h7H7+sQqa&#10;z9vmxPvpPpi/Rm7N4Tjzk6NSH712PQcRqA3/4Xf7SysYjWfwOhOP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x58MAAADcAAAADwAAAAAAAAAAAAAAAACYAgAAZHJzL2Rv&#10;d25yZXYueG1sUEsFBgAAAAAEAAQA9QAAAIgDAAAAAA==&#10;" path="m,716r732,m,708r732,m888,716r41,m888,708r41,m,361r732,m,353r732,m888,361r41,m888,353r41,m,8r929,m,l929,e" filled="f" strokecolor="#d9d9d9" strokeweight=".1323mm">
                  <v:path arrowok="t" o:connecttype="custom" o:connectlocs="0,3449;732,3449;0,3441;732,3441;888,3449;929,3449;888,3441;929,3441;0,3094;732,3094;0,3086;732,3086;888,3094;929,3094;888,3086;929,3086;0,2741;929,2741;0,2733;929,2733" o:connectangles="0,0,0,0,0,0,0,0,0,0,0,0,0,0,0,0,0,0,0,0"/>
                </v:shape>
                <v:rect id="Rectangle 438" o:spid="_x0000_s1052" style="position:absolute;left:8484;top:2737;width:156;height:1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EhTMQA&#10;AADcAAAADwAAAGRycy9kb3ducmV2LnhtbERPu27CMBTdK/UfrFuJrThlgBIwiBYhsSAeLQi2q/g2&#10;jhJfh9hAytfXQyXGo/MeT1tbiSs1vnCs4K2bgCDOnC44V/D9tXh9B+EDssbKMSn4JQ/TyfPTGFPt&#10;bryl6y7kIoawT1GBCaFOpfSZIYu+62riyP24xmKIsMmlbvAWw20le0nSlxYLjg0Ga/o0lJW7i1Vw&#10;Opf72d5UH6vNEM/H9WFuB+Vdqc5LOxuBCNSGh/jfvdQKev04P56JR0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BIUzEAAAA3AAAAA8AAAAAAAAAAAAAAAAAmAIAAGRycy9k&#10;b3ducmV2LnhtbFBLBQYAAAAABAAEAPUAAACJAwAAAAA=&#10;" fillcolor="#4471c4" stroked="f"/>
                <v:shape id="AutoShape 439" o:spid="_x0000_s1053" style="position:absolute;left:7752;top:1678;width:929;height:706;visibility:visible;mso-wrap-style:square;v-text-anchor:top" coordsize="929,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akyMUA&#10;AADcAAAADwAAAGRycy9kb3ducmV2LnhtbESPT2sCMRTE7wW/Q3gFL6Vm3YOVrVFEUbzJqhdvr5u3&#10;f3DzsiZRt9++EYQeh5n5DTNb9KYVd3K+saxgPEpAEBdWN1wpOB03n1MQPiBrbC2Tgl/ysJgP3maY&#10;afvgnO6HUIkIYZ+hgjqELpPSFzUZ9CPbEUevtM5giNJVUjt8RLhpZZokE2mw4bhQY0ermorL4WYU&#10;5JfzvjyFdfnzlep9fv1Ir0u3VWr43i+/QQTqw3/41d5pBelkDM8z8Qj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xqTIxQAAANwAAAAPAAAAAAAAAAAAAAAAAJgCAABkcnMv&#10;ZG93bnJldi54bWxQSwUGAAAAAAQABAD1AAAAigMAAAAA&#10;" path="m,705r929,m,353r929,m,l929,e" filled="f" strokecolor="#d9d9d9">
                  <v:path arrowok="t" o:connecttype="custom" o:connectlocs="0,2384;929,2384;0,2032;929,2032;0,1679;929,1679" o:connectangles="0,0,0,0,0,0"/>
                </v:shape>
                <v:shape id="AutoShape 440" o:spid="_x0000_s1054" style="position:absolute;left:7752;top:1322;width:929;height:8;visibility:visible;mso-wrap-style:square;v-text-anchor:top" coordsize="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3YkMYA&#10;AADcAAAADwAAAGRycy9kb3ducmV2LnhtbESPQWvCQBSE7wX/w/IEL6VuTKmV1FVUEHqxkCh4fWSf&#10;2dDs25BdNfrr3ULB4zAz3zDzZW8bcaHO144VTMYJCOLS6ZorBYf99m0GwgdkjY1jUnAjD8vF4GWO&#10;mXZXzulShEpECPsMFZgQ2kxKXxqy6MeuJY7eyXUWQ5RdJXWH1wi3jUyTZCot1hwXDLa0MVT+Fmer&#10;4PV4Ltbvn5P83pw+dkW5Wv/cTK7UaNivvkAE6sMz/N/+1grSaQp/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3YkMYAAADcAAAADwAAAAAAAAAAAAAAAACYAgAAZHJz&#10;L2Rvd25yZXYueG1sUEsFBgAAAAAEAAQA9QAAAIsDAAAAAA==&#10;" path="m,8r929,m,l929,e" filled="f" strokecolor="#d9d9d9" strokeweight=".1323mm">
                  <v:path arrowok="t" o:connecttype="custom" o:connectlocs="0,1330;929,1330;0,1322;929,1322" o:connectangles="0,0,0,0"/>
                </v:shape>
                <v:rect id="Rectangle 441" o:spid="_x0000_s1055" style="position:absolute;left:7598;top:1148;width:154;height:2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2rxMIA&#10;AADcAAAADwAAAGRycy9kb3ducmV2LnhtbESPT4vCMBTE78J+h/AW9qapLqjURpGFBa9aVzw+mmf/&#10;2LyUJNr67Y0g7HGYmd8w2WYwrbiT87VlBdNJAoK4sLrmUsEx/x0vQfiArLG1TAoe5GGz/hhlmGrb&#10;857uh1CKCGGfooIqhC6V0hcVGfQT2xFH72KdwRClK6V22Ee4aeUsSebSYM1xocKOfioqroebUeD7&#10;/LaY/l3Oy4Vt7OBOzZHPuVJfn8N2BSLQEP7D7/ZOK5jNv+F1Jh4B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favEwgAAANwAAAAPAAAAAAAAAAAAAAAAAJgCAABkcnMvZG93&#10;bnJldi54bWxQSwUGAAAAAAQABAD1AAAAhwMAAAAA&#10;" fillcolor="#ec7c30" stroked="f"/>
                <v:shape id="AutoShape 442" o:spid="_x0000_s1056" style="position:absolute;left:8836;top:2733;width:563;height:716;visibility:visible;mso-wrap-style:square;v-text-anchor:top" coordsize="563,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7HWMQA&#10;AADcAAAADwAAAGRycy9kb3ducmV2LnhtbESPW2vCQBSE3wv+h+UIfasbpYQaXUUERcxDqZf3Q/aY&#10;RLNnQ3bN5d+7hUIfh5n5hlmue1OJlhpXWlYwnUQgiDOrS84VXM67jy8QziNrrCyTgoEcrFejtyUm&#10;2nb8Q+3J5yJA2CWooPC+TqR0WUEG3cTWxMG72cagD7LJpW6wC3BTyVkUxdJgyWGhwJq2BWWP09Mo&#10;oOHY8fx7e2+H63zv4zbdpZdUqfdxv1mA8NT7//Bf+6AVzOJP+D0TjoBcv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ux1jEAAAA3AAAAA8AAAAAAAAAAAAAAAAAmAIAAGRycy9k&#10;b3ducmV2LnhtbFBLBQYAAAAABAAEAPUAAACJAwAAAAA=&#10;" path="m,716r562,m,708r562,m,361r562,m,353r562,m,8r562,m,l562,e" filled="f" strokecolor="#d9d9d9" strokeweight=".1323mm">
                  <v:path arrowok="t" o:connecttype="custom" o:connectlocs="0,3449;562,3449;0,3441;562,3441;0,3094;562,3094;0,3086;562,3086;0,2741;562,2741;0,2733;562,2733" o:connectangles="0,0,0,0,0,0,0,0,0,0,0,0"/>
                </v:shape>
                <v:shape id="AutoShape 443" o:spid="_x0000_s1057" style="position:absolute;left:8836;top:1678;width:563;height:706;visibility:visible;mso-wrap-style:square;v-text-anchor:top" coordsize="56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jfuMUA&#10;AADcAAAADwAAAGRycy9kb3ducmV2LnhtbESPQWvCQBSE74X+h+UVeqsbRUVTVylCSy8eNILXR/Y1&#10;G8y+TXc3Memv7wqFHoeZ+YbZ7AbbiJ58qB0rmE4yEMSl0zVXCs7F+8sKRIjIGhvHpGCkALvt48MG&#10;c+1ufKT+FCuRIBxyVGBibHMpQ2nIYpi4ljh5X85bjEn6SmqPtwS3jZxl2VJarDktGGxpb6i8njqr&#10;ANv5d79adwff1ebj8jPu18V8VOr5aXh7BRFpiP/hv/anVjBbLuB+Jh0B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ON+4xQAAANwAAAAPAAAAAAAAAAAAAAAAAJgCAABkcnMv&#10;ZG93bnJldi54bWxQSwUGAAAAAAQABAD1AAAAigMAAAAA&#10;" path="m,705r562,m,353r562,m,l562,e" filled="f" strokecolor="#d9d9d9">
                  <v:path arrowok="t" o:connecttype="custom" o:connectlocs="0,2384;562,2384;0,2032;562,2032;0,1679;562,1679" o:connectangles="0,0,0,0,0,0"/>
                </v:shape>
                <v:shape id="AutoShape 444" o:spid="_x0000_s1058" style="position:absolute;left:8836;top:1322;width:563;height:8;visibility:visible;mso-wrap-style:square;v-text-anchor:top" coordsize="5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0QdcQA&#10;AADcAAAADwAAAGRycy9kb3ducmV2LnhtbESPzWrDMBCE74W8g9hAbo0cp5jEiRJESksPPTQ/D7BY&#10;G8vEWhlLcdy3rwqFHoeZ+YbZ7kfXioH60HhWsJhnIIgrbxquFVzOb88rECEiG2w9k4JvCrDfTZ62&#10;WBr/4CMNp1iLBOFQogIbY1dKGSpLDsPcd8TJu/reYUyyr6Xp8ZHgrpV5lhXSYcNpwWJHB0vV7XR3&#10;CvTwoptPuzb35av+wmqd6wLflZpNR70BEWmM/+G/9odRkBcF/J5JR0D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tEHXEAAAA3AAAAA8AAAAAAAAAAAAAAAAAmAIAAGRycy9k&#10;b3ducmV2LnhtbFBLBQYAAAAABAAEAPUAAACJAwAAAAA=&#10;" path="m,8r562,m,l562,e" filled="f" strokecolor="#d9d9d9" strokeweight=".1323mm">
                  <v:path arrowok="t" o:connecttype="custom" o:connectlocs="0,1330;562,1330;0,1322;562,1322" o:connectangles="0,0,0,0"/>
                </v:shape>
                <v:rect id="Rectangle 445" o:spid="_x0000_s1059" style="position:absolute;left:8680;top:973;width:156;height:28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atx8EA&#10;AADcAAAADwAAAGRycy9kb3ducmV2LnhtbESPQYvCMBSE74L/ITxhb5rqwUo1igiCV62Kx0fzbKvN&#10;S0mi7f57IyzscZiZb5jVpjeNeJPztWUF00kCgriwuuZSwTnfjxcgfEDW2FgmBb/kYbMeDlaYadvx&#10;kd6nUIoIYZ+hgiqENpPSFxUZ9BPbEkfvbp3BEKUrpXbYRbhp5CxJ5tJgzXGhwpZ2FRXP08so8F3+&#10;SqeX+22R2oft3fVx5luu1M+o3y5BBOrDf/ivfdAKZvMUvmfiEZDr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GrcfBAAAA3AAAAA8AAAAAAAAAAAAAAAAAmAIAAGRycy9kb3du&#10;cmV2LnhtbFBLBQYAAAAABAAEAPUAAACGAwAAAAA=&#10;" fillcolor="#ec7c30" stroked="f"/>
                <v:shape id="AutoShape 446" o:spid="_x0000_s1060" style="position:absolute;left:3616;top:3441;width:41;height:8;visibility:visible;mso-wrap-style:square;v-text-anchor:top" coordsize="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e4YcIA&#10;AADcAAAADwAAAGRycy9kb3ducmV2LnhtbERPS2vCQBC+C/6HZYTedKOIlNRVtA+aQ6FEW7yO2TEJ&#10;ZmdDdhvjv+8cCj1+fO/1dnCN6qkLtWcD81kCirjwtubSwNfxbfoIKkRki41nMnCnANvNeLTG1Pob&#10;59QfYqkkhEOKBqoY21TrUFTkMMx8SyzcxXcOo8Cu1LbDm4S7Ri+SZKUd1iwNFbb0XFFxPfw46c3C&#10;a95cP/dn3X8f78vl6SN7eTfmYTLsnkBFGuK/+M+dWQOLlayVM3I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57hhwgAAANwAAAAPAAAAAAAAAAAAAAAAAJgCAABkcnMvZG93&#10;bnJldi54bWxQSwUGAAAAAAQABAD1AAAAhwMAAAAA&#10;" path="m,8r41,m,l41,e" filled="f" strokecolor="#d9d9d9" strokeweight=".1323mm">
                  <v:path arrowok="t" o:connecttype="custom" o:connectlocs="0,3449;41,3449;0,3441;41,3441" o:connectangles="0,0,0,0"/>
                </v:shape>
                <v:shape id="AutoShape 447" o:spid="_x0000_s1061" style="position:absolute;left:3460;top:3089;width:1239;height:708;visibility:visible;mso-wrap-style:square;v-text-anchor:top" coordsize="1239,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GpMUA&#10;AADcAAAADwAAAGRycy9kb3ducmV2LnhtbESPQWvCQBSE74L/YXkFb3VTwWBTN6HaivEkTUuht0f2&#10;NQnNvg3Z1cR/7woFj8PMfMOss9G04ky9aywreJpHIIhLqxuuFHx97h5XIJxH1thaJgUXcpCl08ka&#10;E20H/qBz4SsRIOwSVFB73yVSurImg25uO+Lg/dreoA+yr6TucQhw08pFFMXSYMNhocaOtjWVf8XJ&#10;KHhbFcsh38fv/oejb705jMdLvlFq9jC+voDwNPp7+L+dawWL+BluZ8IRk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VAakxQAAANwAAAAPAAAAAAAAAAAAAAAAAJgCAABkcnMv&#10;ZG93bnJldi54bWxQSwUGAAAAAAQABAD1AAAAigMAAAAA&#10;" path="m156,l,,,708r156,l156,xm1238,530r-153,l1085,708r153,l1238,530xe" fillcolor="#a4a4a4" stroked="f">
                  <v:path arrowok="t" o:connecttype="custom" o:connectlocs="156,3090;0,3090;0,3798;156,3798;156,3090;1238,3620;1085,3620;1085,3798;1238,3798;1238,3620" o:connectangles="0,0,0,0,0,0,0,0,0,0"/>
                </v:shape>
                <v:shape id="AutoShape 448" o:spid="_x0000_s1062" style="position:absolute;left:5781;top:3441;width:44;height:8;visibility:visible;mso-wrap-style:square;v-text-anchor:top" coordsize="4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zzYcIA&#10;AADcAAAADwAAAGRycy9kb3ducmV2LnhtbERPz2vCMBS+C/sfwht4kTXVgyudUaYgeBG0Cl7fmrc2&#10;rHkpSazdf78chB0/vt+rzWg7MZAPxrGCeZaDIK6dNtwouF72bwWIEJE1do5JwS8F2KxfJisstXvw&#10;mYYqNiKFcChRQRtjX0oZ6pYshsz1xIn7dt5iTNA3Unt8pHDbyUWeL6VFw6mhxZ52LdU/1d0qWM59&#10;uJ2awgznYtx+HY7mONtWSk1fx88PEJHG+C9+ug9aweI9zU9n0h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XPNhwgAAANwAAAAPAAAAAAAAAAAAAAAAAJgCAABkcnMvZG93&#10;bnJldi54bWxQSwUGAAAAAAQABAD1AAAAhwMAAAAA&#10;" path="m,8r43,m,l43,e" filled="f" strokecolor="#d9d9d9" strokeweight=".1323mm">
                  <v:path arrowok="t" o:connecttype="custom" o:connectlocs="0,3449;43,3449;0,3441;43,3441" o:connectangles="0,0,0,0"/>
                </v:shape>
                <v:rect id="Rectangle 449" o:spid="_x0000_s1063" style="position:absolute;left:5628;top:3267;width:154;height: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621MQA&#10;AADcAAAADwAAAGRycy9kb3ducmV2LnhtbESPT2vCQBTE74LfYXlCb7qJ0CjRVURI6aUQ/90f2WcS&#10;zb5Ns1sTv323UPA4zMxvmPV2MI14UOdqywriWQSCuLC65lLB+ZRNlyCcR9bYWCYFT3Kw3YxHa0y1&#10;7flAj6MvRYCwS1FB5X2bSumKigy6mW2Jg3e1nUEfZFdK3WEf4KaR8yhKpMGaw0KFLe0rKu7HH6Og&#10;/f66fCT7wyXLdfy835I8e897pd4mw24FwtPgX+H/9qdWMF/E8HcmHA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uttTEAAAA3AAAAA8AAAAAAAAAAAAAAAAAmAIAAGRycy9k&#10;b3ducmV2LnhtbFBLBQYAAAAABAAEAPUAAACJAwAAAAA=&#10;" fillcolor="#a4a4a4" stroked="f"/>
                <v:shape id="AutoShape 450" o:spid="_x0000_s1064" style="position:absolute;left:6866;top:3441;width:41;height:8;visibility:visible;mso-wrap-style:square;v-text-anchor:top" coordsize="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YZVsUA&#10;AADcAAAADwAAAGRycy9kb3ducmV2LnhtbESPS2vCQBSF9wX/w3AFd3VikLakToJPzKIgaku3t5nb&#10;JJi5EzJjjP++Uyh0eTiPj7PIBtOInjpXW1Ywm0YgiAuray4VvJ93jy8gnEfW2FgmBXdykKWjhwUm&#10;2t74SP3JlyKMsEtQQeV9m0jpiooMuqltiYP3bTuDPsiulLrDWxg3jYyj6EkarDkQKmxpXVFxOV1N&#10;4OZue2wuh9WX7D/O9/n88y3f7JWajIflKwhPg/8P/7VzrSB+juH3TDgC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1hlWxQAAANwAAAAPAAAAAAAAAAAAAAAAAJgCAABkcnMv&#10;ZG93bnJldi54bWxQSwUGAAAAAAQABAD1AAAAigMAAAAA&#10;" path="m,8r41,m,l41,e" filled="f" strokecolor="#d9d9d9" strokeweight=".1323mm">
                  <v:path arrowok="t" o:connecttype="custom" o:connectlocs="0,3449;41,3449;0,3441;41,3441" o:connectangles="0,0,0,0"/>
                </v:shape>
                <v:rect id="Rectangle 451" o:spid="_x0000_s1065" style="position:absolute;left:6710;top:3089;width:156;height:7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NOMQA&#10;AADcAAAADwAAAGRycy9kb3ducmV2LnhtbESPQWvCQBSE74X+h+UVvNWNSlOJriJCxIsQbb0/ss8k&#10;mn0bs6uJ/74rCD0OM/MNM1/2phZ3al1lWcFoGIEgzq2uuFDw+5N+TkE4j6yxtkwKHuRguXh/m2Oi&#10;bcd7uh98IQKEXYIKSu+bREqXl2TQDW1DHLyTbQ36INtC6ha7ADe1HEdRLA1WHBZKbGhdUn453IyC&#10;5ro7buL1/phmevS4nOMs/co6pQYf/WoGwlPv/8Ov9lYrGH9P4HkmH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jTjEAAAA3AAAAA8AAAAAAAAAAAAAAAAAmAIAAGRycy9k&#10;b3ducmV2LnhtbFBLBQYAAAAABAAEAPUAAACJAwAAAAA=&#10;" fillcolor="#a4a4a4" stroked="f"/>
                <v:shape id="AutoShape 452" o:spid="_x0000_s1066" style="position:absolute;left:3657;top:3089;width:3406;height:708;visibility:visible;mso-wrap-style:square;v-text-anchor:top" coordsize="340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jQ8MA&#10;AADcAAAADwAAAGRycy9kb3ducmV2LnhtbESP3WrCQBSE74W+w3IKvTObSlFJXSUIBa+Kfw9wyJ4m&#10;sdmzafZoUp/eFQQvh5n5hlmsBteoC3Wh9mzgPUlBERfe1lwaOB6+xnNQQZAtNp7JwD8FWC1fRgvM&#10;rO95R5e9lCpCOGRooBJpM61DUZHDkPiWOHo/vnMoUXalth32Ee4aPUnTqXZYc1yosKV1RcXv/uwM&#10;nNoST1edD7tcmr+1fG+v6Hpj3l6H/BOU0CDP8KO9sQYmsw+4n4lHQC9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jQ8MAAADcAAAADwAAAAAAAAAAAAAAAACYAgAAZHJzL2Rv&#10;d25yZXYueG1sUEsFBgAAAAAEAAQA9QAAAIgDAAAAAA==&#10;" path="m153,l,,,708r153,l153,xm1238,530r-156,l1082,708r156,l1238,530xm2320,l2167,r,708l2320,708,2320,xm3405,178r-156,l3249,708r156,l3405,178xe" fillcolor="#ffc000" stroked="f">
                  <v:path arrowok="t" o:connecttype="custom" o:connectlocs="153,3090;0,3090;0,3798;153,3798;153,3090;1238,3620;1082,3620;1082,3798;1238,3798;1238,3620;2320,3090;2167,3090;2167,3798;2320,3798;2320,3090;3405,3268;3249,3268;3249,3798;3405,3798;3405,3268" o:connectangles="0,0,0,0,0,0,0,0,0,0,0,0,0,0,0,0,0,0,0,0"/>
                </v:shape>
                <v:shape id="AutoShape 453" o:spid="_x0000_s1067" style="position:absolute;left:2898;top:618;width:6501;height:3179;visibility:visible;mso-wrap-style:square;v-text-anchor:top" coordsize="6501,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bIFsMA&#10;AADcAAAADwAAAGRycy9kb3ducmV2LnhtbESPQWvCQBSE74L/YXmCN90YaZXUVaSloHiqpvdH9pmN&#10;yb4N2W2M/94tFHocZuYbZrMbbCN66nzlWMFinoAgLpyuuFSQXz5naxA+IGtsHJOCB3nYbcejDWba&#10;3fmL+nMoRYSwz1CBCaHNpPSFIYt+7lri6F1dZzFE2ZVSd3iPcNvINElepcWK44LBlt4NFfX5xyqQ&#10;fWvxcjyd6nX4+E6bZW5uda7UdDLs30AEGsJ/+K990ArS1Qv8nolHQG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bIFsMAAADcAAAADwAAAAAAAAAAAAAAAACYAgAAZHJzL2Rv&#10;d25yZXYueG1sUEsFBgAAAAAEAAQA9QAAAIgDAAAAAA==&#10;" path="m,3179r6501,m,l6501,e" filled="f" strokecolor="#d9d9d9">
                  <v:path arrowok="t" o:connecttype="custom" o:connectlocs="0,3798;6501,3798;0,619;6501,619" o:connectangles="0,0,0,0"/>
                </v:shape>
                <v:rect id="Rectangle 454" o:spid="_x0000_s1068" style="position:absolute;left:4747;top:43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2KfscA&#10;AADcAAAADwAAAGRycy9kb3ducmV2LnhtbESPT2sCMRTE70K/Q3iF3jRbD1pXo9iWQi/S+he9PTbP&#10;zbKbl3WT6raf3hQEj8PM/IaZzFpbiTM1vnCs4LmXgCDOnC44V7BZf3RfQPiArLFyTAp+ycNs+tCZ&#10;YKrdhZd0XoVcRAj7FBWYEOpUSp8Zsuh7riaO3tE1FkOUTS51g5cIt5XsJ8lAWiw4Lhis6c1QVq5+&#10;rILDqdzOt6Z6XXyP8LT/2r3bYfmn1NNjOx+DCNSGe/jW/tQK+sMB/J+JR0B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h9in7HAAAA3AAAAA8AAAAAAAAAAAAAAAAAmAIAAGRy&#10;cy9kb3ducmV2LnhtbFBLBQYAAAAABAAEAPUAAACMAwAAAAA=&#10;" fillcolor="#4471c4" stroked="f"/>
                <v:rect id="Rectangle 455" o:spid="_x0000_s1069" style="position:absolute;left:5040;top:43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7GsAA&#10;AADcAAAADwAAAGRycy9kb3ducmV2LnhtbESPQYvCMBSE74L/ITzBm6Z6sNI1igiCV62Kx0fzbOs2&#10;LyWJtv57IyzscZiZb5jVpjeNeJHztWUFs2kCgriwuuZSwTnfT5YgfEDW2FgmBW/ysFkPByvMtO34&#10;SK9TKEWEsM9QQRVCm0npi4oM+qltiaN3t85giNKVUjvsItw0cp4kC2mw5rhQYUu7iorf09Mo8F3+&#10;TGeX+22Z2oft3fVx5luu1HjUb39ABOrDf/ivfdAK5mkK3zPxCMj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87GsAAAADcAAAADwAAAAAAAAAAAAAAAACYAgAAZHJzL2Rvd25y&#10;ZXYueG1sUEsFBgAAAAAEAAQA9QAAAIUDAAAAAA==&#10;" fillcolor="#ec7c30" stroked="f"/>
                <v:rect id="Rectangle 456" o:spid="_x0000_s1070" style="position:absolute;left:5730;top:43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QfScEA&#10;AADcAAAADwAAAGRycy9kb3ducmV2LnhtbERPy4rCMBTdC/MP4Qqzs6nC1KFjFBEqsxmor/2lubbV&#10;5qbTRFv/3iwEl4fzXqwG04g7da62rGAaxSCIC6trLhUcD9nkG4TzyBoby6TgQQ5Wy4/RAlNte97R&#10;fe9LEULYpaig8r5NpXRFRQZdZFviwJ1tZ9AH2JVSd9iHcNPIWRwn0mDNoaHCljYVFdf9zSho//9O&#10;22SzO2W5nj6ulyTPvvJeqc/xsP4B4Wnwb/HL/asVzOZhbTgTjo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UH0nBAAAA3AAAAA8AAAAAAAAAAAAAAAAAmAIAAGRycy9kb3du&#10;cmV2LnhtbFBLBQYAAAAABAAEAPUAAACGAwAAAAA=&#10;" fillcolor="#a4a4a4" stroked="f"/>
                <v:rect id="Rectangle 457" o:spid="_x0000_s1071" style="position:absolute;left:6517;top:43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possUA&#10;AADcAAAADwAAAGRycy9kb3ducmV2LnhtbESPQWvCQBSE74L/YXmCN92Yg62pq4ioeBDF6MHja/Y1&#10;Cc2+jdlVU399t1DwOMx8M8x03ppK3KlxpWUFo2EEgjizuuRcwfm0HryDcB5ZY2WZFPyQg/ms25li&#10;ou2Dj3RPfS5CCbsEFRTe14mULivIoBvamjh4X7Yx6INscqkbfIRyU8k4isbSYMlhocCalgVl3+nN&#10;KIh38WVjV5vy+Xnh0dXuD1FaH5Tq99rFBwhPrX+F/+mtDtzbBP7Oh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CmiyxQAAANwAAAAPAAAAAAAAAAAAAAAAAJgCAABkcnMv&#10;ZG93bnJldi54bWxQSwUGAAAAAAQABAD1AAAAigMAAAAA&#10;" fillcolor="#ffc000" stroked="f"/>
                <v:rect id="Rectangle 458" o:spid="_x0000_s1072" style="position:absolute;left:2419;top:398;width:7200;height:4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wyccMA&#10;AADcAAAADwAAAGRycy9kb3ducmV2LnhtbERPz2vCMBS+C/sfwht403QepnSmZQriFHewboPdns1b&#10;G2xeShO1/vfmMPD48f2e571txIU6bxwreBknIIhLpw1XCr4Oq9EMhA/IGhvHpOBGHvLsaTDHVLsr&#10;7+lShErEEPYpKqhDaFMpfVmTRT92LXHk/lxnMUTYVVJ3eI3htpGTJHmVFg3HhhpbWtZUnoqzVdC6&#10;T1PsTLX5+f3Wx3KxOK63zVSp4XP//gYiUB8e4n/3h1YwmcX58Uw8AjK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wyccMAAADcAAAADwAAAAAAAAAAAAAAAACYAgAAZHJzL2Rv&#10;d25yZXYueG1sUEsFBgAAAAAEAAQA9QAAAIgDAAAAAA==&#10;" filled="f" strokecolor="#d9d9d9"/>
                <v:shapetype id="_x0000_t202" coordsize="21600,21600" o:spt="202" path="m,l,21600r21600,l21600,xe">
                  <v:stroke joinstyle="miter"/>
                  <v:path gradientshapeok="t" o:connecttype="rect"/>
                </v:shapetype>
                <v:shape id="Text Box 459" o:spid="_x0000_s1073" type="#_x0000_t202" style="position:absolute;left:2549;top:535;width:203;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SWUsUA&#10;AADcAAAADwAAAGRycy9kb3ducmV2LnhtbESPQWvCQBSE7wX/w/IKvdWNOQSbugYpCkKhNKaHHl+z&#10;z2RJ9m3Mrpr++64g9DjMzDfMqphsLy40euNYwWKegCCunTbcKPiqds9LED4ga+wdk4Jf8lCsZw8r&#10;zLW7ckmXQ2hEhLDPUUEbwpBL6euWLPq5G4ijd3SjxRDl2Eg94jXCbS/TJMmkRcNxocWB3lqqu8PZ&#10;Kth8c7k1p4+fz/JYmqp6Sfg965R6epw2ryACTeE/fG/vtYJ0uYDbmXgE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ZJZSxQAAANwAAAAPAAAAAAAAAAAAAAAAAJgCAABkcnMv&#10;ZG93bnJldi54bWxQSwUGAAAAAAQABAD1AAAAigMAAAAA&#10;" filled="f" stroked="f">
                  <v:textbox inset="0,0,0,0">
                    <w:txbxContent>
                      <w:p w:rsidR="00D17DB7" w:rsidRDefault="00D17DB7" w:rsidP="00D17DB7">
                        <w:pPr>
                          <w:spacing w:line="183" w:lineRule="exact"/>
                          <w:rPr>
                            <w:sz w:val="18"/>
                          </w:rPr>
                        </w:pPr>
                        <w:r>
                          <w:rPr>
                            <w:color w:val="585858"/>
                            <w:sz w:val="18"/>
                          </w:rPr>
                          <w:t>18</w:t>
                        </w:r>
                      </w:p>
                      <w:p w:rsidR="00D17DB7" w:rsidRDefault="00D17DB7" w:rsidP="00D17DB7">
                        <w:pPr>
                          <w:spacing w:before="133"/>
                          <w:rPr>
                            <w:sz w:val="18"/>
                          </w:rPr>
                        </w:pPr>
                        <w:r>
                          <w:rPr>
                            <w:color w:val="585858"/>
                            <w:sz w:val="18"/>
                          </w:rPr>
                          <w:t>16</w:t>
                        </w:r>
                      </w:p>
                      <w:p w:rsidR="00D17DB7" w:rsidRDefault="00D17DB7" w:rsidP="00D17DB7">
                        <w:pPr>
                          <w:spacing w:before="133"/>
                          <w:rPr>
                            <w:sz w:val="18"/>
                          </w:rPr>
                        </w:pPr>
                        <w:r>
                          <w:rPr>
                            <w:color w:val="585858"/>
                            <w:sz w:val="18"/>
                          </w:rPr>
                          <w:t>14</w:t>
                        </w:r>
                      </w:p>
                      <w:p w:rsidR="00D17DB7" w:rsidRDefault="00D17DB7" w:rsidP="00D17DB7">
                        <w:pPr>
                          <w:spacing w:before="134"/>
                          <w:rPr>
                            <w:sz w:val="18"/>
                          </w:rPr>
                        </w:pPr>
                        <w:r>
                          <w:rPr>
                            <w:color w:val="585858"/>
                            <w:sz w:val="18"/>
                          </w:rPr>
                          <w:t>12</w:t>
                        </w:r>
                      </w:p>
                      <w:p w:rsidR="00D17DB7" w:rsidRDefault="00D17DB7" w:rsidP="00D17DB7">
                        <w:pPr>
                          <w:spacing w:before="133"/>
                          <w:rPr>
                            <w:sz w:val="18"/>
                          </w:rPr>
                        </w:pPr>
                        <w:r>
                          <w:rPr>
                            <w:color w:val="585858"/>
                            <w:sz w:val="18"/>
                          </w:rPr>
                          <w:t>10</w:t>
                        </w:r>
                      </w:p>
                      <w:p w:rsidR="00D17DB7" w:rsidRDefault="00D17DB7" w:rsidP="00D17DB7">
                        <w:pPr>
                          <w:spacing w:before="134"/>
                          <w:ind w:left="91"/>
                          <w:rPr>
                            <w:sz w:val="18"/>
                          </w:rPr>
                        </w:pPr>
                        <w:r>
                          <w:rPr>
                            <w:color w:val="585858"/>
                            <w:sz w:val="18"/>
                          </w:rPr>
                          <w:t>8</w:t>
                        </w:r>
                      </w:p>
                      <w:p w:rsidR="00D17DB7" w:rsidRDefault="00D17DB7" w:rsidP="00D17DB7">
                        <w:pPr>
                          <w:spacing w:before="134"/>
                          <w:ind w:left="91"/>
                          <w:rPr>
                            <w:sz w:val="18"/>
                          </w:rPr>
                        </w:pPr>
                        <w:r>
                          <w:rPr>
                            <w:color w:val="585858"/>
                            <w:sz w:val="18"/>
                          </w:rPr>
                          <w:t>6</w:t>
                        </w:r>
                      </w:p>
                      <w:p w:rsidR="00D17DB7" w:rsidRDefault="00D17DB7" w:rsidP="00D17DB7">
                        <w:pPr>
                          <w:spacing w:before="133"/>
                          <w:ind w:left="91"/>
                          <w:rPr>
                            <w:sz w:val="18"/>
                          </w:rPr>
                        </w:pPr>
                        <w:r>
                          <w:rPr>
                            <w:color w:val="585858"/>
                            <w:sz w:val="18"/>
                          </w:rPr>
                          <w:t>4</w:t>
                        </w:r>
                      </w:p>
                      <w:p w:rsidR="00D17DB7" w:rsidRDefault="00D17DB7" w:rsidP="00D17DB7">
                        <w:pPr>
                          <w:spacing w:before="134"/>
                          <w:ind w:left="91"/>
                          <w:rPr>
                            <w:sz w:val="18"/>
                          </w:rPr>
                        </w:pPr>
                        <w:r>
                          <w:rPr>
                            <w:color w:val="585858"/>
                            <w:sz w:val="18"/>
                          </w:rPr>
                          <w:t>2</w:t>
                        </w:r>
                      </w:p>
                      <w:p w:rsidR="00D17DB7" w:rsidRDefault="00D17DB7" w:rsidP="00D17DB7">
                        <w:pPr>
                          <w:spacing w:before="133" w:line="216" w:lineRule="exact"/>
                          <w:ind w:left="91"/>
                          <w:rPr>
                            <w:sz w:val="18"/>
                          </w:rPr>
                        </w:pPr>
                        <w:r>
                          <w:rPr>
                            <w:color w:val="585858"/>
                            <w:sz w:val="18"/>
                          </w:rPr>
                          <w:t>0</w:t>
                        </w:r>
                      </w:p>
                    </w:txbxContent>
                  </v:textbox>
                </v:shape>
                <v:shape id="Text Box 460" o:spid="_x0000_s1074" type="#_x0000_t202" style="position:absolute;left:3395;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YIJcQA&#10;AADcAAAADwAAAGRycy9kb3ducmV2LnhtbESPQWvCQBSE7wX/w/IEb3VjDmKjq4goFITSGA8en9ln&#10;sph9G7NbTf99VxB6HGbmG2ax6m0j7tR541jBZJyAIC6dNlwpOBa79xkIH5A1No5JwS95WC0HbwvM&#10;tHtwTvdDqESEsM9QQR1Cm0npy5os+rFriaN3cZ3FEGVXSd3hI8JtI9MkmUqLhuNCjS1taiqvhx+r&#10;YH3ifGtuX+fv/JKbovhIeD+9KjUa9us5iEB9+A+/2p9aQTpL4Xk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2CCXEAAAA3AAAAA8AAAAAAAAAAAAAAAAAmAIAAGRycy9k&#10;b3ducmV2LnhtbFBLBQYAAAAABAAEAPUAAACJAwAAAAA=&#10;" filled="f" stroked="f">
                  <v:textbox inset="0,0,0,0">
                    <w:txbxContent>
                      <w:p w:rsidR="00D17DB7" w:rsidRDefault="00D17DB7" w:rsidP="00D17DB7">
                        <w:pPr>
                          <w:spacing w:line="180" w:lineRule="exact"/>
                          <w:rPr>
                            <w:sz w:val="18"/>
                          </w:rPr>
                        </w:pPr>
                        <w:r>
                          <w:rPr>
                            <w:color w:val="585858"/>
                            <w:sz w:val="18"/>
                          </w:rPr>
                          <w:t>1</w:t>
                        </w:r>
                      </w:p>
                    </w:txbxContent>
                  </v:textbox>
                </v:shape>
                <v:shape id="Text Box 461" o:spid="_x0000_s1075" type="#_x0000_t202" style="position:absolute;left:4478;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tvsQA&#10;AADcAAAADwAAAGRycy9kb3ducmV2LnhtbESPQWvCQBSE74L/YXkFb7qpgtjUVUQqCIIY48Hja/aZ&#10;LGbfptlV4793C4Ueh5n5hpkvO1uLO7XeOFbwPkpAEBdOGy4VnPLNcAbCB2SNtWNS8CQPy0W/N8dU&#10;uwdndD+GUkQI+xQVVCE0qZS+qMiiH7mGOHoX11oMUbal1C0+ItzWcpwkU2nRcFyosKF1RcX1eLMK&#10;VmfOvszP/vuQXTKT5x8J76ZXpQZv3eoTRKAu/If/2lutYDybwO+Ze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f6rb7EAAAA3AAAAA8AAAAAAAAAAAAAAAAAmAIAAGRycy9k&#10;b3ducmV2LnhtbFBLBQYAAAAABAAEAPUAAACJAwAAAAA=&#10;" filled="f" stroked="f">
                  <v:textbox inset="0,0,0,0">
                    <w:txbxContent>
                      <w:p w:rsidR="00D17DB7" w:rsidRDefault="00D17DB7" w:rsidP="00D17DB7">
                        <w:pPr>
                          <w:spacing w:line="180" w:lineRule="exact"/>
                          <w:rPr>
                            <w:sz w:val="18"/>
                          </w:rPr>
                        </w:pPr>
                        <w:r>
                          <w:rPr>
                            <w:color w:val="585858"/>
                            <w:sz w:val="18"/>
                          </w:rPr>
                          <w:t>2</w:t>
                        </w:r>
                      </w:p>
                    </w:txbxContent>
                  </v:textbox>
                </v:shape>
                <v:shape id="Text Box 462" o:spid="_x0000_s1076" type="#_x0000_t202" style="position:absolute;left:5562;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M1ysQA&#10;AADcAAAADwAAAGRycy9kb3ducmV2LnhtbESPQWvCQBSE74L/YXkFb7qpiNjUVUQqCIIY48Hja/aZ&#10;LGbfptlV4793C4Ueh5n5hpkvO1uLO7XeOFbwPkpAEBdOGy4VnPLNcAbCB2SNtWNS8CQPy0W/N8dU&#10;uwdndD+GUkQI+xQVVCE0qZS+qMiiH7mGOHoX11oMUbal1C0+ItzWcpwkU2nRcFyosKF1RcX1eLMK&#10;VmfOvszP/vuQXTKT5x8J76ZXpQZv3eoTRKAu/If/2lutYDybwO+Ze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TNcrEAAAA3AAAAA8AAAAAAAAAAAAAAAAAmAIAAGRycy9k&#10;b3ducmV2LnhtbFBLBQYAAAAABAAEAPUAAACJAwAAAAA=&#10;" filled="f" stroked="f">
                  <v:textbox inset="0,0,0,0">
                    <w:txbxContent>
                      <w:p w:rsidR="00D17DB7" w:rsidRDefault="00D17DB7" w:rsidP="00D17DB7">
                        <w:pPr>
                          <w:spacing w:line="180" w:lineRule="exact"/>
                          <w:rPr>
                            <w:sz w:val="18"/>
                          </w:rPr>
                        </w:pPr>
                        <w:r>
                          <w:rPr>
                            <w:color w:val="585858"/>
                            <w:sz w:val="18"/>
                          </w:rPr>
                          <w:t>3</w:t>
                        </w:r>
                      </w:p>
                    </w:txbxContent>
                  </v:textbox>
                </v:shape>
                <v:shape id="Text Box 463" o:spid="_x0000_s1077" type="#_x0000_t202" style="position:absolute;left:6646;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QUcQA&#10;AADcAAAADwAAAGRycy9kb3ducmV2LnhtbESPQWvCQBSE74L/YXkFb7qpoNjUVUQqCIIY48Hja/aZ&#10;LGbfptlV4793C4Ueh5n5hpkvO1uLO7XeOFbwPkpAEBdOGy4VnPLNcAbCB2SNtWNS8CQPy0W/N8dU&#10;uwdndD+GUkQI+xQVVCE0qZS+qMiiH7mGOHoX11oMUbal1C0+ItzWcpwkU2nRcFyosKF1RcX1eLMK&#10;VmfOvszP/vuQXTKT5x8J76ZXpQZv3eoTRKAu/If/2lutYDybwO+ZeATk4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fkFHEAAAA3AAAAA8AAAAAAAAAAAAAAAAAmAIAAGRycy9k&#10;b3ducmV2LnhtbFBLBQYAAAAABAAEAPUAAACJAwAAAAA=&#10;" filled="f" stroked="f">
                  <v:textbox inset="0,0,0,0">
                    <w:txbxContent>
                      <w:p w:rsidR="00D17DB7" w:rsidRDefault="00D17DB7" w:rsidP="00D17DB7">
                        <w:pPr>
                          <w:spacing w:line="180" w:lineRule="exact"/>
                          <w:rPr>
                            <w:sz w:val="18"/>
                          </w:rPr>
                        </w:pPr>
                        <w:r>
                          <w:rPr>
                            <w:color w:val="585858"/>
                            <w:sz w:val="18"/>
                          </w:rPr>
                          <w:t>4</w:t>
                        </w:r>
                      </w:p>
                    </w:txbxContent>
                  </v:textbox>
                </v:shape>
                <v:shape id="Text Box 464" o:spid="_x0000_s1078" type="#_x0000_t202" style="position:absolute;left:7730;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0OJsQA&#10;AADcAAAADwAAAGRycy9kb3ducmV2LnhtbESPQWvCQBSE7wX/w/KE3upGD8FGVxFREAqlMR48PrPP&#10;ZDH7NmZXTf99VxB6HGbmG2a+7G0j7tR541jBeJSAIC6dNlwpOBTbjykIH5A1No5JwS95WC4Gb3PM&#10;tHtwTvd9qESEsM9QQR1Cm0npy5os+pFriaN3dp3FEGVXSd3hI8JtIydJkkqLhuNCjS2tayov+5tV&#10;sDpyvjHX79NPfs5NUXwm/JVelHof9qsZiEB9+A+/2jutYDJN4Xk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eNDibEAAAA3AAAAA8AAAAAAAAAAAAAAAAAmAIAAGRycy9k&#10;b3ducmV2LnhtbFBLBQYAAAAABAAEAPUAAACJAwAAAAA=&#10;" filled="f" stroked="f">
                  <v:textbox inset="0,0,0,0">
                    <w:txbxContent>
                      <w:p w:rsidR="00D17DB7" w:rsidRDefault="00D17DB7" w:rsidP="00D17DB7">
                        <w:pPr>
                          <w:spacing w:line="180" w:lineRule="exact"/>
                          <w:rPr>
                            <w:sz w:val="18"/>
                          </w:rPr>
                        </w:pPr>
                        <w:r>
                          <w:rPr>
                            <w:color w:val="585858"/>
                            <w:sz w:val="18"/>
                          </w:rPr>
                          <w:t>5</w:t>
                        </w:r>
                      </w:p>
                    </w:txbxContent>
                  </v:textbox>
                </v:shape>
                <v:shape id="Text Box 465" o:spid="_x0000_s1079" type="#_x0000_t202" style="position:absolute;left:8813;top:39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GrvcUA&#10;AADcAAAADwAAAGRycy9kb3ducmV2LnhtbESPQWvCQBSE7wX/w/IKvTWberCauoqIQkEojfHg8TX7&#10;TBazb2N21fjvu4LgcZiZb5jpvLeNuFDnjWMFH0kKgrh02nClYFes38cgfEDW2DgmBTfyMJ8NXqaY&#10;aXflnC7bUIkIYZ+hgjqENpPSlzVZ9IlriaN3cJ3FEGVXSd3hNcJtI4dpOpIWDceFGlta1lQet2er&#10;YLHnfGVOP3+/+SE3RTFJeTM6KvX22i++QATqwzP8aH9rBcPxJ9zPxCMg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wau9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6</w:t>
                        </w:r>
                      </w:p>
                    </w:txbxContent>
                  </v:textbox>
                </v:shape>
                <v:shape id="Text Box 466" o:spid="_x0000_s1080" type="#_x0000_t202" style="position:absolute;left:5182;top:4347;width:220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4/z8AA&#10;AADcAAAADwAAAGRycy9kb3ducmV2LnhtbERPTYvCMBC9L/gfwgje1lQP4lajiCgIgli7hz2OzdgG&#10;m0ltotZ/bw7CHh/ve77sbC0e1HrjWMFomIAgLpw2XCr4zbffUxA+IGusHZOCF3lYLnpfc0y1e3JG&#10;j1MoRQxhn6KCKoQmldIXFVn0Q9cQR+7iWoshwraUusVnDLe1HCfJRFo0HBsqbGhdUXE93a2C1R9n&#10;G3M7nI/ZJTN5/pPwfnJVatDvVjMQgbrwL/64d1rBeBrXxjPx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V4/z8AAAADcAAAADwAAAAAAAAAAAAAAAACYAgAAZHJzL2Rvd25y&#10;ZXYueG1sUEsFBgAAAAAEAAQA9QAAAIUDAAAAAA==&#10;" filled="f" stroked="f">
                  <v:textbox inset="0,0,0,0">
                    <w:txbxContent>
                      <w:p w:rsidR="00D17DB7" w:rsidRDefault="00D17DB7" w:rsidP="00D17DB7">
                        <w:pPr>
                          <w:tabs>
                            <w:tab w:val="left" w:pos="690"/>
                            <w:tab w:val="left" w:pos="1476"/>
                          </w:tabs>
                          <w:spacing w:line="180" w:lineRule="exact"/>
                          <w:rPr>
                            <w:sz w:val="18"/>
                          </w:rPr>
                        </w:pPr>
                        <w:r>
                          <w:rPr>
                            <w:color w:val="585858"/>
                            <w:sz w:val="18"/>
                          </w:rPr>
                          <w:t>siswa</w:t>
                        </w:r>
                        <w:r>
                          <w:rPr>
                            <w:color w:val="585858"/>
                            <w:sz w:val="18"/>
                          </w:rPr>
                          <w:tab/>
                          <w:t>literasi</w:t>
                        </w:r>
                        <w:r>
                          <w:rPr>
                            <w:color w:val="585858"/>
                            <w:sz w:val="18"/>
                          </w:rPr>
                          <w:tab/>
                          <w:t>Numerasi</w:t>
                        </w:r>
                      </w:p>
                    </w:txbxContent>
                  </v:textbox>
                </v:shape>
                <w10:wrap type="topAndBottom" anchorx="page"/>
              </v:group>
            </w:pict>
          </mc:Fallback>
        </mc:AlternateContent>
      </w:r>
      <w:r w:rsidRPr="00E8538A">
        <w:rPr>
          <w:rFonts w:ascii="Arial" w:hAnsi="Arial" w:cs="Arial"/>
          <w:b/>
          <w:bCs/>
          <w:sz w:val="22"/>
          <w:szCs w:val="22"/>
        </w:rPr>
        <w:t xml:space="preserve"> </w:t>
      </w:r>
    </w:p>
    <w:p w:rsidR="00D17DB7" w:rsidRPr="00E8538A" w:rsidRDefault="00D17DB7" w:rsidP="00D17DB7">
      <w:pPr>
        <w:pStyle w:val="BodyText"/>
        <w:ind w:left="570" w:right="740" w:firstLine="720"/>
        <w:jc w:val="center"/>
        <w:rPr>
          <w:b/>
          <w:bCs/>
        </w:rPr>
      </w:pPr>
      <w:r>
        <w:rPr>
          <w:b/>
          <w:bCs/>
        </w:rPr>
        <w:t>Gambar 2</w:t>
      </w:r>
      <w:r w:rsidRPr="00E8538A">
        <w:rPr>
          <w:b/>
          <w:bCs/>
        </w:rPr>
        <w:t>. Data Primer sebelum PkM di SD N</w:t>
      </w:r>
      <w:r w:rsidRPr="00E8538A">
        <w:rPr>
          <w:b/>
          <w:bCs/>
          <w:spacing w:val="-1"/>
        </w:rPr>
        <w:t xml:space="preserve"> </w:t>
      </w:r>
      <w:r w:rsidRPr="00E8538A">
        <w:rPr>
          <w:b/>
          <w:bCs/>
        </w:rPr>
        <w:t>106225</w:t>
      </w:r>
      <w:r w:rsidRPr="00E8538A">
        <w:rPr>
          <w:b/>
          <w:bCs/>
          <w:spacing w:val="-1"/>
        </w:rPr>
        <w:t xml:space="preserve"> </w:t>
      </w:r>
      <w:r w:rsidRPr="00E8538A">
        <w:rPr>
          <w:b/>
          <w:bCs/>
        </w:rPr>
        <w:t>Sukarame</w:t>
      </w:r>
    </w:p>
    <w:p w:rsidR="00D17DB7" w:rsidRPr="00E8538A" w:rsidRDefault="00D17DB7" w:rsidP="00D17DB7">
      <w:pPr>
        <w:pStyle w:val="BodyText"/>
        <w:tabs>
          <w:tab w:val="left" w:pos="2977"/>
          <w:tab w:val="left" w:pos="5245"/>
        </w:tabs>
        <w:spacing w:before="140" w:line="360" w:lineRule="auto"/>
        <w:ind w:left="479" w:right="114" w:firstLine="241"/>
        <w:jc w:val="center"/>
      </w:pPr>
      <w:r>
        <w:rPr>
          <w:b/>
          <w:bCs/>
        </w:rPr>
        <w:lastRenderedPageBreak/>
        <w:t>Gambar 3</w:t>
      </w:r>
      <w:r w:rsidRPr="00E8538A">
        <w:rPr>
          <w:b/>
          <w:bCs/>
        </w:rPr>
        <w:t>. Data Primer sesudah PkM di SD N</w:t>
      </w:r>
      <w:r w:rsidRPr="00E8538A">
        <w:rPr>
          <w:b/>
          <w:bCs/>
          <w:spacing w:val="-1"/>
        </w:rPr>
        <w:t xml:space="preserve"> </w:t>
      </w:r>
      <w:r w:rsidRPr="00E8538A">
        <w:rPr>
          <w:b/>
          <w:bCs/>
        </w:rPr>
        <w:t>106225</w:t>
      </w:r>
      <w:r w:rsidRPr="00E8538A">
        <w:rPr>
          <w:b/>
          <w:bCs/>
          <w:spacing w:val="-1"/>
        </w:rPr>
        <w:t xml:space="preserve"> </w:t>
      </w:r>
      <w:r w:rsidRPr="00E8538A">
        <w:rPr>
          <w:b/>
          <w:bCs/>
        </w:rPr>
        <w:t>Sukarame</w:t>
      </w:r>
      <w:r w:rsidRPr="00E8538A">
        <w:rPr>
          <w:noProof/>
        </w:rPr>
        <w:t xml:space="preserve"> </w:t>
      </w:r>
      <w:r w:rsidRPr="00E8538A">
        <w:rPr>
          <w:noProof/>
          <w:lang w:val="id-ID"/>
        </w:rPr>
        <mc:AlternateContent>
          <mc:Choice Requires="wpg">
            <w:drawing>
              <wp:anchor distT="0" distB="0" distL="0" distR="0" simplePos="0" relativeHeight="251660288" behindDoc="1" locked="0" layoutInCell="1" allowOverlap="1" wp14:anchorId="5E1C72C8" wp14:editId="046C59F2">
                <wp:simplePos x="0" y="0"/>
                <wp:positionH relativeFrom="page">
                  <wp:posOffset>1775460</wp:posOffset>
                </wp:positionH>
                <wp:positionV relativeFrom="paragraph">
                  <wp:posOffset>248285</wp:posOffset>
                </wp:positionV>
                <wp:extent cx="4581525" cy="2752725"/>
                <wp:effectExtent l="0" t="0" r="9525" b="9525"/>
                <wp:wrapTopAndBottom/>
                <wp:docPr id="289"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81525" cy="2752725"/>
                          <a:chOff x="2411" y="507"/>
                          <a:chExt cx="7215" cy="4335"/>
                        </a:xfrm>
                      </wpg:grpSpPr>
                      <wps:wsp>
                        <wps:cNvPr id="290" name="AutoShape 468"/>
                        <wps:cNvSpPr>
                          <a:spLocks/>
                        </wps:cNvSpPr>
                        <wps:spPr bwMode="auto">
                          <a:xfrm>
                            <a:off x="2898" y="1641"/>
                            <a:ext cx="4048" cy="1817"/>
                          </a:xfrm>
                          <a:custGeom>
                            <a:avLst/>
                            <a:gdLst>
                              <a:gd name="T0" fmla="+- 0 2898 2898"/>
                              <a:gd name="T1" fmla="*/ T0 w 4048"/>
                              <a:gd name="T2" fmla="+- 0 3458 1641"/>
                              <a:gd name="T3" fmla="*/ 3458 h 1817"/>
                              <a:gd name="T4" fmla="+- 0 3696 2898"/>
                              <a:gd name="T5" fmla="*/ T4 w 4048"/>
                              <a:gd name="T6" fmla="+- 0 3458 1641"/>
                              <a:gd name="T7" fmla="*/ 3458 h 1817"/>
                              <a:gd name="T8" fmla="+- 0 4426 2898"/>
                              <a:gd name="T9" fmla="*/ T8 w 4048"/>
                              <a:gd name="T10" fmla="+- 0 3458 1641"/>
                              <a:gd name="T11" fmla="*/ 3458 h 1817"/>
                              <a:gd name="T12" fmla="+- 0 4622 2898"/>
                              <a:gd name="T13" fmla="*/ T12 w 4048"/>
                              <a:gd name="T14" fmla="+- 0 3458 1641"/>
                              <a:gd name="T15" fmla="*/ 3458 h 1817"/>
                              <a:gd name="T16" fmla="+- 0 2898 2898"/>
                              <a:gd name="T17" fmla="*/ T16 w 4048"/>
                              <a:gd name="T18" fmla="+- 0 3004 1641"/>
                              <a:gd name="T19" fmla="*/ 3004 h 1817"/>
                              <a:gd name="T20" fmla="+- 0 3696 2898"/>
                              <a:gd name="T21" fmla="*/ T20 w 4048"/>
                              <a:gd name="T22" fmla="+- 0 3004 1641"/>
                              <a:gd name="T23" fmla="*/ 3004 h 1817"/>
                              <a:gd name="T24" fmla="+- 0 4426 2898"/>
                              <a:gd name="T25" fmla="*/ T24 w 4048"/>
                              <a:gd name="T26" fmla="+- 0 3004 1641"/>
                              <a:gd name="T27" fmla="*/ 3004 h 1817"/>
                              <a:gd name="T28" fmla="+- 0 6946 2898"/>
                              <a:gd name="T29" fmla="*/ T28 w 4048"/>
                              <a:gd name="T30" fmla="+- 0 3004 1641"/>
                              <a:gd name="T31" fmla="*/ 3004 h 1817"/>
                              <a:gd name="T32" fmla="+- 0 2898 2898"/>
                              <a:gd name="T33" fmla="*/ T32 w 4048"/>
                              <a:gd name="T34" fmla="+- 0 2551 1641"/>
                              <a:gd name="T35" fmla="*/ 2551 h 1817"/>
                              <a:gd name="T36" fmla="+- 0 3696 2898"/>
                              <a:gd name="T37" fmla="*/ T36 w 4048"/>
                              <a:gd name="T38" fmla="+- 0 2551 1641"/>
                              <a:gd name="T39" fmla="*/ 2551 h 1817"/>
                              <a:gd name="T40" fmla="+- 0 4426 2898"/>
                              <a:gd name="T41" fmla="*/ T40 w 4048"/>
                              <a:gd name="T42" fmla="+- 0 2551 1641"/>
                              <a:gd name="T43" fmla="*/ 2551 h 1817"/>
                              <a:gd name="T44" fmla="+- 0 6946 2898"/>
                              <a:gd name="T45" fmla="*/ T44 w 4048"/>
                              <a:gd name="T46" fmla="+- 0 2551 1641"/>
                              <a:gd name="T47" fmla="*/ 2551 h 1817"/>
                              <a:gd name="T48" fmla="+- 0 2898 2898"/>
                              <a:gd name="T49" fmla="*/ T48 w 4048"/>
                              <a:gd name="T50" fmla="+- 0 2097 1641"/>
                              <a:gd name="T51" fmla="*/ 2097 h 1817"/>
                              <a:gd name="T52" fmla="+- 0 3696 2898"/>
                              <a:gd name="T53" fmla="*/ T52 w 4048"/>
                              <a:gd name="T54" fmla="+- 0 2097 1641"/>
                              <a:gd name="T55" fmla="*/ 2097 h 1817"/>
                              <a:gd name="T56" fmla="+- 0 4426 2898"/>
                              <a:gd name="T57" fmla="*/ T56 w 4048"/>
                              <a:gd name="T58" fmla="+- 0 2097 1641"/>
                              <a:gd name="T59" fmla="*/ 2097 h 1817"/>
                              <a:gd name="T60" fmla="+- 0 6946 2898"/>
                              <a:gd name="T61" fmla="*/ T60 w 4048"/>
                              <a:gd name="T62" fmla="+- 0 2097 1641"/>
                              <a:gd name="T63" fmla="*/ 2097 h 1817"/>
                              <a:gd name="T64" fmla="+- 0 2898 2898"/>
                              <a:gd name="T65" fmla="*/ T64 w 4048"/>
                              <a:gd name="T66" fmla="+- 0 1641 1641"/>
                              <a:gd name="T67" fmla="*/ 1641 h 1817"/>
                              <a:gd name="T68" fmla="+- 0 3696 2898"/>
                              <a:gd name="T69" fmla="*/ T68 w 4048"/>
                              <a:gd name="T70" fmla="+- 0 1641 1641"/>
                              <a:gd name="T71" fmla="*/ 1641 h 1817"/>
                              <a:gd name="T72" fmla="+- 0 4426 2898"/>
                              <a:gd name="T73" fmla="*/ T72 w 4048"/>
                              <a:gd name="T74" fmla="+- 0 1641 1641"/>
                              <a:gd name="T75" fmla="*/ 1641 h 1817"/>
                              <a:gd name="T76" fmla="+- 0 6946 2898"/>
                              <a:gd name="T77" fmla="*/ T76 w 4048"/>
                              <a:gd name="T78" fmla="+- 0 1641 1641"/>
                              <a:gd name="T79" fmla="*/ 1641 h 18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4048" h="1817">
                                <a:moveTo>
                                  <a:pt x="0" y="1817"/>
                                </a:moveTo>
                                <a:lnTo>
                                  <a:pt x="798" y="1817"/>
                                </a:lnTo>
                                <a:moveTo>
                                  <a:pt x="1528" y="1817"/>
                                </a:moveTo>
                                <a:lnTo>
                                  <a:pt x="1724" y="1817"/>
                                </a:lnTo>
                                <a:moveTo>
                                  <a:pt x="0" y="1363"/>
                                </a:moveTo>
                                <a:lnTo>
                                  <a:pt x="798" y="1363"/>
                                </a:lnTo>
                                <a:moveTo>
                                  <a:pt x="1528" y="1363"/>
                                </a:moveTo>
                                <a:lnTo>
                                  <a:pt x="4048" y="1363"/>
                                </a:lnTo>
                                <a:moveTo>
                                  <a:pt x="0" y="910"/>
                                </a:moveTo>
                                <a:lnTo>
                                  <a:pt x="798" y="910"/>
                                </a:lnTo>
                                <a:moveTo>
                                  <a:pt x="1528" y="910"/>
                                </a:moveTo>
                                <a:lnTo>
                                  <a:pt x="4048" y="910"/>
                                </a:lnTo>
                                <a:moveTo>
                                  <a:pt x="0" y="456"/>
                                </a:moveTo>
                                <a:lnTo>
                                  <a:pt x="798" y="456"/>
                                </a:lnTo>
                                <a:moveTo>
                                  <a:pt x="1528" y="456"/>
                                </a:moveTo>
                                <a:lnTo>
                                  <a:pt x="4048" y="456"/>
                                </a:lnTo>
                                <a:moveTo>
                                  <a:pt x="0" y="0"/>
                                </a:moveTo>
                                <a:lnTo>
                                  <a:pt x="798" y="0"/>
                                </a:lnTo>
                                <a:moveTo>
                                  <a:pt x="1528" y="0"/>
                                </a:moveTo>
                                <a:lnTo>
                                  <a:pt x="4048"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AutoShape 469"/>
                        <wps:cNvSpPr>
                          <a:spLocks/>
                        </wps:cNvSpPr>
                        <wps:spPr bwMode="auto">
                          <a:xfrm>
                            <a:off x="2898" y="1183"/>
                            <a:ext cx="6501" cy="8"/>
                          </a:xfrm>
                          <a:custGeom>
                            <a:avLst/>
                            <a:gdLst>
                              <a:gd name="T0" fmla="+- 0 2898 2898"/>
                              <a:gd name="T1" fmla="*/ T0 w 6501"/>
                              <a:gd name="T2" fmla="+- 0 1191 1184"/>
                              <a:gd name="T3" fmla="*/ 1191 h 8"/>
                              <a:gd name="T4" fmla="+- 0 6946 2898"/>
                              <a:gd name="T5" fmla="*/ T4 w 6501"/>
                              <a:gd name="T6" fmla="+- 0 1191 1184"/>
                              <a:gd name="T7" fmla="*/ 1191 h 8"/>
                              <a:gd name="T8" fmla="+- 0 7675 2898"/>
                              <a:gd name="T9" fmla="*/ T8 w 6501"/>
                              <a:gd name="T10" fmla="+- 0 1191 1184"/>
                              <a:gd name="T11" fmla="*/ 1191 h 8"/>
                              <a:gd name="T12" fmla="+- 0 9399 2898"/>
                              <a:gd name="T13" fmla="*/ T12 w 6501"/>
                              <a:gd name="T14" fmla="+- 0 1191 1184"/>
                              <a:gd name="T15" fmla="*/ 1191 h 8"/>
                              <a:gd name="T16" fmla="+- 0 2898 2898"/>
                              <a:gd name="T17" fmla="*/ T16 w 6501"/>
                              <a:gd name="T18" fmla="+- 0 1184 1184"/>
                              <a:gd name="T19" fmla="*/ 1184 h 8"/>
                              <a:gd name="T20" fmla="+- 0 9399 2898"/>
                              <a:gd name="T21" fmla="*/ T20 w 6501"/>
                              <a:gd name="T22" fmla="+- 0 1184 1184"/>
                              <a:gd name="T23" fmla="*/ 1184 h 8"/>
                            </a:gdLst>
                            <a:ahLst/>
                            <a:cxnLst>
                              <a:cxn ang="0">
                                <a:pos x="T1" y="T3"/>
                              </a:cxn>
                              <a:cxn ang="0">
                                <a:pos x="T5" y="T7"/>
                              </a:cxn>
                              <a:cxn ang="0">
                                <a:pos x="T9" y="T11"/>
                              </a:cxn>
                              <a:cxn ang="0">
                                <a:pos x="T13" y="T15"/>
                              </a:cxn>
                              <a:cxn ang="0">
                                <a:pos x="T17" y="T19"/>
                              </a:cxn>
                              <a:cxn ang="0">
                                <a:pos x="T21" y="T23"/>
                              </a:cxn>
                            </a:cxnLst>
                            <a:rect l="0" t="0" r="r" b="b"/>
                            <a:pathLst>
                              <a:path w="6501" h="8">
                                <a:moveTo>
                                  <a:pt x="0" y="7"/>
                                </a:moveTo>
                                <a:lnTo>
                                  <a:pt x="4048" y="7"/>
                                </a:lnTo>
                                <a:moveTo>
                                  <a:pt x="4777" y="7"/>
                                </a:moveTo>
                                <a:lnTo>
                                  <a:pt x="6501" y="7"/>
                                </a:lnTo>
                                <a:moveTo>
                                  <a:pt x="0" y="0"/>
                                </a:moveTo>
                                <a:lnTo>
                                  <a:pt x="650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2" name="Rectangle 470"/>
                        <wps:cNvSpPr>
                          <a:spLocks noChangeArrowheads="1"/>
                        </wps:cNvSpPr>
                        <wps:spPr bwMode="auto">
                          <a:xfrm>
                            <a:off x="3696" y="1187"/>
                            <a:ext cx="730" cy="2725"/>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3" name="AutoShape 471"/>
                        <wps:cNvSpPr>
                          <a:spLocks/>
                        </wps:cNvSpPr>
                        <wps:spPr bwMode="auto">
                          <a:xfrm>
                            <a:off x="5349" y="1641"/>
                            <a:ext cx="4050" cy="1817"/>
                          </a:xfrm>
                          <a:custGeom>
                            <a:avLst/>
                            <a:gdLst>
                              <a:gd name="T0" fmla="+- 0 5350 5350"/>
                              <a:gd name="T1" fmla="*/ T0 w 4050"/>
                              <a:gd name="T2" fmla="+- 0 3458 1641"/>
                              <a:gd name="T3" fmla="*/ 3458 h 1817"/>
                              <a:gd name="T4" fmla="+- 0 6946 5350"/>
                              <a:gd name="T5" fmla="*/ T4 w 4050"/>
                              <a:gd name="T6" fmla="+- 0 3458 1641"/>
                              <a:gd name="T7" fmla="*/ 3458 h 1817"/>
                              <a:gd name="T8" fmla="+- 0 7675 5350"/>
                              <a:gd name="T9" fmla="*/ T8 w 4050"/>
                              <a:gd name="T10" fmla="+- 0 3458 1641"/>
                              <a:gd name="T11" fmla="*/ 3458 h 1817"/>
                              <a:gd name="T12" fmla="+- 0 7872 5350"/>
                              <a:gd name="T13" fmla="*/ T12 w 4050"/>
                              <a:gd name="T14" fmla="+- 0 3458 1641"/>
                              <a:gd name="T15" fmla="*/ 3458 h 1817"/>
                              <a:gd name="T16" fmla="+- 0 7675 5350"/>
                              <a:gd name="T17" fmla="*/ T16 w 4050"/>
                              <a:gd name="T18" fmla="+- 0 3004 1641"/>
                              <a:gd name="T19" fmla="*/ 3004 h 1817"/>
                              <a:gd name="T20" fmla="+- 0 7872 5350"/>
                              <a:gd name="T21" fmla="*/ T20 w 4050"/>
                              <a:gd name="T22" fmla="+- 0 3004 1641"/>
                              <a:gd name="T23" fmla="*/ 3004 h 1817"/>
                              <a:gd name="T24" fmla="+- 0 7675 5350"/>
                              <a:gd name="T25" fmla="*/ T24 w 4050"/>
                              <a:gd name="T26" fmla="+- 0 2551 1641"/>
                              <a:gd name="T27" fmla="*/ 2551 h 1817"/>
                              <a:gd name="T28" fmla="+- 0 7872 5350"/>
                              <a:gd name="T29" fmla="*/ T28 w 4050"/>
                              <a:gd name="T30" fmla="+- 0 2551 1641"/>
                              <a:gd name="T31" fmla="*/ 2551 h 1817"/>
                              <a:gd name="T32" fmla="+- 0 7675 5350"/>
                              <a:gd name="T33" fmla="*/ T32 w 4050"/>
                              <a:gd name="T34" fmla="+- 0 2097 1641"/>
                              <a:gd name="T35" fmla="*/ 2097 h 1817"/>
                              <a:gd name="T36" fmla="+- 0 9399 5350"/>
                              <a:gd name="T37" fmla="*/ T36 w 4050"/>
                              <a:gd name="T38" fmla="+- 0 2097 1641"/>
                              <a:gd name="T39" fmla="*/ 2097 h 1817"/>
                              <a:gd name="T40" fmla="+- 0 7675 5350"/>
                              <a:gd name="T41" fmla="*/ T40 w 4050"/>
                              <a:gd name="T42" fmla="+- 0 1641 1641"/>
                              <a:gd name="T43" fmla="*/ 1641 h 1817"/>
                              <a:gd name="T44" fmla="+- 0 9399 5350"/>
                              <a:gd name="T45" fmla="*/ T44 w 4050"/>
                              <a:gd name="T46" fmla="+- 0 1641 1641"/>
                              <a:gd name="T47" fmla="*/ 1641 h 18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050" h="1817">
                                <a:moveTo>
                                  <a:pt x="0" y="1817"/>
                                </a:moveTo>
                                <a:lnTo>
                                  <a:pt x="1596" y="1817"/>
                                </a:lnTo>
                                <a:moveTo>
                                  <a:pt x="2325" y="1817"/>
                                </a:moveTo>
                                <a:lnTo>
                                  <a:pt x="2522" y="1817"/>
                                </a:lnTo>
                                <a:moveTo>
                                  <a:pt x="2325" y="1363"/>
                                </a:moveTo>
                                <a:lnTo>
                                  <a:pt x="2522" y="1363"/>
                                </a:lnTo>
                                <a:moveTo>
                                  <a:pt x="2325" y="910"/>
                                </a:moveTo>
                                <a:lnTo>
                                  <a:pt x="2522" y="910"/>
                                </a:lnTo>
                                <a:moveTo>
                                  <a:pt x="2325" y="456"/>
                                </a:moveTo>
                                <a:lnTo>
                                  <a:pt x="4049" y="456"/>
                                </a:lnTo>
                                <a:moveTo>
                                  <a:pt x="2325" y="0"/>
                                </a:moveTo>
                                <a:lnTo>
                                  <a:pt x="4049"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Rectangle 472"/>
                        <wps:cNvSpPr>
                          <a:spLocks noChangeArrowheads="1"/>
                        </wps:cNvSpPr>
                        <wps:spPr bwMode="auto">
                          <a:xfrm>
                            <a:off x="6945" y="1187"/>
                            <a:ext cx="730" cy="2725"/>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5" name="Rectangle 473"/>
                        <wps:cNvSpPr>
                          <a:spLocks noChangeArrowheads="1"/>
                        </wps:cNvSpPr>
                        <wps:spPr bwMode="auto">
                          <a:xfrm>
                            <a:off x="4622" y="3232"/>
                            <a:ext cx="728" cy="681"/>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6" name="AutoShape 474"/>
                        <wps:cNvSpPr>
                          <a:spLocks/>
                        </wps:cNvSpPr>
                        <wps:spPr bwMode="auto">
                          <a:xfrm>
                            <a:off x="8601" y="2550"/>
                            <a:ext cx="798" cy="908"/>
                          </a:xfrm>
                          <a:custGeom>
                            <a:avLst/>
                            <a:gdLst>
                              <a:gd name="T0" fmla="+- 0 8602 8602"/>
                              <a:gd name="T1" fmla="*/ T0 w 798"/>
                              <a:gd name="T2" fmla="+- 0 3458 2551"/>
                              <a:gd name="T3" fmla="*/ 3458 h 908"/>
                              <a:gd name="T4" fmla="+- 0 9399 8602"/>
                              <a:gd name="T5" fmla="*/ T4 w 798"/>
                              <a:gd name="T6" fmla="+- 0 3458 2551"/>
                              <a:gd name="T7" fmla="*/ 3458 h 908"/>
                              <a:gd name="T8" fmla="+- 0 8602 8602"/>
                              <a:gd name="T9" fmla="*/ T8 w 798"/>
                              <a:gd name="T10" fmla="+- 0 3004 2551"/>
                              <a:gd name="T11" fmla="*/ 3004 h 908"/>
                              <a:gd name="T12" fmla="+- 0 9399 8602"/>
                              <a:gd name="T13" fmla="*/ T12 w 798"/>
                              <a:gd name="T14" fmla="+- 0 3004 2551"/>
                              <a:gd name="T15" fmla="*/ 3004 h 908"/>
                              <a:gd name="T16" fmla="+- 0 8602 8602"/>
                              <a:gd name="T17" fmla="*/ T16 w 798"/>
                              <a:gd name="T18" fmla="+- 0 2551 2551"/>
                              <a:gd name="T19" fmla="*/ 2551 h 908"/>
                              <a:gd name="T20" fmla="+- 0 9399 8602"/>
                              <a:gd name="T21" fmla="*/ T20 w 798"/>
                              <a:gd name="T22" fmla="+- 0 2551 2551"/>
                              <a:gd name="T23" fmla="*/ 2551 h 908"/>
                            </a:gdLst>
                            <a:ahLst/>
                            <a:cxnLst>
                              <a:cxn ang="0">
                                <a:pos x="T1" y="T3"/>
                              </a:cxn>
                              <a:cxn ang="0">
                                <a:pos x="T5" y="T7"/>
                              </a:cxn>
                              <a:cxn ang="0">
                                <a:pos x="T9" y="T11"/>
                              </a:cxn>
                              <a:cxn ang="0">
                                <a:pos x="T13" y="T15"/>
                              </a:cxn>
                              <a:cxn ang="0">
                                <a:pos x="T17" y="T19"/>
                              </a:cxn>
                              <a:cxn ang="0">
                                <a:pos x="T21" y="T23"/>
                              </a:cxn>
                            </a:cxnLst>
                            <a:rect l="0" t="0" r="r" b="b"/>
                            <a:pathLst>
                              <a:path w="798" h="908">
                                <a:moveTo>
                                  <a:pt x="0" y="907"/>
                                </a:moveTo>
                                <a:lnTo>
                                  <a:pt x="797" y="907"/>
                                </a:lnTo>
                                <a:moveTo>
                                  <a:pt x="0" y="453"/>
                                </a:moveTo>
                                <a:lnTo>
                                  <a:pt x="797" y="453"/>
                                </a:lnTo>
                                <a:moveTo>
                                  <a:pt x="0" y="0"/>
                                </a:moveTo>
                                <a:lnTo>
                                  <a:pt x="797"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475"/>
                        <wps:cNvSpPr>
                          <a:spLocks noChangeArrowheads="1"/>
                        </wps:cNvSpPr>
                        <wps:spPr bwMode="auto">
                          <a:xfrm>
                            <a:off x="7872" y="2322"/>
                            <a:ext cx="730" cy="159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8" name="AutoShape 476"/>
                        <wps:cNvSpPr>
                          <a:spLocks/>
                        </wps:cNvSpPr>
                        <wps:spPr bwMode="auto">
                          <a:xfrm>
                            <a:off x="2898" y="734"/>
                            <a:ext cx="6501" cy="3179"/>
                          </a:xfrm>
                          <a:custGeom>
                            <a:avLst/>
                            <a:gdLst>
                              <a:gd name="T0" fmla="+- 0 2898 2898"/>
                              <a:gd name="T1" fmla="*/ T0 w 6501"/>
                              <a:gd name="T2" fmla="+- 0 3913 734"/>
                              <a:gd name="T3" fmla="*/ 3913 h 3179"/>
                              <a:gd name="T4" fmla="+- 0 9399 2898"/>
                              <a:gd name="T5" fmla="*/ T4 w 6501"/>
                              <a:gd name="T6" fmla="+- 0 3913 734"/>
                              <a:gd name="T7" fmla="*/ 3913 h 3179"/>
                              <a:gd name="T8" fmla="+- 0 2898 2898"/>
                              <a:gd name="T9" fmla="*/ T8 w 6501"/>
                              <a:gd name="T10" fmla="+- 0 734 734"/>
                              <a:gd name="T11" fmla="*/ 734 h 3179"/>
                              <a:gd name="T12" fmla="+- 0 9399 2898"/>
                              <a:gd name="T13" fmla="*/ T12 w 6501"/>
                              <a:gd name="T14" fmla="+- 0 734 734"/>
                              <a:gd name="T15" fmla="*/ 734 h 3179"/>
                            </a:gdLst>
                            <a:ahLst/>
                            <a:cxnLst>
                              <a:cxn ang="0">
                                <a:pos x="T1" y="T3"/>
                              </a:cxn>
                              <a:cxn ang="0">
                                <a:pos x="T5" y="T7"/>
                              </a:cxn>
                              <a:cxn ang="0">
                                <a:pos x="T9" y="T11"/>
                              </a:cxn>
                              <a:cxn ang="0">
                                <a:pos x="T13" y="T15"/>
                              </a:cxn>
                            </a:cxnLst>
                            <a:rect l="0" t="0" r="r" b="b"/>
                            <a:pathLst>
                              <a:path w="6501" h="3179">
                                <a:moveTo>
                                  <a:pt x="0" y="3179"/>
                                </a:moveTo>
                                <a:lnTo>
                                  <a:pt x="6501" y="3179"/>
                                </a:lnTo>
                                <a:moveTo>
                                  <a:pt x="0" y="0"/>
                                </a:moveTo>
                                <a:lnTo>
                                  <a:pt x="650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477"/>
                        <wps:cNvSpPr>
                          <a:spLocks noChangeArrowheads="1"/>
                        </wps:cNvSpPr>
                        <wps:spPr bwMode="auto">
                          <a:xfrm>
                            <a:off x="5219" y="4496"/>
                            <a:ext cx="99" cy="99"/>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0" name="Rectangle 478"/>
                        <wps:cNvSpPr>
                          <a:spLocks noChangeArrowheads="1"/>
                        </wps:cNvSpPr>
                        <wps:spPr bwMode="auto">
                          <a:xfrm>
                            <a:off x="6149" y="4496"/>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1" name="Rectangle 479"/>
                        <wps:cNvSpPr>
                          <a:spLocks noChangeArrowheads="1"/>
                        </wps:cNvSpPr>
                        <wps:spPr bwMode="auto">
                          <a:xfrm>
                            <a:off x="2419" y="514"/>
                            <a:ext cx="7200" cy="432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Text Box 480"/>
                        <wps:cNvSpPr txBox="1">
                          <a:spLocks noChangeArrowheads="1"/>
                        </wps:cNvSpPr>
                        <wps:spPr bwMode="auto">
                          <a:xfrm>
                            <a:off x="2549" y="650"/>
                            <a:ext cx="203" cy="3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3" w:lineRule="exact"/>
                                <w:rPr>
                                  <w:sz w:val="18"/>
                                </w:rPr>
                              </w:pPr>
                              <w:r>
                                <w:rPr>
                                  <w:color w:val="585858"/>
                                  <w:sz w:val="18"/>
                                </w:rPr>
                                <w:t>14</w:t>
                              </w:r>
                            </w:p>
                            <w:p w:rsidR="00D17DB7" w:rsidRDefault="00D17DB7" w:rsidP="00D17DB7">
                              <w:pPr>
                                <w:spacing w:before="2"/>
                                <w:rPr>
                                  <w:sz w:val="19"/>
                                </w:rPr>
                              </w:pPr>
                            </w:p>
                            <w:p w:rsidR="00D17DB7" w:rsidRDefault="00D17DB7" w:rsidP="00D17DB7">
                              <w:pPr>
                                <w:rPr>
                                  <w:sz w:val="18"/>
                                </w:rPr>
                              </w:pPr>
                              <w:r>
                                <w:rPr>
                                  <w:color w:val="585858"/>
                                  <w:sz w:val="18"/>
                                </w:rPr>
                                <w:t>12</w:t>
                              </w:r>
                            </w:p>
                            <w:p w:rsidR="00D17DB7" w:rsidRDefault="00D17DB7" w:rsidP="00D17DB7">
                              <w:pPr>
                                <w:spacing w:before="2"/>
                                <w:rPr>
                                  <w:sz w:val="19"/>
                                </w:rPr>
                              </w:pPr>
                            </w:p>
                            <w:p w:rsidR="00D17DB7" w:rsidRDefault="00D17DB7" w:rsidP="00D17DB7">
                              <w:pPr>
                                <w:spacing w:before="1"/>
                                <w:rPr>
                                  <w:sz w:val="18"/>
                                </w:rPr>
                              </w:pPr>
                              <w:r>
                                <w:rPr>
                                  <w:color w:val="585858"/>
                                  <w:sz w:val="18"/>
                                </w:rPr>
                                <w:t>10</w:t>
                              </w:r>
                            </w:p>
                            <w:p w:rsidR="00D17DB7" w:rsidRDefault="00D17DB7" w:rsidP="00D17DB7">
                              <w:pPr>
                                <w:spacing w:before="2"/>
                                <w:rPr>
                                  <w:sz w:val="19"/>
                                </w:rPr>
                              </w:pPr>
                            </w:p>
                            <w:p w:rsidR="00D17DB7" w:rsidRDefault="00D17DB7" w:rsidP="00D17DB7">
                              <w:pPr>
                                <w:ind w:left="91"/>
                                <w:rPr>
                                  <w:sz w:val="18"/>
                                </w:rPr>
                              </w:pPr>
                              <w:r>
                                <w:rPr>
                                  <w:color w:val="585858"/>
                                  <w:sz w:val="18"/>
                                </w:rPr>
                                <w:t>8</w:t>
                              </w:r>
                            </w:p>
                            <w:p w:rsidR="00D17DB7" w:rsidRDefault="00D17DB7" w:rsidP="00D17DB7">
                              <w:pPr>
                                <w:spacing w:before="2"/>
                                <w:rPr>
                                  <w:sz w:val="19"/>
                                </w:rPr>
                              </w:pPr>
                            </w:p>
                            <w:p w:rsidR="00D17DB7" w:rsidRDefault="00D17DB7" w:rsidP="00D17DB7">
                              <w:pPr>
                                <w:ind w:left="91"/>
                                <w:rPr>
                                  <w:sz w:val="18"/>
                                </w:rPr>
                              </w:pPr>
                              <w:r>
                                <w:rPr>
                                  <w:color w:val="585858"/>
                                  <w:sz w:val="18"/>
                                </w:rPr>
                                <w:t>6</w:t>
                              </w:r>
                            </w:p>
                            <w:p w:rsidR="00D17DB7" w:rsidRDefault="00D17DB7" w:rsidP="00D17DB7">
                              <w:pPr>
                                <w:spacing w:before="3"/>
                                <w:rPr>
                                  <w:sz w:val="19"/>
                                </w:rPr>
                              </w:pPr>
                            </w:p>
                            <w:p w:rsidR="00D17DB7" w:rsidRDefault="00D17DB7" w:rsidP="00D17DB7">
                              <w:pPr>
                                <w:ind w:left="91"/>
                                <w:rPr>
                                  <w:sz w:val="18"/>
                                </w:rPr>
                              </w:pPr>
                              <w:r>
                                <w:rPr>
                                  <w:color w:val="585858"/>
                                  <w:sz w:val="18"/>
                                </w:rPr>
                                <w:t>4</w:t>
                              </w:r>
                            </w:p>
                            <w:p w:rsidR="00D17DB7" w:rsidRDefault="00D17DB7" w:rsidP="00D17DB7">
                              <w:pPr>
                                <w:spacing w:before="2"/>
                                <w:rPr>
                                  <w:sz w:val="19"/>
                                </w:rPr>
                              </w:pPr>
                            </w:p>
                            <w:p w:rsidR="00D17DB7" w:rsidRDefault="00D17DB7" w:rsidP="00D17DB7">
                              <w:pPr>
                                <w:ind w:left="91"/>
                                <w:rPr>
                                  <w:sz w:val="18"/>
                                </w:rPr>
                              </w:pPr>
                              <w:r>
                                <w:rPr>
                                  <w:color w:val="585858"/>
                                  <w:sz w:val="18"/>
                                </w:rPr>
                                <w:t>2</w:t>
                              </w:r>
                            </w:p>
                            <w:p w:rsidR="00D17DB7" w:rsidRDefault="00D17DB7" w:rsidP="00D17DB7">
                              <w:pPr>
                                <w:spacing w:before="3"/>
                                <w:rPr>
                                  <w:sz w:val="19"/>
                                </w:rPr>
                              </w:pPr>
                            </w:p>
                            <w:p w:rsidR="00D17DB7" w:rsidRDefault="00D17DB7" w:rsidP="00D17DB7">
                              <w:pPr>
                                <w:spacing w:line="216" w:lineRule="exact"/>
                                <w:ind w:left="91"/>
                                <w:rPr>
                                  <w:sz w:val="18"/>
                                </w:rPr>
                              </w:pPr>
                              <w:r>
                                <w:rPr>
                                  <w:color w:val="585858"/>
                                  <w:sz w:val="18"/>
                                </w:rPr>
                                <w:t>0</w:t>
                              </w:r>
                            </w:p>
                          </w:txbxContent>
                        </wps:txbx>
                        <wps:bodyPr rot="0" vert="horz" wrap="square" lIns="0" tIns="0" rIns="0" bIns="0" anchor="t" anchorCtr="0" upright="1">
                          <a:noAutofit/>
                        </wps:bodyPr>
                      </wps:wsp>
                      <wps:wsp>
                        <wps:cNvPr id="303" name="Text Box 481"/>
                        <wps:cNvSpPr txBox="1">
                          <a:spLocks noChangeArrowheads="1"/>
                        </wps:cNvSpPr>
                        <wps:spPr bwMode="auto">
                          <a:xfrm>
                            <a:off x="4277" y="4063"/>
                            <a:ext cx="51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litreasi</w:t>
                              </w:r>
                            </w:p>
                          </w:txbxContent>
                        </wps:txbx>
                        <wps:bodyPr rot="0" vert="horz" wrap="square" lIns="0" tIns="0" rIns="0" bIns="0" anchor="t" anchorCtr="0" upright="1">
                          <a:noAutofit/>
                        </wps:bodyPr>
                      </wps:wsp>
                      <wps:wsp>
                        <wps:cNvPr id="304" name="Text Box 482"/>
                        <wps:cNvSpPr txBox="1">
                          <a:spLocks noChangeArrowheads="1"/>
                        </wps:cNvSpPr>
                        <wps:spPr bwMode="auto">
                          <a:xfrm>
                            <a:off x="7422" y="4063"/>
                            <a:ext cx="726"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Numerasi</w:t>
                              </w:r>
                            </w:p>
                          </w:txbxContent>
                        </wps:txbx>
                        <wps:bodyPr rot="0" vert="horz" wrap="square" lIns="0" tIns="0" rIns="0" bIns="0" anchor="t" anchorCtr="0" upright="1">
                          <a:noAutofit/>
                        </wps:bodyPr>
                      </wps:wsp>
                      <wps:wsp>
                        <wps:cNvPr id="305" name="Text Box 483"/>
                        <wps:cNvSpPr txBox="1">
                          <a:spLocks noChangeArrowheads="1"/>
                        </wps:cNvSpPr>
                        <wps:spPr bwMode="auto">
                          <a:xfrm>
                            <a:off x="5361" y="4462"/>
                            <a:ext cx="1551"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tabs>
                                  <w:tab w:val="left" w:pos="929"/>
                                </w:tabs>
                                <w:spacing w:line="180" w:lineRule="exact"/>
                                <w:rPr>
                                  <w:sz w:val="18"/>
                                </w:rPr>
                              </w:pPr>
                              <w:r>
                                <w:rPr>
                                  <w:color w:val="585858"/>
                                  <w:sz w:val="18"/>
                                </w:rPr>
                                <w:t>sebelum</w:t>
                              </w:r>
                              <w:r>
                                <w:rPr>
                                  <w:color w:val="585858"/>
                                  <w:sz w:val="18"/>
                                </w:rPr>
                                <w:tab/>
                                <w:t>sesuda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1C72C8" id="Group 289" o:spid="_x0000_s1081" style="position:absolute;left:0;text-align:left;margin-left:139.8pt;margin-top:19.55pt;width:360.75pt;height:216.75pt;z-index:-251656192;mso-wrap-distance-left:0;mso-wrap-distance-right:0;mso-position-horizontal-relative:page" coordorigin="2411,507" coordsize="7215,4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">
                <v:shape id="AutoShape 468" o:spid="_x0000_s1082" style="position:absolute;left:2898;top:1641;width:4048;height:1817;visibility:visible;mso-wrap-style:square;v-text-anchor:top" coordsize="4048,18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akKsIA&#10;AADcAAAADwAAAGRycy9kb3ducmV2LnhtbERPTWvCQBC9C/6HZYTedGMOjYmuUoVCC70kGtrjkB2T&#10;1OxsyG41/ffuQfD4eN+b3Wg6caXBtZYVLBcRCOLK6pZrBafj+3wFwnlkjZ1lUvBPDnbb6WSDmbY3&#10;zula+FqEEHYZKmi87zMpXdWQQbewPXHgznYw6AMcaqkHvIVw08k4il6lwZZDQ4M9HRqqLsWfUXDR&#10;3/E+kYT51+9nXlaHNCl/vFIvs/FtDcLT6J/ih/tDK4jTMD+cCUdAb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NqQqwgAAANwAAAAPAAAAAAAAAAAAAAAAAJgCAABkcnMvZG93&#10;bnJldi54bWxQSwUGAAAAAAQABAD1AAAAhwMAAAAA&#10;" path="m,1817r798,m1528,1817r196,m,1363r798,m1528,1363r2520,m,910r798,m1528,910r2520,m,456r798,m1528,456r2520,m,l798,t730,l4048,e" filled="f" strokecolor="#d9d9d9">
                  <v:path arrowok="t" o:connecttype="custom" o:connectlocs="0,3458;798,3458;1528,3458;1724,3458;0,3004;798,3004;1528,3004;4048,3004;0,2551;798,2551;1528,2551;4048,2551;0,2097;798,2097;1528,2097;4048,2097;0,1641;798,1641;1528,1641;4048,1641" o:connectangles="0,0,0,0,0,0,0,0,0,0,0,0,0,0,0,0,0,0,0,0"/>
                </v:shape>
                <v:shape id="AutoShape 469" o:spid="_x0000_s1083" style="position:absolute;left:2898;top:1183;width:6501;height:8;visibility:visible;mso-wrap-style:square;v-text-anchor:top" coordsize="650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PD3MQA&#10;AADcAAAADwAAAGRycy9kb3ducmV2LnhtbESPzW7CMBCE70i8g7VI3IgdDhWkGEQrVRRu/LS9buNt&#10;EjVeR7GBwNNjJCSOo5n5RjNbdLYWJ2p95VhDmigQxLkzFRcaDvuP0QSED8gGa8ek4UIeFvN+b4aZ&#10;cWfe0mkXChEh7DPUUIbQZFL6vCSLPnENcfT+XGsxRNkW0rR4jnBby7FSL9JixXGhxIbeS8r/d0er&#10;YfldbN6+rr91kFe35pXKf1Q60Xo46JavIAJ14Rl+tD+NhvE0hfuZeAT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jw9zEAAAA3AAAAA8AAAAAAAAAAAAAAAAAmAIAAGRycy9k&#10;b3ducmV2LnhtbFBLBQYAAAAABAAEAPUAAACJAwAAAAA=&#10;" path="m,7r4048,m4777,7r1724,m,l6501,e" filled="f" strokecolor="#d9d9d9" strokeweight=".1323mm">
                  <v:path arrowok="t" o:connecttype="custom" o:connectlocs="0,1191;4048,1191;4777,1191;6501,1191;0,1184;6501,1184" o:connectangles="0,0,0,0,0,0"/>
                </v:shape>
                <v:rect id="Rectangle 470" o:spid="_x0000_s1084" style="position:absolute;left:3696;top:1187;width:730;height: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pqh8cA&#10;AADcAAAADwAAAGRycy9kb3ducmV2LnhtbESPT2vCQBTE74V+h+UVvNVNc7A1uopaCl5KW/+ht0f2&#10;NRuSfRuzq6b99N2C4HGYmd8w42lna3Gm1peOFTz1ExDEudMlFwo267fHFxA+IGusHZOCH/Iwndzf&#10;jTHT7sJfdF6FQkQI+wwVmBCaTEqfG7Lo+64hjt63ay2GKNtC6hYvEW5rmSbJQFosOS4YbGhhKK9W&#10;J6vgcKy2s62p5++fQzzuP3av9rn6Var30M1GIAJ14Ra+tpdaQTpM4f9MPAJy8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dKaofHAAAA3AAAAA8AAAAAAAAAAAAAAAAAmAIAAGRy&#10;cy9kb3ducmV2LnhtbFBLBQYAAAAABAAEAPUAAACMAwAAAAA=&#10;" fillcolor="#4471c4" stroked="f"/>
                <v:shape id="AutoShape 471" o:spid="_x0000_s1085" style="position:absolute;left:5349;top:1641;width:4050;height:1817;visibility:visible;mso-wrap-style:square;v-text-anchor:top" coordsize="4050,18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m/MUA&#10;AADcAAAADwAAAGRycy9kb3ducmV2LnhtbESPQYvCMBSE7wv+h/AEb2uqgrjVKMuyigdBtF30+Gie&#10;bdnmpTRRq7/eCILHYWa+YWaL1lTiQo0rLSsY9CMQxJnVJecK0mT5OQHhPLLGyjIpuJGDxbzzMcNY&#10;2yvv6LL3uQgQdjEqKLyvYyldVpBB17c1cfBOtjHog2xyqRu8Brip5DCKxtJgyWGhwJp+Csr+92ej&#10;oHa/x8Nm61dJOboPJtu/5JzaRKlet/2egvDU+nf41V5rBcOvETzPhCM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bGb8xQAAANwAAAAPAAAAAAAAAAAAAAAAAJgCAABkcnMv&#10;ZG93bnJldi54bWxQSwUGAAAAAAQABAD1AAAAigMAAAAA&#10;" path="m,1817r1596,m2325,1817r197,m2325,1363r197,m2325,910r197,m2325,456r1724,m2325,l4049,e" filled="f" strokecolor="#d9d9d9">
                  <v:path arrowok="t" o:connecttype="custom" o:connectlocs="0,3458;1596,3458;2325,3458;2522,3458;2325,3004;2522,3004;2325,2551;2522,2551;2325,2097;4049,2097;2325,1641;4049,1641" o:connectangles="0,0,0,0,0,0,0,0,0,0,0,0"/>
                </v:shape>
                <v:rect id="Rectangle 472" o:spid="_x0000_s1086" style="position:absolute;left:6945;top:1187;width:730;height:27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XaMgA&#10;AADcAAAADwAAAGRycy9kb3ducmV2LnhtbESPT0vDQBTE70K/w/IK3uymRdTEbkJVhF7E2j+it0f2&#10;NRuSfZtm1zb66buC4HGYmd8w82KwrThS72vHCqaTBARx6XTNlYLt5vnqDoQPyBpbx6TgmzwU+ehi&#10;jpl2J36j4zpUIkLYZ6jAhNBlUvrSkEU/cR1x9Pautxii7CupezxFuG3lLElupMWa44LBjh4Nlc36&#10;yyr4PDS7xc60Dy+rFA8fr+9P9rb5UepyPCzuQQQawn/4r73UCmbpNfyeiUdA5m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71doyAAAANwAAAAPAAAAAAAAAAAAAAAAAJgCAABk&#10;cnMvZG93bnJldi54bWxQSwUGAAAAAAQABAD1AAAAjQMAAAAA&#10;" fillcolor="#4471c4" stroked="f"/>
                <v:rect id="Rectangle 473" o:spid="_x0000_s1087" style="position:absolute;left:4622;top:3232;width:728;height: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3mDMQA&#10;AADcAAAADwAAAGRycy9kb3ducmV2LnhtbESPwWrDMBBE74X+g9hCb43sQBPXjWJKINBr7bTkuFgb&#10;26m1MpJiu39fBQI5DjPzhtkUs+nFSM53lhWkiwQEcW11x42CQ7V/yUD4gKyxt0wK/shDsX182GCu&#10;7cRfNJahERHCPkcFbQhDLqWvWzLoF3Ygjt7JOoMhStdI7XCKcNPLZZKspMGO40KLA+1aqn/Li1Hg&#10;p+qyTr9Px2xtz3Z2P+cDHyulnp/mj3cQgeZwD9/an1rB8u0VrmfiEZD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N5gzEAAAA3AAAAA8AAAAAAAAAAAAAAAAAmAIAAGRycy9k&#10;b3ducmV2LnhtbFBLBQYAAAAABAAEAPUAAACJAwAAAAA=&#10;" fillcolor="#ec7c30" stroked="f"/>
                <v:shape id="AutoShape 474" o:spid="_x0000_s1088" style="position:absolute;left:8601;top:2550;width:798;height:908;visibility:visible;mso-wrap-style:square;v-text-anchor:top" coordsize="798,9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vAXsQA&#10;AADcAAAADwAAAGRycy9kb3ducmV2LnhtbESPT4vCMBTE7wt+h/AEb2uqoLt2jaKiICx78A97fjRv&#10;m2LzUprYVj/9RhA8DjPzG2a+7GwpGqp94VjBaJiAIM6cLjhXcD7t3j9B+ICssXRMCm7kYbnovc0x&#10;1a7lAzXHkIsIYZ+iAhNClUrpM0MW/dBVxNH7c7XFEGWdS11jG+G2lOMkmUqLBccFgxVtDGWX49Uq&#10;WN8m7V2bn9lvczlt71x+n5E+lBr0u9UXiEBdeIWf7b1WMJ5N4XEmH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LwF7EAAAA3AAAAA8AAAAAAAAAAAAAAAAAmAIAAGRycy9k&#10;b3ducmV2LnhtbFBLBQYAAAAABAAEAPUAAACJAwAAAAA=&#10;" path="m,907r797,m,453r797,m,l797,e" filled="f" strokecolor="#d9d9d9">
                  <v:path arrowok="t" o:connecttype="custom" o:connectlocs="0,3458;797,3458;0,3004;797,3004;0,2551;797,2551" o:connectangles="0,0,0,0,0,0"/>
                </v:shape>
                <v:rect id="Rectangle 475" o:spid="_x0000_s1089" style="position:absolute;left:7872;top:2322;width:730;height:1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d4MEA&#10;AADcAAAADwAAAGRycy9kb3ducmV2LnhtbESPQYvCMBSE7wv+h/AEb2uqB6vVKCIIXrWueHw0z7ba&#10;vJQk2vrvzcLCHoeZ+YZZbXrTiBc5X1tWMBknIIgLq2suFZzz/fcchA/IGhvLpOBNHjbrwdcKM207&#10;PtLrFEoRIewzVFCF0GZS+qIig35sW+Lo3awzGKJ0pdQOuwg3jZwmyUwarDkuVNjSrqLicXoaBb7L&#10;n+nk53adp/Zue3e5n/maKzUa9tsliEB9+A//tQ9awXSRwu+ZeATk+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6T3eDBAAAA3AAAAA8AAAAAAAAAAAAAAAAAmAIAAGRycy9kb3du&#10;cmV2LnhtbFBLBQYAAAAABAAEAPUAAACGAwAAAAA=&#10;" fillcolor="#ec7c30" stroked="f"/>
                <v:shape id="AutoShape 476" o:spid="_x0000_s1090" style="position:absolute;left:2898;top:734;width:6501;height:3179;visibility:visible;mso-wrap-style:square;v-text-anchor:top" coordsize="6501,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uBcsAA&#10;AADcAAAADwAAAGRycy9kb3ducmV2LnhtbERPz2uDMBS+D/o/hFfYbcZZGNY2LaNl0OFp1d4f5s04&#10;zYuYzLr/fjkMdvz4fu+Pix3ETJPvHCt4TlIQxI3THbcK6urtKQfhA7LGwTEp+CEPx8PqYY+Fdnf+&#10;oPkaWhFD2BeowIQwFlL6xpBFn7iROHKfbrIYIpxaqSe8x3A7yCxNX6TFjmODwZFOhpr++m0VyHm0&#10;WL2XZZ+H8y0bNrX56mulHtfL6w5EoCX8i//cF60g28a18Uw8AvLw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JuBcsAAAADcAAAADwAAAAAAAAAAAAAAAACYAgAAZHJzL2Rvd25y&#10;ZXYueG1sUEsFBgAAAAAEAAQA9QAAAIUDAAAAAA==&#10;" path="m,3179r6501,m,l6501,e" filled="f" strokecolor="#d9d9d9">
                  <v:path arrowok="t" o:connecttype="custom" o:connectlocs="0,3913;6501,3913;0,734;6501,734" o:connectangles="0,0,0,0"/>
                </v:shape>
                <v:rect id="Rectangle 477" o:spid="_x0000_s1091" style="position:absolute;left:5219;top:4496;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749scA&#10;AADcAAAADwAAAGRycy9kb3ducmV2LnhtbESPQWvCQBSE7wX/w/IEb3WjB9tEV1FLoZfS1lZpb4/s&#10;MxuSfRuzW43++m5B8DjMzDfMbNHZWhyp9aVjBaNhAoI4d7rkQsHX5/P9IwgfkDXWjknBmTws5r27&#10;GWbanfiDjptQiAhhn6ECE0KTSelzQxb90DXE0du71mKIsi2kbvEU4baW4ySZSIslxwWDDa0N5dXm&#10;1yr4OVTb5dbUq9f3FA/fb7sn+1BdlBr0u+UURKAu3MLX9otWME5T+D8Tj4Cc/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u+PbHAAAA3AAAAA8AAAAAAAAAAAAAAAAAmAIAAGRy&#10;cy9kb3ducmV2LnhtbFBLBQYAAAAABAAEAPUAAACMAwAAAAA=&#10;" fillcolor="#4471c4" stroked="f"/>
                <v:rect id="Rectangle 478" o:spid="_x0000_s1092" style="position:absolute;left:6149;top:4496;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HfjsAA&#10;AADcAAAADwAAAGRycy9kb3ducmV2LnhtbERPyWrDMBC9F/oPYgK91XJSaIwbOYRCoNfabvBxsCZe&#10;ao2MpMTu31eHQo+Ptx+Oq5nEnZwfLCvYJikI4tbqgTsFdXV+zkD4gKxxskwKfsjDsXh8OGCu7cKf&#10;dC9DJ2II+xwV9CHMuZS+7cmgT+xMHLmrdQZDhK6T2uESw80kd2n6Kg0OHBt6nOm9p/a7vBkFfqlu&#10;++3Xtcn2drSru4w1N5VST5v19AYi0Br+xX/uD63gJY3z45l4BGT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5HfjsAAAADcAAAADwAAAAAAAAAAAAAAAACYAgAAZHJzL2Rvd25y&#10;ZXYueG1sUEsFBgAAAAAEAAQA9QAAAIUDAAAAAA==&#10;" fillcolor="#ec7c30" stroked="f"/>
                <v:rect id="Rectangle 479" o:spid="_x0000_s1093" style="position:absolute;left:2419;top:514;width:7200;height:4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KbLcYA&#10;AADcAAAADwAAAGRycy9kb3ducmV2LnhtbESPQWsCMRSE7wX/Q3iCN81awcrWKFoQtdhD17bg7bl5&#10;7gY3L8sm6vbfm4LQ4zAz3zDTeWsrcaXGG8cKhoMEBHHutOFCwdd+1Z+A8AFZY+WYFPySh/ms8zTF&#10;VLsbf9I1C4WIEPYpKihDqFMpfV6SRT9wNXH0Tq6xGKJsCqkbvEW4reRzkoylRcNxocSa3krKz9nF&#10;Kqjdh8l2ptj+HL71MV8uj+v36kWpXrddvIII1Ib/8KO90QpGyRD+zsQjIG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3KbLcYAAADcAAAADwAAAAAAAAAAAAAAAACYAgAAZHJz&#10;L2Rvd25yZXYueG1sUEsFBgAAAAAEAAQA9QAAAIsDAAAAAA==&#10;" filled="f" strokecolor="#d9d9d9"/>
                <v:shape id="Text Box 480" o:spid="_x0000_s1094" type="#_x0000_t202" style="position:absolute;left:2549;top:650;width:203;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QE4sUA&#10;AADcAAAADwAAAGRycy9kb3ducmV2LnhtbESPQWsCMRSE7wX/Q3iCt5pUQerWKCItCELpuh56fN08&#10;d4Obl3UTdf33TaHgcZiZb5jFqneNuFIXrGcNL2MFgrj0xnKl4VB8PL+CCBHZYOOZNNwpwGo5eFpg&#10;ZvyNc7ruYyUShEOGGuoY20zKUNbkMIx9S5y8o+8cxiS7SpoObwnuGjlRaiYdWk4LNba0qak87S9O&#10;w/qb83d7/vz5yo+5LYq54t3spPVo2K/fQETq4yP8394aDVM1g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hATixQAAANwAAAAPAAAAAAAAAAAAAAAAAJgCAABkcnMv&#10;ZG93bnJldi54bWxQSwUGAAAAAAQABAD1AAAAigMAAAAA&#10;" filled="f" stroked="f">
                  <v:textbox inset="0,0,0,0">
                    <w:txbxContent>
                      <w:p w:rsidR="00D17DB7" w:rsidRDefault="00D17DB7" w:rsidP="00D17DB7">
                        <w:pPr>
                          <w:spacing w:line="183" w:lineRule="exact"/>
                          <w:rPr>
                            <w:sz w:val="18"/>
                          </w:rPr>
                        </w:pPr>
                        <w:r>
                          <w:rPr>
                            <w:color w:val="585858"/>
                            <w:sz w:val="18"/>
                          </w:rPr>
                          <w:t>14</w:t>
                        </w:r>
                      </w:p>
                      <w:p w:rsidR="00D17DB7" w:rsidRDefault="00D17DB7" w:rsidP="00D17DB7">
                        <w:pPr>
                          <w:spacing w:before="2"/>
                          <w:rPr>
                            <w:sz w:val="19"/>
                          </w:rPr>
                        </w:pPr>
                      </w:p>
                      <w:p w:rsidR="00D17DB7" w:rsidRDefault="00D17DB7" w:rsidP="00D17DB7">
                        <w:pPr>
                          <w:rPr>
                            <w:sz w:val="18"/>
                          </w:rPr>
                        </w:pPr>
                        <w:r>
                          <w:rPr>
                            <w:color w:val="585858"/>
                            <w:sz w:val="18"/>
                          </w:rPr>
                          <w:t>12</w:t>
                        </w:r>
                      </w:p>
                      <w:p w:rsidR="00D17DB7" w:rsidRDefault="00D17DB7" w:rsidP="00D17DB7">
                        <w:pPr>
                          <w:spacing w:before="2"/>
                          <w:rPr>
                            <w:sz w:val="19"/>
                          </w:rPr>
                        </w:pPr>
                      </w:p>
                      <w:p w:rsidR="00D17DB7" w:rsidRDefault="00D17DB7" w:rsidP="00D17DB7">
                        <w:pPr>
                          <w:spacing w:before="1"/>
                          <w:rPr>
                            <w:sz w:val="18"/>
                          </w:rPr>
                        </w:pPr>
                        <w:r>
                          <w:rPr>
                            <w:color w:val="585858"/>
                            <w:sz w:val="18"/>
                          </w:rPr>
                          <w:t>10</w:t>
                        </w:r>
                      </w:p>
                      <w:p w:rsidR="00D17DB7" w:rsidRDefault="00D17DB7" w:rsidP="00D17DB7">
                        <w:pPr>
                          <w:spacing w:before="2"/>
                          <w:rPr>
                            <w:sz w:val="19"/>
                          </w:rPr>
                        </w:pPr>
                      </w:p>
                      <w:p w:rsidR="00D17DB7" w:rsidRDefault="00D17DB7" w:rsidP="00D17DB7">
                        <w:pPr>
                          <w:ind w:left="91"/>
                          <w:rPr>
                            <w:sz w:val="18"/>
                          </w:rPr>
                        </w:pPr>
                        <w:r>
                          <w:rPr>
                            <w:color w:val="585858"/>
                            <w:sz w:val="18"/>
                          </w:rPr>
                          <w:t>8</w:t>
                        </w:r>
                      </w:p>
                      <w:p w:rsidR="00D17DB7" w:rsidRDefault="00D17DB7" w:rsidP="00D17DB7">
                        <w:pPr>
                          <w:spacing w:before="2"/>
                          <w:rPr>
                            <w:sz w:val="19"/>
                          </w:rPr>
                        </w:pPr>
                      </w:p>
                      <w:p w:rsidR="00D17DB7" w:rsidRDefault="00D17DB7" w:rsidP="00D17DB7">
                        <w:pPr>
                          <w:ind w:left="91"/>
                          <w:rPr>
                            <w:sz w:val="18"/>
                          </w:rPr>
                        </w:pPr>
                        <w:r>
                          <w:rPr>
                            <w:color w:val="585858"/>
                            <w:sz w:val="18"/>
                          </w:rPr>
                          <w:t>6</w:t>
                        </w:r>
                      </w:p>
                      <w:p w:rsidR="00D17DB7" w:rsidRDefault="00D17DB7" w:rsidP="00D17DB7">
                        <w:pPr>
                          <w:spacing w:before="3"/>
                          <w:rPr>
                            <w:sz w:val="19"/>
                          </w:rPr>
                        </w:pPr>
                      </w:p>
                      <w:p w:rsidR="00D17DB7" w:rsidRDefault="00D17DB7" w:rsidP="00D17DB7">
                        <w:pPr>
                          <w:ind w:left="91"/>
                          <w:rPr>
                            <w:sz w:val="18"/>
                          </w:rPr>
                        </w:pPr>
                        <w:r>
                          <w:rPr>
                            <w:color w:val="585858"/>
                            <w:sz w:val="18"/>
                          </w:rPr>
                          <w:t>4</w:t>
                        </w:r>
                      </w:p>
                      <w:p w:rsidR="00D17DB7" w:rsidRDefault="00D17DB7" w:rsidP="00D17DB7">
                        <w:pPr>
                          <w:spacing w:before="2"/>
                          <w:rPr>
                            <w:sz w:val="19"/>
                          </w:rPr>
                        </w:pPr>
                      </w:p>
                      <w:p w:rsidR="00D17DB7" w:rsidRDefault="00D17DB7" w:rsidP="00D17DB7">
                        <w:pPr>
                          <w:ind w:left="91"/>
                          <w:rPr>
                            <w:sz w:val="18"/>
                          </w:rPr>
                        </w:pPr>
                        <w:r>
                          <w:rPr>
                            <w:color w:val="585858"/>
                            <w:sz w:val="18"/>
                          </w:rPr>
                          <w:t>2</w:t>
                        </w:r>
                      </w:p>
                      <w:p w:rsidR="00D17DB7" w:rsidRDefault="00D17DB7" w:rsidP="00D17DB7">
                        <w:pPr>
                          <w:spacing w:before="3"/>
                          <w:rPr>
                            <w:sz w:val="19"/>
                          </w:rPr>
                        </w:pPr>
                      </w:p>
                      <w:p w:rsidR="00D17DB7" w:rsidRDefault="00D17DB7" w:rsidP="00D17DB7">
                        <w:pPr>
                          <w:spacing w:line="216" w:lineRule="exact"/>
                          <w:ind w:left="91"/>
                          <w:rPr>
                            <w:sz w:val="18"/>
                          </w:rPr>
                        </w:pPr>
                        <w:r>
                          <w:rPr>
                            <w:color w:val="585858"/>
                            <w:sz w:val="18"/>
                          </w:rPr>
                          <w:t>0</w:t>
                        </w:r>
                      </w:p>
                    </w:txbxContent>
                  </v:textbox>
                </v:shape>
                <v:shape id="Text Box 481" o:spid="_x0000_s1095" type="#_x0000_t202" style="position:absolute;left:4277;top:4063;width:51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ihecUA&#10;AADcAAAADwAAAGRycy9kb3ducmV2LnhtbESPQWsCMRSE70L/Q3iF3jSpgtitUUQUCkLpuj30+Lp5&#10;7gY3L+sm6vrvm4LgcZiZb5j5sneNuFAXrGcNryMFgrj0xnKl4bvYDmcgQkQ22HgmDTcKsFw8DeaY&#10;GX/lnC77WIkE4ZChhjrGNpMylDU5DCPfEifv4DuHMcmukqbDa4K7Ro6VmkqHltNCjS2tayqP+7PT&#10;sPrhfGNPn79f+SG3RfGmeDc9av3y3K/eQUTq4yN8b38YDRM1gf8z6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yKF5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litreasi</w:t>
                        </w:r>
                      </w:p>
                    </w:txbxContent>
                  </v:textbox>
                </v:shape>
                <v:shape id="Text Box 482" o:spid="_x0000_s1096" type="#_x0000_t202" style="position:absolute;left:7422;top:4063;width:726;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E5DcUA&#10;AADcAAAADwAAAGRycy9kb3ducmV2LnhtbESPQWsCMRSE7wX/Q3iF3mpSW6TdGkVEQShI1+2hx9fN&#10;cze4eVk3Udd/b4SCx2FmvmEms9414kRdsJ41vAwVCOLSG8uVhp9i9fwOIkRkg41n0nChALPp4GGC&#10;mfFnzum0jZVIEA4ZaqhjbDMpQ1mTwzD0LXHydr5zGJPsKmk6PCe4a+RIqbF0aDkt1NjSoqZyvz06&#10;DfNfzpf2sPn7zne5LYoPxV/jvdZPj/38E0SkPt7D/+210fCq3uB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ITkN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Numerasi</w:t>
                        </w:r>
                      </w:p>
                    </w:txbxContent>
                  </v:textbox>
                </v:shape>
                <v:shape id="Text Box 483" o:spid="_x0000_s1097" type="#_x0000_t202" style="position:absolute;left:5361;top:4462;width:1551;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2clsUA&#10;AADcAAAADwAAAGRycy9kb3ducmV2LnhtbESPQWsCMRSE7wX/Q3iF3mpSS6XdGkVEQShI1+2hx9fN&#10;cze4eVk3Udd/b4SCx2FmvmEms9414kRdsJ41vAwVCOLSG8uVhp9i9fwOIkRkg41n0nChALPp4GGC&#10;mfFnzum0jZVIEA4ZaqhjbDMpQ1mTwzD0LXHydr5zGJPsKmk6PCe4a+RIqbF0aDkt1NjSoqZyvz06&#10;DfNfzpf2sPn7zne5LYoPxV/jvdZPj/38E0SkPt7D/+210fCq3uB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bZyWxQAAANwAAAAPAAAAAAAAAAAAAAAAAJgCAABkcnMv&#10;ZG93bnJldi54bWxQSwUGAAAAAAQABAD1AAAAigMAAAAA&#10;" filled="f" stroked="f">
                  <v:textbox inset="0,0,0,0">
                    <w:txbxContent>
                      <w:p w:rsidR="00D17DB7" w:rsidRDefault="00D17DB7" w:rsidP="00D17DB7">
                        <w:pPr>
                          <w:tabs>
                            <w:tab w:val="left" w:pos="929"/>
                          </w:tabs>
                          <w:spacing w:line="180" w:lineRule="exact"/>
                          <w:rPr>
                            <w:sz w:val="18"/>
                          </w:rPr>
                        </w:pPr>
                        <w:r>
                          <w:rPr>
                            <w:color w:val="585858"/>
                            <w:sz w:val="18"/>
                          </w:rPr>
                          <w:t>sebelum</w:t>
                        </w:r>
                        <w:r>
                          <w:rPr>
                            <w:color w:val="585858"/>
                            <w:sz w:val="18"/>
                          </w:rPr>
                          <w:tab/>
                          <w:t>sesudah</w:t>
                        </w:r>
                      </w:p>
                    </w:txbxContent>
                  </v:textbox>
                </v:shape>
                <w10:wrap type="topAndBottom" anchorx="page"/>
              </v:group>
            </w:pict>
          </mc:Fallback>
        </mc:AlternateContent>
      </w:r>
    </w:p>
    <w:p w:rsidR="00D17DB7" w:rsidRDefault="00D17DB7" w:rsidP="00D17DB7">
      <w:pPr>
        <w:autoSpaceDE w:val="0"/>
        <w:autoSpaceDN w:val="0"/>
        <w:spacing w:before="1" w:line="360" w:lineRule="auto"/>
        <w:ind w:right="114"/>
        <w:jc w:val="both"/>
        <w:rPr>
          <w:rFonts w:ascii="Times New Roman" w:hAnsi="Times New Roman"/>
        </w:rPr>
      </w:pPr>
    </w:p>
    <w:p w:rsidR="00D17DB7" w:rsidRPr="00EF45F5" w:rsidRDefault="00D17DB7" w:rsidP="00D17DB7">
      <w:pPr>
        <w:pStyle w:val="ListParagraph"/>
        <w:numPr>
          <w:ilvl w:val="1"/>
          <w:numId w:val="9"/>
        </w:numPr>
        <w:autoSpaceDE w:val="0"/>
        <w:autoSpaceDN w:val="0"/>
        <w:spacing w:before="1" w:line="360" w:lineRule="auto"/>
        <w:ind w:left="567" w:right="114" w:hanging="283"/>
        <w:jc w:val="both"/>
        <w:rPr>
          <w:rFonts w:ascii="Times New Roman" w:hAnsi="Times New Roman"/>
        </w:rPr>
      </w:pPr>
      <w:r w:rsidRPr="00EF45F5">
        <w:rPr>
          <w:rFonts w:ascii="Times New Roman" w:hAnsi="Times New Roman"/>
        </w:rPr>
        <w:t>Kegiatan Mengajar di SD N 102066 Sintanauli dusun II dan III desa batu 12</w:t>
      </w:r>
    </w:p>
    <w:p w:rsidR="00D17DB7" w:rsidRPr="00E8538A" w:rsidRDefault="00D17DB7" w:rsidP="00D17DB7">
      <w:pPr>
        <w:autoSpaceDE w:val="0"/>
        <w:autoSpaceDN w:val="0"/>
        <w:spacing w:before="1" w:line="360" w:lineRule="auto"/>
        <w:ind w:right="114" w:firstLine="567"/>
        <w:jc w:val="both"/>
        <w:rPr>
          <w:rFonts w:ascii="Times New Roman" w:hAnsi="Times New Roman"/>
        </w:rPr>
      </w:pPr>
      <w:r w:rsidRPr="00E8538A">
        <w:rPr>
          <w:rFonts w:ascii="Times New Roman" w:hAnsi="Times New Roman"/>
        </w:rPr>
        <w:t>Terdapat</w:t>
      </w:r>
      <w:r w:rsidRPr="00E8538A">
        <w:rPr>
          <w:rFonts w:ascii="Times New Roman" w:hAnsi="Times New Roman"/>
          <w:spacing w:val="-10"/>
        </w:rPr>
        <w:t xml:space="preserve"> </w:t>
      </w:r>
      <w:r w:rsidRPr="00E8538A">
        <w:rPr>
          <w:rFonts w:ascii="Times New Roman" w:hAnsi="Times New Roman"/>
        </w:rPr>
        <w:t>permasalahan</w:t>
      </w:r>
      <w:r w:rsidRPr="00E8538A">
        <w:rPr>
          <w:rFonts w:ascii="Times New Roman" w:hAnsi="Times New Roman"/>
          <w:spacing w:val="-8"/>
        </w:rPr>
        <w:t xml:space="preserve"> </w:t>
      </w:r>
      <w:r w:rsidRPr="00E8538A">
        <w:rPr>
          <w:rFonts w:ascii="Times New Roman" w:hAnsi="Times New Roman"/>
        </w:rPr>
        <w:t>metode</w:t>
      </w:r>
      <w:r w:rsidRPr="00E8538A">
        <w:rPr>
          <w:rFonts w:ascii="Times New Roman" w:hAnsi="Times New Roman"/>
          <w:spacing w:val="39"/>
        </w:rPr>
        <w:t xml:space="preserve"> </w:t>
      </w:r>
      <w:r w:rsidRPr="00E8538A">
        <w:rPr>
          <w:rFonts w:ascii="Times New Roman" w:hAnsi="Times New Roman"/>
        </w:rPr>
        <w:t>pembelajaran</w:t>
      </w:r>
      <w:r w:rsidRPr="00E8538A">
        <w:rPr>
          <w:rFonts w:ascii="Times New Roman" w:hAnsi="Times New Roman"/>
          <w:spacing w:val="-10"/>
        </w:rPr>
        <w:t xml:space="preserve"> </w:t>
      </w:r>
      <w:r w:rsidRPr="00E8538A">
        <w:rPr>
          <w:rFonts w:ascii="Times New Roman" w:hAnsi="Times New Roman"/>
        </w:rPr>
        <w:t>yang</w:t>
      </w:r>
      <w:r w:rsidRPr="00E8538A">
        <w:rPr>
          <w:rFonts w:ascii="Times New Roman" w:hAnsi="Times New Roman"/>
          <w:spacing w:val="-10"/>
        </w:rPr>
        <w:t xml:space="preserve"> </w:t>
      </w:r>
      <w:r w:rsidRPr="00E8538A">
        <w:rPr>
          <w:rFonts w:ascii="Times New Roman" w:hAnsi="Times New Roman"/>
        </w:rPr>
        <w:t>di</w:t>
      </w:r>
      <w:r w:rsidRPr="00E8538A">
        <w:rPr>
          <w:rFonts w:ascii="Times New Roman" w:hAnsi="Times New Roman"/>
          <w:spacing w:val="-10"/>
        </w:rPr>
        <w:t xml:space="preserve"> </w:t>
      </w:r>
      <w:r w:rsidRPr="00E8538A">
        <w:rPr>
          <w:rFonts w:ascii="Times New Roman" w:hAnsi="Times New Roman"/>
        </w:rPr>
        <w:t>laksanakan</w:t>
      </w:r>
      <w:r w:rsidRPr="00E8538A">
        <w:rPr>
          <w:rFonts w:ascii="Times New Roman" w:hAnsi="Times New Roman"/>
          <w:spacing w:val="-10"/>
        </w:rPr>
        <w:t xml:space="preserve"> </w:t>
      </w:r>
      <w:r w:rsidRPr="00E8538A">
        <w:rPr>
          <w:rFonts w:ascii="Times New Roman" w:hAnsi="Times New Roman"/>
        </w:rPr>
        <w:t>oleh</w:t>
      </w:r>
      <w:r w:rsidRPr="00E8538A">
        <w:rPr>
          <w:rFonts w:ascii="Times New Roman" w:hAnsi="Times New Roman"/>
          <w:spacing w:val="40"/>
        </w:rPr>
        <w:t xml:space="preserve"> </w:t>
      </w:r>
      <w:r w:rsidRPr="00E8538A">
        <w:rPr>
          <w:rFonts w:ascii="Times New Roman" w:hAnsi="Times New Roman"/>
        </w:rPr>
        <w:t>guru- guru disana tidak terbaharui atau masih monoton, sehingga guru-guru disana</w:t>
      </w:r>
      <w:r w:rsidRPr="00E8538A">
        <w:rPr>
          <w:rFonts w:ascii="Times New Roman" w:hAnsi="Times New Roman"/>
          <w:spacing w:val="1"/>
        </w:rPr>
        <w:t xml:space="preserve"> </w:t>
      </w:r>
      <w:r w:rsidRPr="00E8538A">
        <w:rPr>
          <w:rFonts w:ascii="Times New Roman" w:hAnsi="Times New Roman"/>
        </w:rPr>
        <w:t>jarang</w:t>
      </w:r>
      <w:r w:rsidRPr="00E8538A">
        <w:rPr>
          <w:rFonts w:ascii="Times New Roman" w:hAnsi="Times New Roman"/>
          <w:spacing w:val="1"/>
        </w:rPr>
        <w:t xml:space="preserve"> </w:t>
      </w:r>
      <w:r w:rsidRPr="00E8538A">
        <w:rPr>
          <w:rFonts w:ascii="Times New Roman" w:hAnsi="Times New Roman"/>
        </w:rPr>
        <w:t>sekali menggunakan model pembelajaran, media pembelajaran dan</w:t>
      </w:r>
      <w:r w:rsidRPr="00E8538A">
        <w:rPr>
          <w:rFonts w:ascii="Times New Roman" w:hAnsi="Times New Roman"/>
          <w:spacing w:val="1"/>
        </w:rPr>
        <w:t xml:space="preserve"> </w:t>
      </w:r>
      <w:r w:rsidRPr="00E8538A">
        <w:rPr>
          <w:rFonts w:ascii="Times New Roman" w:hAnsi="Times New Roman"/>
        </w:rPr>
        <w:t>sebagainya. Menanggapi hal itu, tim merencanakan untuk membantu guru agar</w:t>
      </w:r>
      <w:r w:rsidRPr="00E8538A">
        <w:rPr>
          <w:rFonts w:ascii="Times New Roman" w:hAnsi="Times New Roman"/>
          <w:spacing w:val="1"/>
        </w:rPr>
        <w:t xml:space="preserve"> </w:t>
      </w:r>
      <w:r w:rsidRPr="00E8538A">
        <w:rPr>
          <w:rFonts w:ascii="Times New Roman" w:hAnsi="Times New Roman"/>
        </w:rPr>
        <w:t>metode</w:t>
      </w:r>
      <w:r w:rsidRPr="00E8538A">
        <w:rPr>
          <w:rFonts w:ascii="Times New Roman" w:hAnsi="Times New Roman"/>
          <w:spacing w:val="1"/>
        </w:rPr>
        <w:t xml:space="preserve"> </w:t>
      </w:r>
      <w:r w:rsidRPr="00E8538A">
        <w:rPr>
          <w:rFonts w:ascii="Times New Roman" w:hAnsi="Times New Roman"/>
        </w:rPr>
        <w:t>pembelajaran</w:t>
      </w:r>
      <w:r w:rsidRPr="00E8538A">
        <w:rPr>
          <w:rFonts w:ascii="Times New Roman" w:hAnsi="Times New Roman"/>
          <w:spacing w:val="1"/>
        </w:rPr>
        <w:t xml:space="preserve"> </w:t>
      </w:r>
      <w:r w:rsidRPr="00E8538A">
        <w:rPr>
          <w:rFonts w:ascii="Times New Roman" w:hAnsi="Times New Roman"/>
        </w:rPr>
        <w:t>yang</w:t>
      </w:r>
      <w:r w:rsidRPr="00E8538A">
        <w:rPr>
          <w:rFonts w:ascii="Times New Roman" w:hAnsi="Times New Roman"/>
          <w:spacing w:val="1"/>
        </w:rPr>
        <w:t xml:space="preserve"> </w:t>
      </w:r>
      <w:r w:rsidRPr="00E8538A">
        <w:rPr>
          <w:rFonts w:ascii="Times New Roman" w:hAnsi="Times New Roman"/>
        </w:rPr>
        <w:t>digunakan</w:t>
      </w:r>
      <w:r w:rsidRPr="00E8538A">
        <w:rPr>
          <w:rFonts w:ascii="Times New Roman" w:hAnsi="Times New Roman"/>
          <w:spacing w:val="1"/>
        </w:rPr>
        <w:t xml:space="preserve"> </w:t>
      </w:r>
      <w:r w:rsidRPr="00E8538A">
        <w:rPr>
          <w:rFonts w:ascii="Times New Roman" w:hAnsi="Times New Roman"/>
        </w:rPr>
        <w:t>kedepannya</w:t>
      </w:r>
      <w:r w:rsidRPr="00E8538A">
        <w:rPr>
          <w:rFonts w:ascii="Times New Roman" w:hAnsi="Times New Roman"/>
          <w:spacing w:val="1"/>
        </w:rPr>
        <w:t xml:space="preserve"> </w:t>
      </w:r>
      <w:r w:rsidRPr="00E8538A">
        <w:rPr>
          <w:rFonts w:ascii="Times New Roman" w:hAnsi="Times New Roman"/>
        </w:rPr>
        <w:t>terbaharui</w:t>
      </w:r>
      <w:r w:rsidRPr="00E8538A">
        <w:rPr>
          <w:rFonts w:ascii="Times New Roman" w:hAnsi="Times New Roman"/>
          <w:spacing w:val="1"/>
        </w:rPr>
        <w:t xml:space="preserve"> </w:t>
      </w:r>
      <w:r w:rsidRPr="00E8538A">
        <w:rPr>
          <w:rFonts w:ascii="Times New Roman" w:hAnsi="Times New Roman"/>
        </w:rPr>
        <w:t>dengan</w:t>
      </w:r>
      <w:r w:rsidRPr="00E8538A">
        <w:rPr>
          <w:rFonts w:ascii="Times New Roman" w:hAnsi="Times New Roman"/>
          <w:spacing w:val="1"/>
        </w:rPr>
        <w:t xml:space="preserve"> </w:t>
      </w:r>
      <w:r w:rsidRPr="00E8538A">
        <w:rPr>
          <w:rFonts w:ascii="Times New Roman" w:hAnsi="Times New Roman"/>
        </w:rPr>
        <w:t>cara</w:t>
      </w:r>
      <w:r w:rsidRPr="00E8538A">
        <w:rPr>
          <w:rFonts w:ascii="Times New Roman" w:hAnsi="Times New Roman"/>
          <w:spacing w:val="1"/>
        </w:rPr>
        <w:t xml:space="preserve"> </w:t>
      </w:r>
      <w:r w:rsidRPr="00E8538A">
        <w:rPr>
          <w:rFonts w:ascii="Times New Roman" w:hAnsi="Times New Roman"/>
        </w:rPr>
        <w:t>menerapkan model-model pembelajaran seperti Discovery Learning, Problem</w:t>
      </w:r>
      <w:r w:rsidRPr="00E8538A">
        <w:rPr>
          <w:rFonts w:ascii="Times New Roman" w:hAnsi="Times New Roman"/>
          <w:spacing w:val="1"/>
        </w:rPr>
        <w:t xml:space="preserve"> </w:t>
      </w:r>
      <w:r w:rsidRPr="00E8538A">
        <w:rPr>
          <w:rFonts w:ascii="Times New Roman" w:hAnsi="Times New Roman"/>
        </w:rPr>
        <w:t>Based</w:t>
      </w:r>
      <w:r w:rsidRPr="00E8538A">
        <w:rPr>
          <w:rFonts w:ascii="Times New Roman" w:hAnsi="Times New Roman"/>
          <w:spacing w:val="-12"/>
        </w:rPr>
        <w:t xml:space="preserve"> </w:t>
      </w:r>
      <w:r w:rsidRPr="00E8538A">
        <w:rPr>
          <w:rFonts w:ascii="Times New Roman" w:hAnsi="Times New Roman"/>
        </w:rPr>
        <w:t>Learning,</w:t>
      </w:r>
      <w:r w:rsidRPr="00E8538A">
        <w:rPr>
          <w:rFonts w:ascii="Times New Roman" w:hAnsi="Times New Roman"/>
          <w:spacing w:val="-12"/>
        </w:rPr>
        <w:t xml:space="preserve"> </w:t>
      </w:r>
      <w:r w:rsidRPr="00E8538A">
        <w:rPr>
          <w:rFonts w:ascii="Times New Roman" w:hAnsi="Times New Roman"/>
        </w:rPr>
        <w:t>dan</w:t>
      </w:r>
      <w:r w:rsidRPr="00E8538A">
        <w:rPr>
          <w:rFonts w:ascii="Times New Roman" w:hAnsi="Times New Roman"/>
          <w:spacing w:val="-12"/>
        </w:rPr>
        <w:t xml:space="preserve"> </w:t>
      </w:r>
      <w:r w:rsidRPr="00E8538A">
        <w:rPr>
          <w:rFonts w:ascii="Times New Roman" w:hAnsi="Times New Roman"/>
        </w:rPr>
        <w:t>Project</w:t>
      </w:r>
      <w:r w:rsidRPr="00E8538A">
        <w:rPr>
          <w:rFonts w:ascii="Times New Roman" w:hAnsi="Times New Roman"/>
          <w:spacing w:val="-11"/>
        </w:rPr>
        <w:t xml:space="preserve"> </w:t>
      </w:r>
      <w:r w:rsidRPr="00E8538A">
        <w:rPr>
          <w:rFonts w:ascii="Times New Roman" w:hAnsi="Times New Roman"/>
        </w:rPr>
        <w:t>Based</w:t>
      </w:r>
      <w:r w:rsidRPr="00E8538A">
        <w:rPr>
          <w:rFonts w:ascii="Times New Roman" w:hAnsi="Times New Roman"/>
          <w:spacing w:val="-12"/>
        </w:rPr>
        <w:t xml:space="preserve"> </w:t>
      </w:r>
      <w:r w:rsidRPr="00E8538A">
        <w:rPr>
          <w:rFonts w:ascii="Times New Roman" w:hAnsi="Times New Roman"/>
        </w:rPr>
        <w:t>Learning</w:t>
      </w:r>
      <w:r w:rsidRPr="00E8538A">
        <w:rPr>
          <w:rFonts w:ascii="Times New Roman" w:hAnsi="Times New Roman"/>
          <w:spacing w:val="-12"/>
        </w:rPr>
        <w:t xml:space="preserve"> </w:t>
      </w:r>
      <w:r w:rsidRPr="00E8538A">
        <w:rPr>
          <w:rFonts w:ascii="Times New Roman" w:hAnsi="Times New Roman"/>
        </w:rPr>
        <w:t>serta</w:t>
      </w:r>
      <w:r w:rsidRPr="00E8538A">
        <w:rPr>
          <w:rFonts w:ascii="Times New Roman" w:hAnsi="Times New Roman"/>
          <w:spacing w:val="-10"/>
        </w:rPr>
        <w:t xml:space="preserve"> </w:t>
      </w:r>
      <w:r w:rsidRPr="00E8538A">
        <w:rPr>
          <w:rFonts w:ascii="Times New Roman" w:hAnsi="Times New Roman"/>
        </w:rPr>
        <w:t>memperkenalkan</w:t>
      </w:r>
      <w:r w:rsidRPr="00E8538A">
        <w:rPr>
          <w:rFonts w:ascii="Times New Roman" w:hAnsi="Times New Roman"/>
          <w:spacing w:val="-12"/>
        </w:rPr>
        <w:t xml:space="preserve"> </w:t>
      </w:r>
      <w:r w:rsidRPr="00E8538A">
        <w:rPr>
          <w:rFonts w:ascii="Times New Roman" w:hAnsi="Times New Roman"/>
        </w:rPr>
        <w:t>pembelajaran</w:t>
      </w:r>
      <w:r w:rsidRPr="00E8538A">
        <w:rPr>
          <w:rFonts w:ascii="Times New Roman" w:hAnsi="Times New Roman"/>
          <w:spacing w:val="-58"/>
        </w:rPr>
        <w:t xml:space="preserve"> </w:t>
      </w:r>
      <w:r w:rsidRPr="00E8538A">
        <w:rPr>
          <w:rFonts w:ascii="Times New Roman" w:hAnsi="Times New Roman"/>
        </w:rPr>
        <w:t>menggunakan teknologi dan juga menggunakan media pembelajaran agar siswa</w:t>
      </w:r>
      <w:r w:rsidRPr="00E8538A">
        <w:rPr>
          <w:rFonts w:ascii="Times New Roman" w:hAnsi="Times New Roman"/>
          <w:spacing w:val="1"/>
        </w:rPr>
        <w:t xml:space="preserve"> </w:t>
      </w:r>
      <w:r w:rsidRPr="00E8538A">
        <w:rPr>
          <w:rFonts w:ascii="Times New Roman" w:hAnsi="Times New Roman"/>
        </w:rPr>
        <w:t>mudah</w:t>
      </w:r>
      <w:r w:rsidRPr="00E8538A">
        <w:rPr>
          <w:rFonts w:ascii="Times New Roman" w:hAnsi="Times New Roman"/>
          <w:spacing w:val="1"/>
        </w:rPr>
        <w:t xml:space="preserve"> </w:t>
      </w:r>
      <w:r w:rsidRPr="00E8538A">
        <w:rPr>
          <w:rFonts w:ascii="Times New Roman" w:hAnsi="Times New Roman"/>
        </w:rPr>
        <w:t>memahami</w:t>
      </w:r>
      <w:r w:rsidRPr="00E8538A">
        <w:rPr>
          <w:rFonts w:ascii="Times New Roman" w:hAnsi="Times New Roman"/>
          <w:spacing w:val="1"/>
        </w:rPr>
        <w:t xml:space="preserve"> </w:t>
      </w:r>
      <w:r w:rsidRPr="00E8538A">
        <w:rPr>
          <w:rFonts w:ascii="Times New Roman" w:hAnsi="Times New Roman"/>
        </w:rPr>
        <w:t>pelajaran</w:t>
      </w:r>
      <w:r w:rsidRPr="00E8538A">
        <w:rPr>
          <w:rFonts w:ascii="Times New Roman" w:hAnsi="Times New Roman"/>
          <w:spacing w:val="1"/>
        </w:rPr>
        <w:t xml:space="preserve"> </w:t>
      </w:r>
      <w:r w:rsidRPr="00E8538A">
        <w:rPr>
          <w:rFonts w:ascii="Times New Roman" w:hAnsi="Times New Roman"/>
        </w:rPr>
        <w:t>yang</w:t>
      </w:r>
      <w:r w:rsidRPr="00E8538A">
        <w:rPr>
          <w:rFonts w:ascii="Times New Roman" w:hAnsi="Times New Roman"/>
          <w:spacing w:val="1"/>
        </w:rPr>
        <w:t xml:space="preserve"> </w:t>
      </w:r>
      <w:r w:rsidRPr="00E8538A">
        <w:rPr>
          <w:rFonts w:ascii="Times New Roman" w:hAnsi="Times New Roman"/>
        </w:rPr>
        <w:t>diberikan.</w:t>
      </w:r>
      <w:r w:rsidRPr="00E8538A">
        <w:rPr>
          <w:rFonts w:ascii="Times New Roman" w:hAnsi="Times New Roman"/>
          <w:spacing w:val="1"/>
        </w:rPr>
        <w:t xml:space="preserve"> </w:t>
      </w:r>
      <w:r w:rsidRPr="00E8538A">
        <w:rPr>
          <w:rFonts w:ascii="Times New Roman" w:hAnsi="Times New Roman"/>
        </w:rPr>
        <w:t>Tim</w:t>
      </w:r>
      <w:r w:rsidRPr="00E8538A">
        <w:rPr>
          <w:rFonts w:ascii="Times New Roman" w:hAnsi="Times New Roman"/>
          <w:spacing w:val="1"/>
        </w:rPr>
        <w:t xml:space="preserve"> </w:t>
      </w:r>
      <w:r w:rsidRPr="00E8538A">
        <w:rPr>
          <w:rFonts w:ascii="Times New Roman" w:hAnsi="Times New Roman"/>
        </w:rPr>
        <w:t>dibagi</w:t>
      </w:r>
      <w:r w:rsidRPr="00E8538A">
        <w:rPr>
          <w:rFonts w:ascii="Times New Roman" w:hAnsi="Times New Roman"/>
          <w:spacing w:val="1"/>
        </w:rPr>
        <w:t xml:space="preserve"> </w:t>
      </w:r>
      <w:r w:rsidRPr="00E8538A">
        <w:rPr>
          <w:rFonts w:ascii="Times New Roman" w:hAnsi="Times New Roman"/>
        </w:rPr>
        <w:t>menjadi</w:t>
      </w:r>
      <w:r w:rsidRPr="00E8538A">
        <w:rPr>
          <w:rFonts w:ascii="Times New Roman" w:hAnsi="Times New Roman"/>
          <w:spacing w:val="1"/>
        </w:rPr>
        <w:t xml:space="preserve"> </w:t>
      </w:r>
      <w:r w:rsidRPr="00E8538A">
        <w:rPr>
          <w:rFonts w:ascii="Times New Roman" w:hAnsi="Times New Roman"/>
        </w:rPr>
        <w:t>6</w:t>
      </w:r>
      <w:r w:rsidRPr="00E8538A">
        <w:rPr>
          <w:rFonts w:ascii="Times New Roman" w:hAnsi="Times New Roman"/>
          <w:spacing w:val="1"/>
        </w:rPr>
        <w:t xml:space="preserve"> </w:t>
      </w:r>
      <w:r w:rsidRPr="00E8538A">
        <w:rPr>
          <w:rFonts w:ascii="Times New Roman" w:hAnsi="Times New Roman"/>
        </w:rPr>
        <w:t>kelas</w:t>
      </w:r>
      <w:r w:rsidRPr="00E8538A">
        <w:rPr>
          <w:rFonts w:ascii="Times New Roman" w:hAnsi="Times New Roman"/>
          <w:spacing w:val="1"/>
        </w:rPr>
        <w:t xml:space="preserve"> </w:t>
      </w:r>
      <w:r w:rsidRPr="00E8538A">
        <w:rPr>
          <w:rFonts w:ascii="Times New Roman" w:hAnsi="Times New Roman"/>
        </w:rPr>
        <w:t>berdasarkan jumlah tim sebanyak 6 orang yang terdiri dari kelas I – VI. Tim</w:t>
      </w:r>
      <w:r w:rsidRPr="00E8538A">
        <w:rPr>
          <w:rFonts w:ascii="Times New Roman" w:hAnsi="Times New Roman"/>
          <w:spacing w:val="1"/>
        </w:rPr>
        <w:t xml:space="preserve"> </w:t>
      </w:r>
      <w:r w:rsidRPr="00E8538A">
        <w:rPr>
          <w:rFonts w:ascii="Times New Roman" w:hAnsi="Times New Roman"/>
        </w:rPr>
        <w:t>melaksanakan kegiatan pengembangan literasi dan numerasi, pada bagian literasi</w:t>
      </w:r>
      <w:r w:rsidRPr="00E8538A">
        <w:rPr>
          <w:rFonts w:ascii="Times New Roman" w:hAnsi="Times New Roman"/>
          <w:spacing w:val="-57"/>
        </w:rPr>
        <w:t xml:space="preserve"> </w:t>
      </w:r>
      <w:r w:rsidRPr="00E8538A">
        <w:rPr>
          <w:rFonts w:ascii="Times New Roman" w:hAnsi="Times New Roman"/>
        </w:rPr>
        <w:t>tim membuat strategi terkhusus kelas I - III membaca secara bergantian yang</w:t>
      </w:r>
      <w:r w:rsidRPr="00E8538A">
        <w:rPr>
          <w:rFonts w:ascii="Times New Roman" w:hAnsi="Times New Roman"/>
          <w:spacing w:val="1"/>
        </w:rPr>
        <w:t xml:space="preserve"> </w:t>
      </w:r>
      <w:r w:rsidRPr="00E8538A">
        <w:rPr>
          <w:rFonts w:ascii="Times New Roman" w:hAnsi="Times New Roman"/>
        </w:rPr>
        <w:t>diujuk</w:t>
      </w:r>
      <w:r w:rsidRPr="00E8538A">
        <w:rPr>
          <w:rFonts w:ascii="Times New Roman" w:hAnsi="Times New Roman"/>
          <w:spacing w:val="-11"/>
        </w:rPr>
        <w:t xml:space="preserve"> </w:t>
      </w:r>
      <w:r w:rsidRPr="00E8538A">
        <w:rPr>
          <w:rFonts w:ascii="Times New Roman" w:hAnsi="Times New Roman"/>
        </w:rPr>
        <w:t>secara</w:t>
      </w:r>
      <w:r w:rsidRPr="00E8538A">
        <w:rPr>
          <w:rFonts w:ascii="Times New Roman" w:hAnsi="Times New Roman"/>
          <w:spacing w:val="-12"/>
        </w:rPr>
        <w:t xml:space="preserve"> </w:t>
      </w:r>
      <w:r w:rsidRPr="00E8538A">
        <w:rPr>
          <w:rFonts w:ascii="Times New Roman" w:hAnsi="Times New Roman"/>
        </w:rPr>
        <w:t>ajak</w:t>
      </w:r>
      <w:r w:rsidRPr="00E8538A">
        <w:rPr>
          <w:rFonts w:ascii="Times New Roman" w:hAnsi="Times New Roman"/>
          <w:spacing w:val="-9"/>
        </w:rPr>
        <w:t xml:space="preserve"> </w:t>
      </w:r>
      <w:r w:rsidRPr="00E8538A">
        <w:rPr>
          <w:rFonts w:ascii="Times New Roman" w:hAnsi="Times New Roman"/>
        </w:rPr>
        <w:t>untuk</w:t>
      </w:r>
      <w:r w:rsidRPr="00E8538A">
        <w:rPr>
          <w:rFonts w:ascii="Times New Roman" w:hAnsi="Times New Roman"/>
          <w:spacing w:val="-8"/>
        </w:rPr>
        <w:t xml:space="preserve"> </w:t>
      </w:r>
      <w:r w:rsidRPr="00E8538A">
        <w:rPr>
          <w:rFonts w:ascii="Times New Roman" w:hAnsi="Times New Roman"/>
        </w:rPr>
        <w:t>melatih</w:t>
      </w:r>
      <w:r w:rsidRPr="00E8538A">
        <w:rPr>
          <w:rFonts w:ascii="Times New Roman" w:hAnsi="Times New Roman"/>
          <w:spacing w:val="-10"/>
        </w:rPr>
        <w:t xml:space="preserve"> </w:t>
      </w:r>
      <w:r w:rsidRPr="00E8538A">
        <w:rPr>
          <w:rFonts w:ascii="Times New Roman" w:hAnsi="Times New Roman"/>
        </w:rPr>
        <w:t>fokus</w:t>
      </w:r>
      <w:r w:rsidRPr="00E8538A">
        <w:rPr>
          <w:rFonts w:ascii="Times New Roman" w:hAnsi="Times New Roman"/>
          <w:spacing w:val="-12"/>
        </w:rPr>
        <w:t xml:space="preserve"> </w:t>
      </w:r>
      <w:r w:rsidRPr="00E8538A">
        <w:rPr>
          <w:rFonts w:ascii="Times New Roman" w:hAnsi="Times New Roman"/>
        </w:rPr>
        <w:t>siswa</w:t>
      </w:r>
      <w:r w:rsidRPr="00E8538A">
        <w:rPr>
          <w:rFonts w:ascii="Times New Roman" w:hAnsi="Times New Roman"/>
          <w:spacing w:val="-13"/>
        </w:rPr>
        <w:t xml:space="preserve"> </w:t>
      </w:r>
      <w:r w:rsidRPr="00E8538A">
        <w:rPr>
          <w:rFonts w:ascii="Times New Roman" w:hAnsi="Times New Roman"/>
        </w:rPr>
        <w:t>dalam</w:t>
      </w:r>
      <w:r w:rsidRPr="00E8538A">
        <w:rPr>
          <w:rFonts w:ascii="Times New Roman" w:hAnsi="Times New Roman"/>
          <w:spacing w:val="-11"/>
        </w:rPr>
        <w:t xml:space="preserve"> </w:t>
      </w:r>
      <w:r w:rsidRPr="00E8538A">
        <w:rPr>
          <w:rFonts w:ascii="Times New Roman" w:hAnsi="Times New Roman"/>
        </w:rPr>
        <w:t>membaca.</w:t>
      </w:r>
      <w:r w:rsidRPr="00E8538A">
        <w:rPr>
          <w:rFonts w:ascii="Times New Roman" w:hAnsi="Times New Roman"/>
          <w:spacing w:val="-10"/>
        </w:rPr>
        <w:t xml:space="preserve"> </w:t>
      </w:r>
      <w:r w:rsidRPr="00E8538A">
        <w:rPr>
          <w:rFonts w:ascii="Times New Roman" w:hAnsi="Times New Roman"/>
        </w:rPr>
        <w:t>Literasi</w:t>
      </w:r>
      <w:r w:rsidRPr="00E8538A">
        <w:rPr>
          <w:rFonts w:ascii="Times New Roman" w:hAnsi="Times New Roman"/>
          <w:spacing w:val="-10"/>
        </w:rPr>
        <w:t xml:space="preserve"> </w:t>
      </w:r>
      <w:r w:rsidRPr="00E8538A">
        <w:rPr>
          <w:rFonts w:ascii="Times New Roman" w:hAnsi="Times New Roman"/>
        </w:rPr>
        <w:t>di</w:t>
      </w:r>
      <w:r w:rsidRPr="00E8538A">
        <w:rPr>
          <w:rFonts w:ascii="Times New Roman" w:hAnsi="Times New Roman"/>
          <w:spacing w:val="-11"/>
        </w:rPr>
        <w:t xml:space="preserve"> </w:t>
      </w:r>
      <w:r w:rsidRPr="00E8538A">
        <w:rPr>
          <w:rFonts w:ascii="Times New Roman" w:hAnsi="Times New Roman"/>
        </w:rPr>
        <w:t>kelas</w:t>
      </w:r>
      <w:r w:rsidRPr="00E8538A">
        <w:rPr>
          <w:rFonts w:ascii="Times New Roman" w:hAnsi="Times New Roman"/>
          <w:spacing w:val="-9"/>
        </w:rPr>
        <w:t xml:space="preserve"> </w:t>
      </w:r>
      <w:r w:rsidRPr="00E8538A">
        <w:rPr>
          <w:rFonts w:ascii="Times New Roman" w:hAnsi="Times New Roman"/>
        </w:rPr>
        <w:t>IV -</w:t>
      </w:r>
      <w:r w:rsidRPr="00E8538A">
        <w:rPr>
          <w:rFonts w:ascii="Times New Roman" w:hAnsi="Times New Roman"/>
          <w:spacing w:val="67"/>
        </w:rPr>
        <w:t xml:space="preserve"> </w:t>
      </w:r>
      <w:r w:rsidRPr="00E8538A">
        <w:rPr>
          <w:rFonts w:ascii="Times New Roman" w:hAnsi="Times New Roman"/>
        </w:rPr>
        <w:t>VI</w:t>
      </w:r>
      <w:r w:rsidRPr="00E8538A">
        <w:rPr>
          <w:rFonts w:ascii="Times New Roman" w:hAnsi="Times New Roman"/>
          <w:spacing w:val="65"/>
        </w:rPr>
        <w:t xml:space="preserve"> </w:t>
      </w:r>
      <w:r w:rsidRPr="00E8538A">
        <w:rPr>
          <w:rFonts w:ascii="Times New Roman" w:hAnsi="Times New Roman"/>
        </w:rPr>
        <w:t>membaca</w:t>
      </w:r>
      <w:r w:rsidRPr="00E8538A">
        <w:rPr>
          <w:rFonts w:ascii="Times New Roman" w:hAnsi="Times New Roman"/>
          <w:spacing w:val="68"/>
        </w:rPr>
        <w:t xml:space="preserve"> </w:t>
      </w:r>
      <w:r w:rsidRPr="00E8538A">
        <w:rPr>
          <w:rFonts w:ascii="Times New Roman" w:hAnsi="Times New Roman"/>
        </w:rPr>
        <w:t>secara</w:t>
      </w:r>
      <w:r w:rsidRPr="00E8538A">
        <w:rPr>
          <w:rFonts w:ascii="Times New Roman" w:hAnsi="Times New Roman"/>
          <w:spacing w:val="69"/>
        </w:rPr>
        <w:t xml:space="preserve"> </w:t>
      </w:r>
      <w:r w:rsidRPr="00E8538A">
        <w:rPr>
          <w:rFonts w:ascii="Times New Roman" w:hAnsi="Times New Roman"/>
        </w:rPr>
        <w:t>bergantian,</w:t>
      </w:r>
      <w:r w:rsidRPr="00E8538A">
        <w:rPr>
          <w:rFonts w:ascii="Times New Roman" w:hAnsi="Times New Roman"/>
          <w:spacing w:val="69"/>
        </w:rPr>
        <w:t xml:space="preserve"> </w:t>
      </w:r>
      <w:r w:rsidRPr="00E8538A">
        <w:rPr>
          <w:rFonts w:ascii="Times New Roman" w:hAnsi="Times New Roman"/>
        </w:rPr>
        <w:t>mengulang</w:t>
      </w:r>
      <w:r w:rsidRPr="00E8538A">
        <w:rPr>
          <w:rFonts w:ascii="Times New Roman" w:hAnsi="Times New Roman"/>
          <w:spacing w:val="70"/>
        </w:rPr>
        <w:t xml:space="preserve"> </w:t>
      </w:r>
      <w:r w:rsidRPr="00E8538A">
        <w:rPr>
          <w:rFonts w:ascii="Times New Roman" w:hAnsi="Times New Roman"/>
        </w:rPr>
        <w:t>hasil</w:t>
      </w:r>
      <w:r w:rsidRPr="00E8538A">
        <w:rPr>
          <w:rFonts w:ascii="Times New Roman" w:hAnsi="Times New Roman"/>
          <w:spacing w:val="69"/>
        </w:rPr>
        <w:t xml:space="preserve"> </w:t>
      </w:r>
      <w:r w:rsidRPr="00E8538A">
        <w:rPr>
          <w:rFonts w:ascii="Times New Roman" w:hAnsi="Times New Roman"/>
        </w:rPr>
        <w:t>bacaan</w:t>
      </w:r>
      <w:r w:rsidRPr="00E8538A">
        <w:rPr>
          <w:rFonts w:ascii="Times New Roman" w:hAnsi="Times New Roman"/>
          <w:spacing w:val="69"/>
        </w:rPr>
        <w:t xml:space="preserve"> </w:t>
      </w:r>
      <w:r w:rsidRPr="00E8538A">
        <w:rPr>
          <w:rFonts w:ascii="Times New Roman" w:hAnsi="Times New Roman"/>
        </w:rPr>
        <w:t>sebelum</w:t>
      </w:r>
      <w:r w:rsidRPr="00E8538A">
        <w:rPr>
          <w:rFonts w:ascii="Times New Roman" w:hAnsi="Times New Roman"/>
          <w:spacing w:val="68"/>
        </w:rPr>
        <w:t xml:space="preserve"> </w:t>
      </w:r>
      <w:r w:rsidRPr="00E8538A">
        <w:rPr>
          <w:rFonts w:ascii="Times New Roman" w:hAnsi="Times New Roman"/>
        </w:rPr>
        <w:t>pulang, menjawab</w:t>
      </w:r>
      <w:r w:rsidRPr="00E8538A">
        <w:rPr>
          <w:rFonts w:ascii="Times New Roman" w:hAnsi="Times New Roman"/>
          <w:spacing w:val="1"/>
        </w:rPr>
        <w:t xml:space="preserve"> </w:t>
      </w:r>
      <w:r w:rsidRPr="00E8538A">
        <w:rPr>
          <w:rFonts w:ascii="Times New Roman" w:hAnsi="Times New Roman"/>
        </w:rPr>
        <w:t>pertanyaan</w:t>
      </w:r>
      <w:r w:rsidRPr="00E8538A">
        <w:rPr>
          <w:rFonts w:ascii="Times New Roman" w:hAnsi="Times New Roman"/>
          <w:spacing w:val="1"/>
        </w:rPr>
        <w:t xml:space="preserve"> </w:t>
      </w:r>
      <w:r w:rsidRPr="00E8538A">
        <w:rPr>
          <w:rFonts w:ascii="Times New Roman" w:hAnsi="Times New Roman"/>
        </w:rPr>
        <w:t>yang</w:t>
      </w:r>
      <w:r w:rsidRPr="00E8538A">
        <w:rPr>
          <w:rFonts w:ascii="Times New Roman" w:hAnsi="Times New Roman"/>
          <w:spacing w:val="1"/>
        </w:rPr>
        <w:t xml:space="preserve"> </w:t>
      </w:r>
      <w:r w:rsidRPr="00E8538A">
        <w:rPr>
          <w:rFonts w:ascii="Times New Roman" w:hAnsi="Times New Roman"/>
        </w:rPr>
        <w:t>diberikan</w:t>
      </w:r>
      <w:r w:rsidRPr="00E8538A">
        <w:rPr>
          <w:rFonts w:ascii="Times New Roman" w:hAnsi="Times New Roman"/>
          <w:spacing w:val="1"/>
        </w:rPr>
        <w:t xml:space="preserve"> </w:t>
      </w:r>
      <w:r w:rsidRPr="00E8538A">
        <w:rPr>
          <w:rFonts w:ascii="Times New Roman" w:hAnsi="Times New Roman"/>
        </w:rPr>
        <w:t>oleh</w:t>
      </w:r>
      <w:r w:rsidRPr="00E8538A">
        <w:rPr>
          <w:rFonts w:ascii="Times New Roman" w:hAnsi="Times New Roman"/>
          <w:spacing w:val="1"/>
        </w:rPr>
        <w:t xml:space="preserve"> </w:t>
      </w:r>
      <w:r w:rsidRPr="00E8538A">
        <w:rPr>
          <w:rFonts w:ascii="Times New Roman" w:hAnsi="Times New Roman"/>
        </w:rPr>
        <w:t>tim</w:t>
      </w:r>
      <w:r w:rsidRPr="00E8538A">
        <w:rPr>
          <w:rFonts w:ascii="Times New Roman" w:hAnsi="Times New Roman"/>
          <w:spacing w:val="1"/>
        </w:rPr>
        <w:t xml:space="preserve"> </w:t>
      </w:r>
      <w:r w:rsidRPr="00E8538A">
        <w:rPr>
          <w:rFonts w:ascii="Times New Roman" w:hAnsi="Times New Roman"/>
        </w:rPr>
        <w:t>PkM</w:t>
      </w:r>
      <w:r w:rsidRPr="00E8538A">
        <w:rPr>
          <w:rFonts w:ascii="Times New Roman" w:hAnsi="Times New Roman"/>
          <w:spacing w:val="1"/>
        </w:rPr>
        <w:t xml:space="preserve"> </w:t>
      </w:r>
      <w:r w:rsidRPr="00E8538A">
        <w:rPr>
          <w:rFonts w:ascii="Times New Roman" w:hAnsi="Times New Roman"/>
        </w:rPr>
        <w:t>sehingga</w:t>
      </w:r>
      <w:r w:rsidRPr="00E8538A">
        <w:rPr>
          <w:rFonts w:ascii="Times New Roman" w:hAnsi="Times New Roman"/>
          <w:spacing w:val="1"/>
        </w:rPr>
        <w:t xml:space="preserve"> </w:t>
      </w:r>
      <w:r w:rsidRPr="00E8538A">
        <w:rPr>
          <w:rFonts w:ascii="Times New Roman" w:hAnsi="Times New Roman"/>
        </w:rPr>
        <w:t>literasi</w:t>
      </w:r>
      <w:r w:rsidRPr="00E8538A">
        <w:rPr>
          <w:rFonts w:ascii="Times New Roman" w:hAnsi="Times New Roman"/>
          <w:spacing w:val="1"/>
        </w:rPr>
        <w:t xml:space="preserve"> </w:t>
      </w:r>
      <w:r w:rsidRPr="00E8538A">
        <w:rPr>
          <w:rFonts w:ascii="Times New Roman" w:hAnsi="Times New Roman"/>
        </w:rPr>
        <w:t>siswa</w:t>
      </w:r>
      <w:r w:rsidRPr="00E8538A">
        <w:rPr>
          <w:rFonts w:ascii="Times New Roman" w:hAnsi="Times New Roman"/>
          <w:spacing w:val="1"/>
        </w:rPr>
        <w:t xml:space="preserve"> </w:t>
      </w:r>
      <w:r w:rsidRPr="00E8538A">
        <w:rPr>
          <w:rFonts w:ascii="Times New Roman" w:hAnsi="Times New Roman"/>
        </w:rPr>
        <w:t>meningkat yang dibuktikan siswa kelas IV mampu membuat peta dari leburan</w:t>
      </w:r>
      <w:r w:rsidRPr="00E8538A">
        <w:rPr>
          <w:rFonts w:ascii="Times New Roman" w:hAnsi="Times New Roman"/>
          <w:spacing w:val="1"/>
        </w:rPr>
        <w:t xml:space="preserve"> </w:t>
      </w:r>
      <w:r w:rsidRPr="00E8538A">
        <w:rPr>
          <w:rFonts w:ascii="Times New Roman" w:hAnsi="Times New Roman"/>
        </w:rPr>
        <w:t>kertas</w:t>
      </w:r>
      <w:r w:rsidRPr="00E8538A">
        <w:rPr>
          <w:rFonts w:ascii="Times New Roman" w:hAnsi="Times New Roman"/>
          <w:spacing w:val="-1"/>
        </w:rPr>
        <w:t xml:space="preserve"> </w:t>
      </w:r>
      <w:r w:rsidRPr="00E8538A">
        <w:rPr>
          <w:rFonts w:ascii="Times New Roman" w:hAnsi="Times New Roman"/>
        </w:rPr>
        <w:t>tanpa</w:t>
      </w:r>
      <w:r w:rsidRPr="00E8538A">
        <w:rPr>
          <w:rFonts w:ascii="Times New Roman" w:hAnsi="Times New Roman"/>
          <w:spacing w:val="-2"/>
        </w:rPr>
        <w:t xml:space="preserve"> </w:t>
      </w:r>
      <w:r w:rsidRPr="00E8538A">
        <w:rPr>
          <w:rFonts w:ascii="Times New Roman" w:hAnsi="Times New Roman"/>
        </w:rPr>
        <w:t>melihat bahan bacaan.</w:t>
      </w:r>
    </w:p>
    <w:p w:rsidR="00D17DB7" w:rsidRDefault="00D17DB7" w:rsidP="00D17DB7">
      <w:pPr>
        <w:autoSpaceDE w:val="0"/>
        <w:autoSpaceDN w:val="0"/>
        <w:spacing w:before="1" w:line="360" w:lineRule="auto"/>
        <w:ind w:right="114" w:firstLine="567"/>
        <w:jc w:val="both"/>
        <w:rPr>
          <w:rFonts w:ascii="Times New Roman" w:hAnsi="Times New Roman"/>
        </w:rPr>
      </w:pPr>
      <w:r w:rsidRPr="00D057D0">
        <w:rPr>
          <w:rFonts w:ascii="Arial" w:hAnsi="Arial" w:cs="Arial"/>
          <w:noProof/>
          <w:lang w:val="id-ID"/>
        </w:rPr>
        <w:lastRenderedPageBreak/>
        <mc:AlternateContent>
          <mc:Choice Requires="wpg">
            <w:drawing>
              <wp:anchor distT="0" distB="0" distL="0" distR="0" simplePos="0" relativeHeight="251661312" behindDoc="1" locked="0" layoutInCell="1" allowOverlap="1" wp14:anchorId="4BC352FC" wp14:editId="1F535E9F">
                <wp:simplePos x="0" y="0"/>
                <wp:positionH relativeFrom="margin">
                  <wp:posOffset>485775</wp:posOffset>
                </wp:positionH>
                <wp:positionV relativeFrom="paragraph">
                  <wp:posOffset>1821180</wp:posOffset>
                </wp:positionV>
                <wp:extent cx="4581525" cy="3314700"/>
                <wp:effectExtent l="0" t="0" r="9525" b="19050"/>
                <wp:wrapTopAndBottom/>
                <wp:docPr id="216" name="Group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81525" cy="3314700"/>
                          <a:chOff x="2411" y="291"/>
                          <a:chExt cx="7215" cy="4335"/>
                        </a:xfrm>
                      </wpg:grpSpPr>
                      <wps:wsp>
                        <wps:cNvPr id="217" name="AutoShape 485"/>
                        <wps:cNvSpPr>
                          <a:spLocks/>
                        </wps:cNvSpPr>
                        <wps:spPr bwMode="auto">
                          <a:xfrm>
                            <a:off x="2898" y="3056"/>
                            <a:ext cx="760" cy="8"/>
                          </a:xfrm>
                          <a:custGeom>
                            <a:avLst/>
                            <a:gdLst>
                              <a:gd name="T0" fmla="+- 0 2898 2898"/>
                              <a:gd name="T1" fmla="*/ T0 w 760"/>
                              <a:gd name="T2" fmla="+- 0 3064 3057"/>
                              <a:gd name="T3" fmla="*/ 3064 h 8"/>
                              <a:gd name="T4" fmla="+- 0 3264 2898"/>
                              <a:gd name="T5" fmla="*/ T4 w 760"/>
                              <a:gd name="T6" fmla="+- 0 3064 3057"/>
                              <a:gd name="T7" fmla="*/ 3064 h 8"/>
                              <a:gd name="T8" fmla="+- 0 2898 2898"/>
                              <a:gd name="T9" fmla="*/ T8 w 760"/>
                              <a:gd name="T10" fmla="+- 0 3057 3057"/>
                              <a:gd name="T11" fmla="*/ 3057 h 8"/>
                              <a:gd name="T12" fmla="+- 0 3264 2898"/>
                              <a:gd name="T13" fmla="*/ T12 w 760"/>
                              <a:gd name="T14" fmla="+- 0 3057 3057"/>
                              <a:gd name="T15" fmla="*/ 3057 h 8"/>
                              <a:gd name="T16" fmla="+- 0 3420 2898"/>
                              <a:gd name="T17" fmla="*/ T16 w 760"/>
                              <a:gd name="T18" fmla="+- 0 3064 3057"/>
                              <a:gd name="T19" fmla="*/ 3064 h 8"/>
                              <a:gd name="T20" fmla="+- 0 3658 2898"/>
                              <a:gd name="T21" fmla="*/ T20 w 760"/>
                              <a:gd name="T22" fmla="+- 0 3064 3057"/>
                              <a:gd name="T23" fmla="*/ 3064 h 8"/>
                              <a:gd name="T24" fmla="+- 0 3420 2898"/>
                              <a:gd name="T25" fmla="*/ T24 w 760"/>
                              <a:gd name="T26" fmla="+- 0 3057 3057"/>
                              <a:gd name="T27" fmla="*/ 3057 h 8"/>
                              <a:gd name="T28" fmla="+- 0 3658 2898"/>
                              <a:gd name="T29" fmla="*/ T28 w 760"/>
                              <a:gd name="T30" fmla="+- 0 3057 3057"/>
                              <a:gd name="T31" fmla="*/ 3057 h 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760" h="8">
                                <a:moveTo>
                                  <a:pt x="0" y="7"/>
                                </a:moveTo>
                                <a:lnTo>
                                  <a:pt x="366" y="7"/>
                                </a:lnTo>
                                <a:moveTo>
                                  <a:pt x="0" y="0"/>
                                </a:moveTo>
                                <a:lnTo>
                                  <a:pt x="366" y="0"/>
                                </a:lnTo>
                                <a:moveTo>
                                  <a:pt x="522" y="7"/>
                                </a:moveTo>
                                <a:lnTo>
                                  <a:pt x="760" y="7"/>
                                </a:lnTo>
                                <a:moveTo>
                                  <a:pt x="522" y="0"/>
                                </a:moveTo>
                                <a:lnTo>
                                  <a:pt x="760"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486"/>
                        <wps:cNvSpPr>
                          <a:spLocks noChangeArrowheads="1"/>
                        </wps:cNvSpPr>
                        <wps:spPr bwMode="auto">
                          <a:xfrm>
                            <a:off x="3067" y="3569"/>
                            <a:ext cx="156" cy="128"/>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9" name="Rectangle 487"/>
                        <wps:cNvSpPr>
                          <a:spLocks noChangeArrowheads="1"/>
                        </wps:cNvSpPr>
                        <wps:spPr bwMode="auto">
                          <a:xfrm>
                            <a:off x="3264" y="2553"/>
                            <a:ext cx="156" cy="1144"/>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0" name="AutoShape 488"/>
                        <wps:cNvSpPr>
                          <a:spLocks/>
                        </wps:cNvSpPr>
                        <wps:spPr bwMode="auto">
                          <a:xfrm>
                            <a:off x="3811" y="3056"/>
                            <a:ext cx="1620" cy="8"/>
                          </a:xfrm>
                          <a:custGeom>
                            <a:avLst/>
                            <a:gdLst>
                              <a:gd name="T0" fmla="+- 0 3811 3811"/>
                              <a:gd name="T1" fmla="*/ T0 w 1620"/>
                              <a:gd name="T2" fmla="+- 0 3064 3057"/>
                              <a:gd name="T3" fmla="*/ 3064 h 8"/>
                              <a:gd name="T4" fmla="+- 0 4349 3811"/>
                              <a:gd name="T5" fmla="*/ T4 w 1620"/>
                              <a:gd name="T6" fmla="+- 0 3064 3057"/>
                              <a:gd name="T7" fmla="*/ 3064 h 8"/>
                              <a:gd name="T8" fmla="+- 0 3811 3811"/>
                              <a:gd name="T9" fmla="*/ T8 w 1620"/>
                              <a:gd name="T10" fmla="+- 0 3057 3057"/>
                              <a:gd name="T11" fmla="*/ 3057 h 8"/>
                              <a:gd name="T12" fmla="+- 0 4349 3811"/>
                              <a:gd name="T13" fmla="*/ T12 w 1620"/>
                              <a:gd name="T14" fmla="+- 0 3057 3057"/>
                              <a:gd name="T15" fmla="*/ 3057 h 8"/>
                              <a:gd name="T16" fmla="+- 0 4502 3811"/>
                              <a:gd name="T17" fmla="*/ T16 w 1620"/>
                              <a:gd name="T18" fmla="+- 0 3064 3057"/>
                              <a:gd name="T19" fmla="*/ 3064 h 8"/>
                              <a:gd name="T20" fmla="+- 0 4740 3811"/>
                              <a:gd name="T21" fmla="*/ T20 w 1620"/>
                              <a:gd name="T22" fmla="+- 0 3064 3057"/>
                              <a:gd name="T23" fmla="*/ 3064 h 8"/>
                              <a:gd name="T24" fmla="+- 0 4896 3811"/>
                              <a:gd name="T25" fmla="*/ T24 w 1620"/>
                              <a:gd name="T26" fmla="+- 0 3064 3057"/>
                              <a:gd name="T27" fmla="*/ 3064 h 8"/>
                              <a:gd name="T28" fmla="+- 0 5431 3811"/>
                              <a:gd name="T29" fmla="*/ T28 w 1620"/>
                              <a:gd name="T30" fmla="+- 0 3064 3057"/>
                              <a:gd name="T31" fmla="*/ 3064 h 8"/>
                              <a:gd name="T32" fmla="+- 0 4502 3811"/>
                              <a:gd name="T33" fmla="*/ T32 w 1620"/>
                              <a:gd name="T34" fmla="+- 0 3057 3057"/>
                              <a:gd name="T35" fmla="*/ 3057 h 8"/>
                              <a:gd name="T36" fmla="+- 0 5431 3811"/>
                              <a:gd name="T37" fmla="*/ T36 w 1620"/>
                              <a:gd name="T38" fmla="+- 0 3057 3057"/>
                              <a:gd name="T39" fmla="*/ 3057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620" h="8">
                                <a:moveTo>
                                  <a:pt x="0" y="7"/>
                                </a:moveTo>
                                <a:lnTo>
                                  <a:pt x="538" y="7"/>
                                </a:lnTo>
                                <a:moveTo>
                                  <a:pt x="0" y="0"/>
                                </a:moveTo>
                                <a:lnTo>
                                  <a:pt x="538" y="0"/>
                                </a:lnTo>
                                <a:moveTo>
                                  <a:pt x="691" y="7"/>
                                </a:moveTo>
                                <a:lnTo>
                                  <a:pt x="929" y="7"/>
                                </a:lnTo>
                                <a:moveTo>
                                  <a:pt x="1085" y="7"/>
                                </a:moveTo>
                                <a:lnTo>
                                  <a:pt x="1620" y="7"/>
                                </a:lnTo>
                                <a:moveTo>
                                  <a:pt x="691" y="0"/>
                                </a:moveTo>
                                <a:lnTo>
                                  <a:pt x="1620"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 name="AutoShape 489"/>
                        <wps:cNvSpPr>
                          <a:spLocks/>
                        </wps:cNvSpPr>
                        <wps:spPr bwMode="auto">
                          <a:xfrm>
                            <a:off x="2898" y="1790"/>
                            <a:ext cx="2533" cy="636"/>
                          </a:xfrm>
                          <a:custGeom>
                            <a:avLst/>
                            <a:gdLst>
                              <a:gd name="T0" fmla="+- 0 2898 2898"/>
                              <a:gd name="T1" fmla="*/ T0 w 2533"/>
                              <a:gd name="T2" fmla="+- 0 2427 1791"/>
                              <a:gd name="T3" fmla="*/ 2427 h 636"/>
                              <a:gd name="T4" fmla="+- 0 4349 2898"/>
                              <a:gd name="T5" fmla="*/ T4 w 2533"/>
                              <a:gd name="T6" fmla="+- 0 2427 1791"/>
                              <a:gd name="T7" fmla="*/ 2427 h 636"/>
                              <a:gd name="T8" fmla="+- 0 4502 2898"/>
                              <a:gd name="T9" fmla="*/ T8 w 2533"/>
                              <a:gd name="T10" fmla="+- 0 2427 1791"/>
                              <a:gd name="T11" fmla="*/ 2427 h 636"/>
                              <a:gd name="T12" fmla="+- 0 5431 2898"/>
                              <a:gd name="T13" fmla="*/ T12 w 2533"/>
                              <a:gd name="T14" fmla="+- 0 2427 1791"/>
                              <a:gd name="T15" fmla="*/ 2427 h 636"/>
                              <a:gd name="T16" fmla="+- 0 2898 2898"/>
                              <a:gd name="T17" fmla="*/ T16 w 2533"/>
                              <a:gd name="T18" fmla="+- 0 1791 1791"/>
                              <a:gd name="T19" fmla="*/ 1791 h 636"/>
                              <a:gd name="T20" fmla="+- 0 4349 2898"/>
                              <a:gd name="T21" fmla="*/ T20 w 2533"/>
                              <a:gd name="T22" fmla="+- 0 1791 1791"/>
                              <a:gd name="T23" fmla="*/ 1791 h 636"/>
                              <a:gd name="T24" fmla="+- 0 4502 2898"/>
                              <a:gd name="T25" fmla="*/ T24 w 2533"/>
                              <a:gd name="T26" fmla="+- 0 1791 1791"/>
                              <a:gd name="T27" fmla="*/ 1791 h 636"/>
                              <a:gd name="T28" fmla="+- 0 5431 2898"/>
                              <a:gd name="T29" fmla="*/ T28 w 2533"/>
                              <a:gd name="T30" fmla="+- 0 1791 1791"/>
                              <a:gd name="T31" fmla="*/ 1791 h 63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33" h="636">
                                <a:moveTo>
                                  <a:pt x="0" y="636"/>
                                </a:moveTo>
                                <a:lnTo>
                                  <a:pt x="1451" y="636"/>
                                </a:lnTo>
                                <a:moveTo>
                                  <a:pt x="1604" y="636"/>
                                </a:moveTo>
                                <a:lnTo>
                                  <a:pt x="2533" y="636"/>
                                </a:lnTo>
                                <a:moveTo>
                                  <a:pt x="0" y="0"/>
                                </a:moveTo>
                                <a:lnTo>
                                  <a:pt x="1451" y="0"/>
                                </a:lnTo>
                                <a:moveTo>
                                  <a:pt x="1604" y="0"/>
                                </a:moveTo>
                                <a:lnTo>
                                  <a:pt x="2533"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 name="Rectangle 490"/>
                        <wps:cNvSpPr>
                          <a:spLocks noChangeArrowheads="1"/>
                        </wps:cNvSpPr>
                        <wps:spPr bwMode="auto">
                          <a:xfrm>
                            <a:off x="4152" y="3441"/>
                            <a:ext cx="154" cy="256"/>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3" name="Rectangle 491"/>
                        <wps:cNvSpPr>
                          <a:spLocks noChangeArrowheads="1"/>
                        </wps:cNvSpPr>
                        <wps:spPr bwMode="auto">
                          <a:xfrm>
                            <a:off x="4348" y="1663"/>
                            <a:ext cx="154" cy="2034"/>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4" name="AutoShape 492"/>
                        <wps:cNvSpPr>
                          <a:spLocks/>
                        </wps:cNvSpPr>
                        <wps:spPr bwMode="auto">
                          <a:xfrm>
                            <a:off x="5587" y="3056"/>
                            <a:ext cx="41" cy="8"/>
                          </a:xfrm>
                          <a:custGeom>
                            <a:avLst/>
                            <a:gdLst>
                              <a:gd name="T0" fmla="+- 0 5587 5587"/>
                              <a:gd name="T1" fmla="*/ T0 w 41"/>
                              <a:gd name="T2" fmla="+- 0 3064 3057"/>
                              <a:gd name="T3" fmla="*/ 3064 h 8"/>
                              <a:gd name="T4" fmla="+- 0 5628 5587"/>
                              <a:gd name="T5" fmla="*/ T4 w 41"/>
                              <a:gd name="T6" fmla="+- 0 3064 3057"/>
                              <a:gd name="T7" fmla="*/ 3064 h 8"/>
                              <a:gd name="T8" fmla="+- 0 5587 5587"/>
                              <a:gd name="T9" fmla="*/ T8 w 41"/>
                              <a:gd name="T10" fmla="+- 0 3057 3057"/>
                              <a:gd name="T11" fmla="*/ 3057 h 8"/>
                              <a:gd name="T12" fmla="+- 0 5628 5587"/>
                              <a:gd name="T13" fmla="*/ T12 w 41"/>
                              <a:gd name="T14" fmla="+- 0 3057 3057"/>
                              <a:gd name="T15" fmla="*/ 3057 h 8"/>
                            </a:gdLst>
                            <a:ahLst/>
                            <a:cxnLst>
                              <a:cxn ang="0">
                                <a:pos x="T1" y="T3"/>
                              </a:cxn>
                              <a:cxn ang="0">
                                <a:pos x="T5" y="T7"/>
                              </a:cxn>
                              <a:cxn ang="0">
                                <a:pos x="T9" y="T11"/>
                              </a:cxn>
                              <a:cxn ang="0">
                                <a:pos x="T13" y="T15"/>
                              </a:cxn>
                            </a:cxnLst>
                            <a:rect l="0" t="0" r="r" b="b"/>
                            <a:pathLst>
                              <a:path w="41" h="8">
                                <a:moveTo>
                                  <a:pt x="0" y="7"/>
                                </a:moveTo>
                                <a:lnTo>
                                  <a:pt x="41" y="7"/>
                                </a:lnTo>
                                <a:moveTo>
                                  <a:pt x="0" y="0"/>
                                </a:moveTo>
                                <a:lnTo>
                                  <a:pt x="4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AutoShape 493"/>
                        <wps:cNvSpPr>
                          <a:spLocks/>
                        </wps:cNvSpPr>
                        <wps:spPr bwMode="auto">
                          <a:xfrm>
                            <a:off x="5587" y="1790"/>
                            <a:ext cx="2012" cy="636"/>
                          </a:xfrm>
                          <a:custGeom>
                            <a:avLst/>
                            <a:gdLst>
                              <a:gd name="T0" fmla="+- 0 5587 5587"/>
                              <a:gd name="T1" fmla="*/ T0 w 2012"/>
                              <a:gd name="T2" fmla="+- 0 2427 1791"/>
                              <a:gd name="T3" fmla="*/ 2427 h 636"/>
                              <a:gd name="T4" fmla="+- 0 5825 5587"/>
                              <a:gd name="T5" fmla="*/ T4 w 2012"/>
                              <a:gd name="T6" fmla="+- 0 2427 1791"/>
                              <a:gd name="T7" fmla="*/ 2427 h 636"/>
                              <a:gd name="T8" fmla="+- 0 5587 5587"/>
                              <a:gd name="T9" fmla="*/ T8 w 2012"/>
                              <a:gd name="T10" fmla="+- 0 1791 1791"/>
                              <a:gd name="T11" fmla="*/ 1791 h 636"/>
                              <a:gd name="T12" fmla="+- 0 7598 5587"/>
                              <a:gd name="T13" fmla="*/ T12 w 2012"/>
                              <a:gd name="T14" fmla="+- 0 1791 1791"/>
                              <a:gd name="T15" fmla="*/ 1791 h 636"/>
                            </a:gdLst>
                            <a:ahLst/>
                            <a:cxnLst>
                              <a:cxn ang="0">
                                <a:pos x="T1" y="T3"/>
                              </a:cxn>
                              <a:cxn ang="0">
                                <a:pos x="T5" y="T7"/>
                              </a:cxn>
                              <a:cxn ang="0">
                                <a:pos x="T9" y="T11"/>
                              </a:cxn>
                              <a:cxn ang="0">
                                <a:pos x="T13" y="T15"/>
                              </a:cxn>
                            </a:cxnLst>
                            <a:rect l="0" t="0" r="r" b="b"/>
                            <a:pathLst>
                              <a:path w="2012" h="636">
                                <a:moveTo>
                                  <a:pt x="0" y="636"/>
                                </a:moveTo>
                                <a:lnTo>
                                  <a:pt x="238" y="636"/>
                                </a:lnTo>
                                <a:moveTo>
                                  <a:pt x="0" y="0"/>
                                </a:moveTo>
                                <a:lnTo>
                                  <a:pt x="201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 name="AutoShape 494"/>
                        <wps:cNvSpPr>
                          <a:spLocks/>
                        </wps:cNvSpPr>
                        <wps:spPr bwMode="auto">
                          <a:xfrm>
                            <a:off x="2898" y="1151"/>
                            <a:ext cx="5783" cy="8"/>
                          </a:xfrm>
                          <a:custGeom>
                            <a:avLst/>
                            <a:gdLst>
                              <a:gd name="T0" fmla="+- 0 2898 2898"/>
                              <a:gd name="T1" fmla="*/ T0 w 5783"/>
                              <a:gd name="T2" fmla="+- 0 1159 1151"/>
                              <a:gd name="T3" fmla="*/ 1159 h 8"/>
                              <a:gd name="T4" fmla="+- 0 8681 2898"/>
                              <a:gd name="T5" fmla="*/ T4 w 5783"/>
                              <a:gd name="T6" fmla="+- 0 1159 1151"/>
                              <a:gd name="T7" fmla="*/ 1159 h 8"/>
                              <a:gd name="T8" fmla="+- 0 2898 2898"/>
                              <a:gd name="T9" fmla="*/ T8 w 5783"/>
                              <a:gd name="T10" fmla="+- 0 1151 1151"/>
                              <a:gd name="T11" fmla="*/ 1151 h 8"/>
                              <a:gd name="T12" fmla="+- 0 8681 2898"/>
                              <a:gd name="T13" fmla="*/ T12 w 5783"/>
                              <a:gd name="T14" fmla="+- 0 1151 1151"/>
                              <a:gd name="T15" fmla="*/ 1151 h 8"/>
                            </a:gdLst>
                            <a:ahLst/>
                            <a:cxnLst>
                              <a:cxn ang="0">
                                <a:pos x="T1" y="T3"/>
                              </a:cxn>
                              <a:cxn ang="0">
                                <a:pos x="T5" y="T7"/>
                              </a:cxn>
                              <a:cxn ang="0">
                                <a:pos x="T9" y="T11"/>
                              </a:cxn>
                              <a:cxn ang="0">
                                <a:pos x="T13" y="T15"/>
                              </a:cxn>
                            </a:cxnLst>
                            <a:rect l="0" t="0" r="r" b="b"/>
                            <a:pathLst>
                              <a:path w="5783" h="8">
                                <a:moveTo>
                                  <a:pt x="0" y="8"/>
                                </a:moveTo>
                                <a:lnTo>
                                  <a:pt x="5783" y="8"/>
                                </a:lnTo>
                                <a:moveTo>
                                  <a:pt x="0" y="0"/>
                                </a:moveTo>
                                <a:lnTo>
                                  <a:pt x="5783"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Rectangle 495"/>
                        <wps:cNvSpPr>
                          <a:spLocks noChangeArrowheads="1"/>
                        </wps:cNvSpPr>
                        <wps:spPr bwMode="auto">
                          <a:xfrm>
                            <a:off x="5234" y="3314"/>
                            <a:ext cx="156" cy="383"/>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8" name="Rectangle 496"/>
                        <wps:cNvSpPr>
                          <a:spLocks noChangeArrowheads="1"/>
                        </wps:cNvSpPr>
                        <wps:spPr bwMode="auto">
                          <a:xfrm>
                            <a:off x="5431" y="1154"/>
                            <a:ext cx="156" cy="2543"/>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9" name="AutoShape 497"/>
                        <wps:cNvSpPr>
                          <a:spLocks/>
                        </wps:cNvSpPr>
                        <wps:spPr bwMode="auto">
                          <a:xfrm>
                            <a:off x="5978" y="3056"/>
                            <a:ext cx="1620" cy="8"/>
                          </a:xfrm>
                          <a:custGeom>
                            <a:avLst/>
                            <a:gdLst>
                              <a:gd name="T0" fmla="+- 0 5978 5978"/>
                              <a:gd name="T1" fmla="*/ T0 w 1620"/>
                              <a:gd name="T2" fmla="+- 0 3064 3057"/>
                              <a:gd name="T3" fmla="*/ 3064 h 8"/>
                              <a:gd name="T4" fmla="+- 0 6514 5978"/>
                              <a:gd name="T5" fmla="*/ T4 w 1620"/>
                              <a:gd name="T6" fmla="+- 0 3064 3057"/>
                              <a:gd name="T7" fmla="*/ 3064 h 8"/>
                              <a:gd name="T8" fmla="+- 0 5978 5978"/>
                              <a:gd name="T9" fmla="*/ T8 w 1620"/>
                              <a:gd name="T10" fmla="+- 0 3057 3057"/>
                              <a:gd name="T11" fmla="*/ 3057 h 8"/>
                              <a:gd name="T12" fmla="+- 0 6514 5978"/>
                              <a:gd name="T13" fmla="*/ T12 w 1620"/>
                              <a:gd name="T14" fmla="+- 0 3057 3057"/>
                              <a:gd name="T15" fmla="*/ 3057 h 8"/>
                              <a:gd name="T16" fmla="+- 0 6670 5978"/>
                              <a:gd name="T17" fmla="*/ T16 w 1620"/>
                              <a:gd name="T18" fmla="+- 0 3064 3057"/>
                              <a:gd name="T19" fmla="*/ 3064 h 8"/>
                              <a:gd name="T20" fmla="+- 0 7598 5978"/>
                              <a:gd name="T21" fmla="*/ T20 w 1620"/>
                              <a:gd name="T22" fmla="+- 0 3064 3057"/>
                              <a:gd name="T23" fmla="*/ 3064 h 8"/>
                              <a:gd name="T24" fmla="+- 0 6670 5978"/>
                              <a:gd name="T25" fmla="*/ T24 w 1620"/>
                              <a:gd name="T26" fmla="+- 0 3057 3057"/>
                              <a:gd name="T27" fmla="*/ 3057 h 8"/>
                              <a:gd name="T28" fmla="+- 0 7598 5978"/>
                              <a:gd name="T29" fmla="*/ T28 w 1620"/>
                              <a:gd name="T30" fmla="+- 0 3057 3057"/>
                              <a:gd name="T31" fmla="*/ 3057 h 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620" h="8">
                                <a:moveTo>
                                  <a:pt x="0" y="7"/>
                                </a:moveTo>
                                <a:lnTo>
                                  <a:pt x="536" y="7"/>
                                </a:lnTo>
                                <a:moveTo>
                                  <a:pt x="0" y="0"/>
                                </a:moveTo>
                                <a:lnTo>
                                  <a:pt x="536" y="0"/>
                                </a:lnTo>
                                <a:moveTo>
                                  <a:pt x="692" y="7"/>
                                </a:moveTo>
                                <a:lnTo>
                                  <a:pt x="1620" y="7"/>
                                </a:lnTo>
                                <a:moveTo>
                                  <a:pt x="692" y="0"/>
                                </a:moveTo>
                                <a:lnTo>
                                  <a:pt x="1620"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0" name="AutoShape 498"/>
                        <wps:cNvSpPr>
                          <a:spLocks/>
                        </wps:cNvSpPr>
                        <wps:spPr bwMode="auto">
                          <a:xfrm>
                            <a:off x="6319" y="3060"/>
                            <a:ext cx="1236" cy="637"/>
                          </a:xfrm>
                          <a:custGeom>
                            <a:avLst/>
                            <a:gdLst>
                              <a:gd name="T0" fmla="+- 0 6473 6319"/>
                              <a:gd name="T1" fmla="*/ T0 w 1236"/>
                              <a:gd name="T2" fmla="+- 0 3188 3060"/>
                              <a:gd name="T3" fmla="*/ 3188 h 637"/>
                              <a:gd name="T4" fmla="+- 0 6319 6319"/>
                              <a:gd name="T5" fmla="*/ T4 w 1236"/>
                              <a:gd name="T6" fmla="+- 0 3188 3060"/>
                              <a:gd name="T7" fmla="*/ 3188 h 637"/>
                              <a:gd name="T8" fmla="+- 0 6319 6319"/>
                              <a:gd name="T9" fmla="*/ T8 w 1236"/>
                              <a:gd name="T10" fmla="+- 0 3697 3060"/>
                              <a:gd name="T11" fmla="*/ 3697 h 637"/>
                              <a:gd name="T12" fmla="+- 0 6473 6319"/>
                              <a:gd name="T13" fmla="*/ T12 w 1236"/>
                              <a:gd name="T14" fmla="+- 0 3697 3060"/>
                              <a:gd name="T15" fmla="*/ 3697 h 637"/>
                              <a:gd name="T16" fmla="+- 0 6473 6319"/>
                              <a:gd name="T17" fmla="*/ T16 w 1236"/>
                              <a:gd name="T18" fmla="+- 0 3188 3060"/>
                              <a:gd name="T19" fmla="*/ 3188 h 637"/>
                              <a:gd name="T20" fmla="+- 0 7555 6319"/>
                              <a:gd name="T21" fmla="*/ T20 w 1236"/>
                              <a:gd name="T22" fmla="+- 0 3060 3060"/>
                              <a:gd name="T23" fmla="*/ 3060 h 637"/>
                              <a:gd name="T24" fmla="+- 0 7402 6319"/>
                              <a:gd name="T25" fmla="*/ T24 w 1236"/>
                              <a:gd name="T26" fmla="+- 0 3060 3060"/>
                              <a:gd name="T27" fmla="*/ 3060 h 637"/>
                              <a:gd name="T28" fmla="+- 0 7402 6319"/>
                              <a:gd name="T29" fmla="*/ T28 w 1236"/>
                              <a:gd name="T30" fmla="+- 0 3697 3060"/>
                              <a:gd name="T31" fmla="*/ 3697 h 637"/>
                              <a:gd name="T32" fmla="+- 0 7555 6319"/>
                              <a:gd name="T33" fmla="*/ T32 w 1236"/>
                              <a:gd name="T34" fmla="+- 0 3697 3060"/>
                              <a:gd name="T35" fmla="*/ 3697 h 637"/>
                              <a:gd name="T36" fmla="+- 0 7555 6319"/>
                              <a:gd name="T37" fmla="*/ T36 w 1236"/>
                              <a:gd name="T38" fmla="+- 0 3060 3060"/>
                              <a:gd name="T39" fmla="*/ 3060 h 6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236" h="637">
                                <a:moveTo>
                                  <a:pt x="154" y="128"/>
                                </a:moveTo>
                                <a:lnTo>
                                  <a:pt x="0" y="128"/>
                                </a:lnTo>
                                <a:lnTo>
                                  <a:pt x="0" y="637"/>
                                </a:lnTo>
                                <a:lnTo>
                                  <a:pt x="154" y="637"/>
                                </a:lnTo>
                                <a:lnTo>
                                  <a:pt x="154" y="128"/>
                                </a:lnTo>
                                <a:close/>
                                <a:moveTo>
                                  <a:pt x="1236" y="0"/>
                                </a:moveTo>
                                <a:lnTo>
                                  <a:pt x="1083" y="0"/>
                                </a:lnTo>
                                <a:lnTo>
                                  <a:pt x="1083" y="637"/>
                                </a:lnTo>
                                <a:lnTo>
                                  <a:pt x="1236" y="637"/>
                                </a:lnTo>
                                <a:lnTo>
                                  <a:pt x="1236" y="0"/>
                                </a:lnTo>
                                <a:close/>
                              </a:path>
                            </a:pathLst>
                          </a:custGeom>
                          <a:solidFill>
                            <a:srgbClr val="4471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1" name="Rectangle 499"/>
                        <wps:cNvSpPr>
                          <a:spLocks noChangeArrowheads="1"/>
                        </wps:cNvSpPr>
                        <wps:spPr bwMode="auto">
                          <a:xfrm>
                            <a:off x="6513" y="2553"/>
                            <a:ext cx="156" cy="1144"/>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2" name="AutoShape 500"/>
                        <wps:cNvSpPr>
                          <a:spLocks/>
                        </wps:cNvSpPr>
                        <wps:spPr bwMode="auto">
                          <a:xfrm>
                            <a:off x="7752" y="3056"/>
                            <a:ext cx="929" cy="8"/>
                          </a:xfrm>
                          <a:custGeom>
                            <a:avLst/>
                            <a:gdLst>
                              <a:gd name="T0" fmla="+- 0 7752 7752"/>
                              <a:gd name="T1" fmla="*/ T0 w 929"/>
                              <a:gd name="T2" fmla="+- 0 3064 3057"/>
                              <a:gd name="T3" fmla="*/ 3064 h 8"/>
                              <a:gd name="T4" fmla="+- 0 8484 7752"/>
                              <a:gd name="T5" fmla="*/ T4 w 929"/>
                              <a:gd name="T6" fmla="+- 0 3064 3057"/>
                              <a:gd name="T7" fmla="*/ 3064 h 8"/>
                              <a:gd name="T8" fmla="+- 0 7752 7752"/>
                              <a:gd name="T9" fmla="*/ T8 w 929"/>
                              <a:gd name="T10" fmla="+- 0 3057 3057"/>
                              <a:gd name="T11" fmla="*/ 3057 h 8"/>
                              <a:gd name="T12" fmla="+- 0 8484 7752"/>
                              <a:gd name="T13" fmla="*/ T12 w 929"/>
                              <a:gd name="T14" fmla="+- 0 3057 3057"/>
                              <a:gd name="T15" fmla="*/ 3057 h 8"/>
                              <a:gd name="T16" fmla="+- 0 8640 7752"/>
                              <a:gd name="T17" fmla="*/ T16 w 929"/>
                              <a:gd name="T18" fmla="+- 0 3064 3057"/>
                              <a:gd name="T19" fmla="*/ 3064 h 8"/>
                              <a:gd name="T20" fmla="+- 0 8681 7752"/>
                              <a:gd name="T21" fmla="*/ T20 w 929"/>
                              <a:gd name="T22" fmla="+- 0 3064 3057"/>
                              <a:gd name="T23" fmla="*/ 3064 h 8"/>
                              <a:gd name="T24" fmla="+- 0 8640 7752"/>
                              <a:gd name="T25" fmla="*/ T24 w 929"/>
                              <a:gd name="T26" fmla="+- 0 3057 3057"/>
                              <a:gd name="T27" fmla="*/ 3057 h 8"/>
                              <a:gd name="T28" fmla="+- 0 8681 7752"/>
                              <a:gd name="T29" fmla="*/ T28 w 929"/>
                              <a:gd name="T30" fmla="+- 0 3057 3057"/>
                              <a:gd name="T31" fmla="*/ 3057 h 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929" h="8">
                                <a:moveTo>
                                  <a:pt x="0" y="7"/>
                                </a:moveTo>
                                <a:lnTo>
                                  <a:pt x="732" y="7"/>
                                </a:lnTo>
                                <a:moveTo>
                                  <a:pt x="0" y="0"/>
                                </a:moveTo>
                                <a:lnTo>
                                  <a:pt x="732" y="0"/>
                                </a:lnTo>
                                <a:moveTo>
                                  <a:pt x="888" y="7"/>
                                </a:moveTo>
                                <a:lnTo>
                                  <a:pt x="929" y="7"/>
                                </a:lnTo>
                                <a:moveTo>
                                  <a:pt x="888" y="0"/>
                                </a:moveTo>
                                <a:lnTo>
                                  <a:pt x="92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 name="Rectangle 501"/>
                        <wps:cNvSpPr>
                          <a:spLocks noChangeArrowheads="1"/>
                        </wps:cNvSpPr>
                        <wps:spPr bwMode="auto">
                          <a:xfrm>
                            <a:off x="8484" y="2933"/>
                            <a:ext cx="156" cy="764"/>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4" name="AutoShape 502"/>
                        <wps:cNvSpPr>
                          <a:spLocks/>
                        </wps:cNvSpPr>
                        <wps:spPr bwMode="auto">
                          <a:xfrm>
                            <a:off x="5978" y="1790"/>
                            <a:ext cx="2703" cy="636"/>
                          </a:xfrm>
                          <a:custGeom>
                            <a:avLst/>
                            <a:gdLst>
                              <a:gd name="T0" fmla="+- 0 5978 5978"/>
                              <a:gd name="T1" fmla="*/ T0 w 2703"/>
                              <a:gd name="T2" fmla="+- 0 2427 1791"/>
                              <a:gd name="T3" fmla="*/ 2427 h 636"/>
                              <a:gd name="T4" fmla="+- 0 7598 5978"/>
                              <a:gd name="T5" fmla="*/ T4 w 2703"/>
                              <a:gd name="T6" fmla="+- 0 2427 1791"/>
                              <a:gd name="T7" fmla="*/ 2427 h 636"/>
                              <a:gd name="T8" fmla="+- 0 7752 5978"/>
                              <a:gd name="T9" fmla="*/ T8 w 2703"/>
                              <a:gd name="T10" fmla="+- 0 2427 1791"/>
                              <a:gd name="T11" fmla="*/ 2427 h 636"/>
                              <a:gd name="T12" fmla="+- 0 8681 5978"/>
                              <a:gd name="T13" fmla="*/ T12 w 2703"/>
                              <a:gd name="T14" fmla="+- 0 2427 1791"/>
                              <a:gd name="T15" fmla="*/ 2427 h 636"/>
                              <a:gd name="T16" fmla="+- 0 7752 5978"/>
                              <a:gd name="T17" fmla="*/ T16 w 2703"/>
                              <a:gd name="T18" fmla="+- 0 1791 1791"/>
                              <a:gd name="T19" fmla="*/ 1791 h 636"/>
                              <a:gd name="T20" fmla="+- 0 8681 5978"/>
                              <a:gd name="T21" fmla="*/ T20 w 2703"/>
                              <a:gd name="T22" fmla="+- 0 1791 1791"/>
                              <a:gd name="T23" fmla="*/ 1791 h 636"/>
                            </a:gdLst>
                            <a:ahLst/>
                            <a:cxnLst>
                              <a:cxn ang="0">
                                <a:pos x="T1" y="T3"/>
                              </a:cxn>
                              <a:cxn ang="0">
                                <a:pos x="T5" y="T7"/>
                              </a:cxn>
                              <a:cxn ang="0">
                                <a:pos x="T9" y="T11"/>
                              </a:cxn>
                              <a:cxn ang="0">
                                <a:pos x="T13" y="T15"/>
                              </a:cxn>
                              <a:cxn ang="0">
                                <a:pos x="T17" y="T19"/>
                              </a:cxn>
                              <a:cxn ang="0">
                                <a:pos x="T21" y="T23"/>
                              </a:cxn>
                            </a:cxnLst>
                            <a:rect l="0" t="0" r="r" b="b"/>
                            <a:pathLst>
                              <a:path w="2703" h="636">
                                <a:moveTo>
                                  <a:pt x="0" y="636"/>
                                </a:moveTo>
                                <a:lnTo>
                                  <a:pt x="1620" y="636"/>
                                </a:lnTo>
                                <a:moveTo>
                                  <a:pt x="1774" y="636"/>
                                </a:moveTo>
                                <a:lnTo>
                                  <a:pt x="2703" y="636"/>
                                </a:lnTo>
                                <a:moveTo>
                                  <a:pt x="1774" y="0"/>
                                </a:moveTo>
                                <a:lnTo>
                                  <a:pt x="2703"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503"/>
                        <wps:cNvSpPr>
                          <a:spLocks noChangeArrowheads="1"/>
                        </wps:cNvSpPr>
                        <wps:spPr bwMode="auto">
                          <a:xfrm>
                            <a:off x="7598" y="1281"/>
                            <a:ext cx="154" cy="2416"/>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8" name="AutoShape 504"/>
                        <wps:cNvSpPr>
                          <a:spLocks/>
                        </wps:cNvSpPr>
                        <wps:spPr bwMode="auto">
                          <a:xfrm>
                            <a:off x="8836" y="3056"/>
                            <a:ext cx="238" cy="8"/>
                          </a:xfrm>
                          <a:custGeom>
                            <a:avLst/>
                            <a:gdLst>
                              <a:gd name="T0" fmla="+- 0 8837 8837"/>
                              <a:gd name="T1" fmla="*/ T0 w 238"/>
                              <a:gd name="T2" fmla="+- 0 3064 3057"/>
                              <a:gd name="T3" fmla="*/ 3064 h 8"/>
                              <a:gd name="T4" fmla="+- 0 9074 8837"/>
                              <a:gd name="T5" fmla="*/ T4 w 238"/>
                              <a:gd name="T6" fmla="+- 0 3064 3057"/>
                              <a:gd name="T7" fmla="*/ 3064 h 8"/>
                              <a:gd name="T8" fmla="+- 0 8837 8837"/>
                              <a:gd name="T9" fmla="*/ T8 w 238"/>
                              <a:gd name="T10" fmla="+- 0 3057 3057"/>
                              <a:gd name="T11" fmla="*/ 3057 h 8"/>
                              <a:gd name="T12" fmla="+- 0 9074 8837"/>
                              <a:gd name="T13" fmla="*/ T12 w 238"/>
                              <a:gd name="T14" fmla="+- 0 3057 3057"/>
                              <a:gd name="T15" fmla="*/ 3057 h 8"/>
                            </a:gdLst>
                            <a:ahLst/>
                            <a:cxnLst>
                              <a:cxn ang="0">
                                <a:pos x="T1" y="T3"/>
                              </a:cxn>
                              <a:cxn ang="0">
                                <a:pos x="T5" y="T7"/>
                              </a:cxn>
                              <a:cxn ang="0">
                                <a:pos x="T9" y="T11"/>
                              </a:cxn>
                              <a:cxn ang="0">
                                <a:pos x="T13" y="T15"/>
                              </a:cxn>
                            </a:cxnLst>
                            <a:rect l="0" t="0" r="r" b="b"/>
                            <a:pathLst>
                              <a:path w="238" h="8">
                                <a:moveTo>
                                  <a:pt x="0" y="7"/>
                                </a:moveTo>
                                <a:lnTo>
                                  <a:pt x="237" y="7"/>
                                </a:lnTo>
                                <a:moveTo>
                                  <a:pt x="0" y="0"/>
                                </a:moveTo>
                                <a:lnTo>
                                  <a:pt x="237"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AutoShape 505"/>
                        <wps:cNvSpPr>
                          <a:spLocks/>
                        </wps:cNvSpPr>
                        <wps:spPr bwMode="auto">
                          <a:xfrm>
                            <a:off x="8836" y="1790"/>
                            <a:ext cx="563" cy="636"/>
                          </a:xfrm>
                          <a:custGeom>
                            <a:avLst/>
                            <a:gdLst>
                              <a:gd name="T0" fmla="+- 0 8837 8837"/>
                              <a:gd name="T1" fmla="*/ T0 w 563"/>
                              <a:gd name="T2" fmla="+- 0 2427 1791"/>
                              <a:gd name="T3" fmla="*/ 2427 h 636"/>
                              <a:gd name="T4" fmla="+- 0 9399 8837"/>
                              <a:gd name="T5" fmla="*/ T4 w 563"/>
                              <a:gd name="T6" fmla="+- 0 2427 1791"/>
                              <a:gd name="T7" fmla="*/ 2427 h 636"/>
                              <a:gd name="T8" fmla="+- 0 8837 8837"/>
                              <a:gd name="T9" fmla="*/ T8 w 563"/>
                              <a:gd name="T10" fmla="+- 0 1791 1791"/>
                              <a:gd name="T11" fmla="*/ 1791 h 636"/>
                              <a:gd name="T12" fmla="+- 0 9399 8837"/>
                              <a:gd name="T13" fmla="*/ T12 w 563"/>
                              <a:gd name="T14" fmla="+- 0 1791 1791"/>
                              <a:gd name="T15" fmla="*/ 1791 h 636"/>
                            </a:gdLst>
                            <a:ahLst/>
                            <a:cxnLst>
                              <a:cxn ang="0">
                                <a:pos x="T1" y="T3"/>
                              </a:cxn>
                              <a:cxn ang="0">
                                <a:pos x="T5" y="T7"/>
                              </a:cxn>
                              <a:cxn ang="0">
                                <a:pos x="T9" y="T11"/>
                              </a:cxn>
                              <a:cxn ang="0">
                                <a:pos x="T13" y="T15"/>
                              </a:cxn>
                            </a:cxnLst>
                            <a:rect l="0" t="0" r="r" b="b"/>
                            <a:pathLst>
                              <a:path w="563" h="636">
                                <a:moveTo>
                                  <a:pt x="0" y="636"/>
                                </a:moveTo>
                                <a:lnTo>
                                  <a:pt x="562" y="636"/>
                                </a:lnTo>
                                <a:moveTo>
                                  <a:pt x="0" y="0"/>
                                </a:moveTo>
                                <a:lnTo>
                                  <a:pt x="562"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 name="AutoShape 506"/>
                        <wps:cNvSpPr>
                          <a:spLocks/>
                        </wps:cNvSpPr>
                        <wps:spPr bwMode="auto">
                          <a:xfrm>
                            <a:off x="8836" y="1151"/>
                            <a:ext cx="563" cy="8"/>
                          </a:xfrm>
                          <a:custGeom>
                            <a:avLst/>
                            <a:gdLst>
                              <a:gd name="T0" fmla="+- 0 8837 8837"/>
                              <a:gd name="T1" fmla="*/ T0 w 563"/>
                              <a:gd name="T2" fmla="+- 0 1159 1151"/>
                              <a:gd name="T3" fmla="*/ 1159 h 8"/>
                              <a:gd name="T4" fmla="+- 0 9399 8837"/>
                              <a:gd name="T5" fmla="*/ T4 w 563"/>
                              <a:gd name="T6" fmla="+- 0 1159 1151"/>
                              <a:gd name="T7" fmla="*/ 1159 h 8"/>
                              <a:gd name="T8" fmla="+- 0 8837 8837"/>
                              <a:gd name="T9" fmla="*/ T8 w 563"/>
                              <a:gd name="T10" fmla="+- 0 1151 1151"/>
                              <a:gd name="T11" fmla="*/ 1151 h 8"/>
                              <a:gd name="T12" fmla="+- 0 9399 8837"/>
                              <a:gd name="T13" fmla="*/ T12 w 563"/>
                              <a:gd name="T14" fmla="+- 0 1151 1151"/>
                              <a:gd name="T15" fmla="*/ 1151 h 8"/>
                            </a:gdLst>
                            <a:ahLst/>
                            <a:cxnLst>
                              <a:cxn ang="0">
                                <a:pos x="T1" y="T3"/>
                              </a:cxn>
                              <a:cxn ang="0">
                                <a:pos x="T5" y="T7"/>
                              </a:cxn>
                              <a:cxn ang="0">
                                <a:pos x="T9" y="T11"/>
                              </a:cxn>
                              <a:cxn ang="0">
                                <a:pos x="T13" y="T15"/>
                              </a:cxn>
                            </a:cxnLst>
                            <a:rect l="0" t="0" r="r" b="b"/>
                            <a:pathLst>
                              <a:path w="563" h="8">
                                <a:moveTo>
                                  <a:pt x="0" y="8"/>
                                </a:moveTo>
                                <a:lnTo>
                                  <a:pt x="562" y="8"/>
                                </a:lnTo>
                                <a:moveTo>
                                  <a:pt x="0" y="0"/>
                                </a:moveTo>
                                <a:lnTo>
                                  <a:pt x="562"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Rectangle 507"/>
                        <wps:cNvSpPr>
                          <a:spLocks noChangeArrowheads="1"/>
                        </wps:cNvSpPr>
                        <wps:spPr bwMode="auto">
                          <a:xfrm>
                            <a:off x="8680" y="1027"/>
                            <a:ext cx="156" cy="267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2" name="AutoShape 508"/>
                        <wps:cNvSpPr>
                          <a:spLocks/>
                        </wps:cNvSpPr>
                        <wps:spPr bwMode="auto">
                          <a:xfrm>
                            <a:off x="3460" y="3187"/>
                            <a:ext cx="1239" cy="510"/>
                          </a:xfrm>
                          <a:custGeom>
                            <a:avLst/>
                            <a:gdLst>
                              <a:gd name="T0" fmla="+- 0 3617 3461"/>
                              <a:gd name="T1" fmla="*/ T0 w 1239"/>
                              <a:gd name="T2" fmla="+- 0 3188 3188"/>
                              <a:gd name="T3" fmla="*/ 3188 h 510"/>
                              <a:gd name="T4" fmla="+- 0 3461 3461"/>
                              <a:gd name="T5" fmla="*/ T4 w 1239"/>
                              <a:gd name="T6" fmla="+- 0 3188 3188"/>
                              <a:gd name="T7" fmla="*/ 3188 h 510"/>
                              <a:gd name="T8" fmla="+- 0 3461 3461"/>
                              <a:gd name="T9" fmla="*/ T8 w 1239"/>
                              <a:gd name="T10" fmla="+- 0 3697 3188"/>
                              <a:gd name="T11" fmla="*/ 3697 h 510"/>
                              <a:gd name="T12" fmla="+- 0 3617 3461"/>
                              <a:gd name="T13" fmla="*/ T12 w 1239"/>
                              <a:gd name="T14" fmla="+- 0 3697 3188"/>
                              <a:gd name="T15" fmla="*/ 3697 h 510"/>
                              <a:gd name="T16" fmla="+- 0 3617 3461"/>
                              <a:gd name="T17" fmla="*/ T16 w 1239"/>
                              <a:gd name="T18" fmla="+- 0 3188 3188"/>
                              <a:gd name="T19" fmla="*/ 3188 h 510"/>
                              <a:gd name="T20" fmla="+- 0 4699 3461"/>
                              <a:gd name="T21" fmla="*/ T20 w 1239"/>
                              <a:gd name="T22" fmla="+- 0 3188 3188"/>
                              <a:gd name="T23" fmla="*/ 3188 h 510"/>
                              <a:gd name="T24" fmla="+- 0 4546 3461"/>
                              <a:gd name="T25" fmla="*/ T24 w 1239"/>
                              <a:gd name="T26" fmla="+- 0 3188 3188"/>
                              <a:gd name="T27" fmla="*/ 3188 h 510"/>
                              <a:gd name="T28" fmla="+- 0 4546 3461"/>
                              <a:gd name="T29" fmla="*/ T28 w 1239"/>
                              <a:gd name="T30" fmla="+- 0 3697 3188"/>
                              <a:gd name="T31" fmla="*/ 3697 h 510"/>
                              <a:gd name="T32" fmla="+- 0 4699 3461"/>
                              <a:gd name="T33" fmla="*/ T32 w 1239"/>
                              <a:gd name="T34" fmla="+- 0 3697 3188"/>
                              <a:gd name="T35" fmla="*/ 3697 h 510"/>
                              <a:gd name="T36" fmla="+- 0 4699 3461"/>
                              <a:gd name="T37" fmla="*/ T36 w 1239"/>
                              <a:gd name="T38" fmla="+- 0 3188 3188"/>
                              <a:gd name="T39" fmla="*/ 3188 h 5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239" h="510">
                                <a:moveTo>
                                  <a:pt x="156" y="0"/>
                                </a:moveTo>
                                <a:lnTo>
                                  <a:pt x="0" y="0"/>
                                </a:lnTo>
                                <a:lnTo>
                                  <a:pt x="0" y="509"/>
                                </a:lnTo>
                                <a:lnTo>
                                  <a:pt x="156" y="509"/>
                                </a:lnTo>
                                <a:lnTo>
                                  <a:pt x="156" y="0"/>
                                </a:lnTo>
                                <a:close/>
                                <a:moveTo>
                                  <a:pt x="1238" y="0"/>
                                </a:moveTo>
                                <a:lnTo>
                                  <a:pt x="1085" y="0"/>
                                </a:lnTo>
                                <a:lnTo>
                                  <a:pt x="1085" y="509"/>
                                </a:lnTo>
                                <a:lnTo>
                                  <a:pt x="1238" y="509"/>
                                </a:lnTo>
                                <a:lnTo>
                                  <a:pt x="1238" y="0"/>
                                </a:lnTo>
                                <a:close/>
                              </a:path>
                            </a:pathLst>
                          </a:custGeom>
                          <a:solidFill>
                            <a:srgbClr val="A4A4A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3" name="AutoShape 509"/>
                        <wps:cNvSpPr>
                          <a:spLocks/>
                        </wps:cNvSpPr>
                        <wps:spPr bwMode="auto">
                          <a:xfrm>
                            <a:off x="5781" y="3056"/>
                            <a:ext cx="44" cy="8"/>
                          </a:xfrm>
                          <a:custGeom>
                            <a:avLst/>
                            <a:gdLst>
                              <a:gd name="T0" fmla="+- 0 5782 5782"/>
                              <a:gd name="T1" fmla="*/ T0 w 44"/>
                              <a:gd name="T2" fmla="+- 0 3064 3057"/>
                              <a:gd name="T3" fmla="*/ 3064 h 8"/>
                              <a:gd name="T4" fmla="+- 0 5825 5782"/>
                              <a:gd name="T5" fmla="*/ T4 w 44"/>
                              <a:gd name="T6" fmla="+- 0 3064 3057"/>
                              <a:gd name="T7" fmla="*/ 3064 h 8"/>
                              <a:gd name="T8" fmla="+- 0 5782 5782"/>
                              <a:gd name="T9" fmla="*/ T8 w 44"/>
                              <a:gd name="T10" fmla="+- 0 3057 3057"/>
                              <a:gd name="T11" fmla="*/ 3057 h 8"/>
                              <a:gd name="T12" fmla="+- 0 5825 5782"/>
                              <a:gd name="T13" fmla="*/ T12 w 44"/>
                              <a:gd name="T14" fmla="+- 0 3057 3057"/>
                              <a:gd name="T15" fmla="*/ 3057 h 8"/>
                            </a:gdLst>
                            <a:ahLst/>
                            <a:cxnLst>
                              <a:cxn ang="0">
                                <a:pos x="T1" y="T3"/>
                              </a:cxn>
                              <a:cxn ang="0">
                                <a:pos x="T5" y="T7"/>
                              </a:cxn>
                              <a:cxn ang="0">
                                <a:pos x="T9" y="T11"/>
                              </a:cxn>
                              <a:cxn ang="0">
                                <a:pos x="T13" y="T15"/>
                              </a:cxn>
                            </a:cxnLst>
                            <a:rect l="0" t="0" r="r" b="b"/>
                            <a:pathLst>
                              <a:path w="44" h="8">
                                <a:moveTo>
                                  <a:pt x="0" y="7"/>
                                </a:moveTo>
                                <a:lnTo>
                                  <a:pt x="43" y="7"/>
                                </a:lnTo>
                                <a:moveTo>
                                  <a:pt x="0" y="0"/>
                                </a:moveTo>
                                <a:lnTo>
                                  <a:pt x="43"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AutoShape 510"/>
                        <wps:cNvSpPr>
                          <a:spLocks/>
                        </wps:cNvSpPr>
                        <wps:spPr bwMode="auto">
                          <a:xfrm>
                            <a:off x="5628" y="2933"/>
                            <a:ext cx="3406" cy="764"/>
                          </a:xfrm>
                          <a:custGeom>
                            <a:avLst/>
                            <a:gdLst>
                              <a:gd name="T0" fmla="+- 0 5782 5628"/>
                              <a:gd name="T1" fmla="*/ T0 w 3406"/>
                              <a:gd name="T2" fmla="+- 0 2933 2933"/>
                              <a:gd name="T3" fmla="*/ 2933 h 764"/>
                              <a:gd name="T4" fmla="+- 0 5628 5628"/>
                              <a:gd name="T5" fmla="*/ T4 w 3406"/>
                              <a:gd name="T6" fmla="+- 0 2933 2933"/>
                              <a:gd name="T7" fmla="*/ 2933 h 764"/>
                              <a:gd name="T8" fmla="+- 0 5628 5628"/>
                              <a:gd name="T9" fmla="*/ T8 w 3406"/>
                              <a:gd name="T10" fmla="+- 0 3697 2933"/>
                              <a:gd name="T11" fmla="*/ 3697 h 764"/>
                              <a:gd name="T12" fmla="+- 0 5782 5628"/>
                              <a:gd name="T13" fmla="*/ T12 w 3406"/>
                              <a:gd name="T14" fmla="+- 0 3697 2933"/>
                              <a:gd name="T15" fmla="*/ 3697 h 764"/>
                              <a:gd name="T16" fmla="+- 0 5782 5628"/>
                              <a:gd name="T17" fmla="*/ T16 w 3406"/>
                              <a:gd name="T18" fmla="+- 0 2933 2933"/>
                              <a:gd name="T19" fmla="*/ 2933 h 764"/>
                              <a:gd name="T20" fmla="+- 0 6866 5628"/>
                              <a:gd name="T21" fmla="*/ T20 w 3406"/>
                              <a:gd name="T22" fmla="+- 0 3315 2933"/>
                              <a:gd name="T23" fmla="*/ 3315 h 764"/>
                              <a:gd name="T24" fmla="+- 0 6710 5628"/>
                              <a:gd name="T25" fmla="*/ T24 w 3406"/>
                              <a:gd name="T26" fmla="+- 0 3315 2933"/>
                              <a:gd name="T27" fmla="*/ 3315 h 764"/>
                              <a:gd name="T28" fmla="+- 0 6710 5628"/>
                              <a:gd name="T29" fmla="*/ T28 w 3406"/>
                              <a:gd name="T30" fmla="+- 0 3697 2933"/>
                              <a:gd name="T31" fmla="*/ 3697 h 764"/>
                              <a:gd name="T32" fmla="+- 0 6866 5628"/>
                              <a:gd name="T33" fmla="*/ T32 w 3406"/>
                              <a:gd name="T34" fmla="+- 0 3697 2933"/>
                              <a:gd name="T35" fmla="*/ 3697 h 764"/>
                              <a:gd name="T36" fmla="+- 0 6866 5628"/>
                              <a:gd name="T37" fmla="*/ T36 w 3406"/>
                              <a:gd name="T38" fmla="+- 0 3315 2933"/>
                              <a:gd name="T39" fmla="*/ 3315 h 764"/>
                              <a:gd name="T40" fmla="+- 0 7949 5628"/>
                              <a:gd name="T41" fmla="*/ T40 w 3406"/>
                              <a:gd name="T42" fmla="+- 0 3442 2933"/>
                              <a:gd name="T43" fmla="*/ 3442 h 764"/>
                              <a:gd name="T44" fmla="+- 0 7795 5628"/>
                              <a:gd name="T45" fmla="*/ T44 w 3406"/>
                              <a:gd name="T46" fmla="+- 0 3442 2933"/>
                              <a:gd name="T47" fmla="*/ 3442 h 764"/>
                              <a:gd name="T48" fmla="+- 0 7795 5628"/>
                              <a:gd name="T49" fmla="*/ T48 w 3406"/>
                              <a:gd name="T50" fmla="+- 0 3697 2933"/>
                              <a:gd name="T51" fmla="*/ 3697 h 764"/>
                              <a:gd name="T52" fmla="+- 0 7949 5628"/>
                              <a:gd name="T53" fmla="*/ T52 w 3406"/>
                              <a:gd name="T54" fmla="+- 0 3697 2933"/>
                              <a:gd name="T55" fmla="*/ 3697 h 764"/>
                              <a:gd name="T56" fmla="+- 0 7949 5628"/>
                              <a:gd name="T57" fmla="*/ T56 w 3406"/>
                              <a:gd name="T58" fmla="+- 0 3442 2933"/>
                              <a:gd name="T59" fmla="*/ 3442 h 764"/>
                              <a:gd name="T60" fmla="+- 0 9034 5628"/>
                              <a:gd name="T61" fmla="*/ T60 w 3406"/>
                              <a:gd name="T62" fmla="+- 0 3442 2933"/>
                              <a:gd name="T63" fmla="*/ 3442 h 764"/>
                              <a:gd name="T64" fmla="+- 0 8878 5628"/>
                              <a:gd name="T65" fmla="*/ T64 w 3406"/>
                              <a:gd name="T66" fmla="+- 0 3442 2933"/>
                              <a:gd name="T67" fmla="*/ 3442 h 764"/>
                              <a:gd name="T68" fmla="+- 0 8878 5628"/>
                              <a:gd name="T69" fmla="*/ T68 w 3406"/>
                              <a:gd name="T70" fmla="+- 0 3697 2933"/>
                              <a:gd name="T71" fmla="*/ 3697 h 764"/>
                              <a:gd name="T72" fmla="+- 0 9034 5628"/>
                              <a:gd name="T73" fmla="*/ T72 w 3406"/>
                              <a:gd name="T74" fmla="+- 0 3697 2933"/>
                              <a:gd name="T75" fmla="*/ 3697 h 764"/>
                              <a:gd name="T76" fmla="+- 0 9034 5628"/>
                              <a:gd name="T77" fmla="*/ T76 w 3406"/>
                              <a:gd name="T78" fmla="+- 0 3442 2933"/>
                              <a:gd name="T79" fmla="*/ 3442 h 7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406" h="764">
                                <a:moveTo>
                                  <a:pt x="154" y="0"/>
                                </a:moveTo>
                                <a:lnTo>
                                  <a:pt x="0" y="0"/>
                                </a:lnTo>
                                <a:lnTo>
                                  <a:pt x="0" y="764"/>
                                </a:lnTo>
                                <a:lnTo>
                                  <a:pt x="154" y="764"/>
                                </a:lnTo>
                                <a:lnTo>
                                  <a:pt x="154" y="0"/>
                                </a:lnTo>
                                <a:close/>
                                <a:moveTo>
                                  <a:pt x="1238" y="382"/>
                                </a:moveTo>
                                <a:lnTo>
                                  <a:pt x="1082" y="382"/>
                                </a:lnTo>
                                <a:lnTo>
                                  <a:pt x="1082" y="764"/>
                                </a:lnTo>
                                <a:lnTo>
                                  <a:pt x="1238" y="764"/>
                                </a:lnTo>
                                <a:lnTo>
                                  <a:pt x="1238" y="382"/>
                                </a:lnTo>
                                <a:close/>
                                <a:moveTo>
                                  <a:pt x="2321" y="509"/>
                                </a:moveTo>
                                <a:lnTo>
                                  <a:pt x="2167" y="509"/>
                                </a:lnTo>
                                <a:lnTo>
                                  <a:pt x="2167" y="764"/>
                                </a:lnTo>
                                <a:lnTo>
                                  <a:pt x="2321" y="764"/>
                                </a:lnTo>
                                <a:lnTo>
                                  <a:pt x="2321" y="509"/>
                                </a:lnTo>
                                <a:close/>
                                <a:moveTo>
                                  <a:pt x="3406" y="509"/>
                                </a:moveTo>
                                <a:lnTo>
                                  <a:pt x="3250" y="509"/>
                                </a:lnTo>
                                <a:lnTo>
                                  <a:pt x="3250" y="764"/>
                                </a:lnTo>
                                <a:lnTo>
                                  <a:pt x="3406" y="764"/>
                                </a:lnTo>
                                <a:lnTo>
                                  <a:pt x="3406" y="509"/>
                                </a:lnTo>
                                <a:close/>
                              </a:path>
                            </a:pathLst>
                          </a:custGeom>
                          <a:solidFill>
                            <a:srgbClr val="A4A4A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5" name="AutoShape 511"/>
                        <wps:cNvSpPr>
                          <a:spLocks/>
                        </wps:cNvSpPr>
                        <wps:spPr bwMode="auto">
                          <a:xfrm>
                            <a:off x="3657" y="2299"/>
                            <a:ext cx="4488" cy="1398"/>
                          </a:xfrm>
                          <a:custGeom>
                            <a:avLst/>
                            <a:gdLst>
                              <a:gd name="T0" fmla="+- 0 3811 3658"/>
                              <a:gd name="T1" fmla="*/ T0 w 4488"/>
                              <a:gd name="T2" fmla="+- 0 2806 2300"/>
                              <a:gd name="T3" fmla="*/ 2806 h 1398"/>
                              <a:gd name="T4" fmla="+- 0 3658 3658"/>
                              <a:gd name="T5" fmla="*/ T4 w 4488"/>
                              <a:gd name="T6" fmla="+- 0 2806 2300"/>
                              <a:gd name="T7" fmla="*/ 2806 h 1398"/>
                              <a:gd name="T8" fmla="+- 0 3658 3658"/>
                              <a:gd name="T9" fmla="*/ T8 w 4488"/>
                              <a:gd name="T10" fmla="+- 0 3697 2300"/>
                              <a:gd name="T11" fmla="*/ 3697 h 1398"/>
                              <a:gd name="T12" fmla="+- 0 3811 3658"/>
                              <a:gd name="T13" fmla="*/ T12 w 4488"/>
                              <a:gd name="T14" fmla="+- 0 3697 2300"/>
                              <a:gd name="T15" fmla="*/ 3697 h 1398"/>
                              <a:gd name="T16" fmla="+- 0 3811 3658"/>
                              <a:gd name="T17" fmla="*/ T16 w 4488"/>
                              <a:gd name="T18" fmla="+- 0 2806 2300"/>
                              <a:gd name="T19" fmla="*/ 2806 h 1398"/>
                              <a:gd name="T20" fmla="+- 0 4896 3658"/>
                              <a:gd name="T21" fmla="*/ T20 w 4488"/>
                              <a:gd name="T22" fmla="+- 0 3060 2300"/>
                              <a:gd name="T23" fmla="*/ 3060 h 1398"/>
                              <a:gd name="T24" fmla="+- 0 4740 3658"/>
                              <a:gd name="T25" fmla="*/ T24 w 4488"/>
                              <a:gd name="T26" fmla="+- 0 3060 2300"/>
                              <a:gd name="T27" fmla="*/ 3060 h 1398"/>
                              <a:gd name="T28" fmla="+- 0 4740 3658"/>
                              <a:gd name="T29" fmla="*/ T28 w 4488"/>
                              <a:gd name="T30" fmla="+- 0 3697 2300"/>
                              <a:gd name="T31" fmla="*/ 3697 h 1398"/>
                              <a:gd name="T32" fmla="+- 0 4896 3658"/>
                              <a:gd name="T33" fmla="*/ T32 w 4488"/>
                              <a:gd name="T34" fmla="+- 0 3697 2300"/>
                              <a:gd name="T35" fmla="*/ 3697 h 1398"/>
                              <a:gd name="T36" fmla="+- 0 4896 3658"/>
                              <a:gd name="T37" fmla="*/ T36 w 4488"/>
                              <a:gd name="T38" fmla="+- 0 3060 2300"/>
                              <a:gd name="T39" fmla="*/ 3060 h 1398"/>
                              <a:gd name="T40" fmla="+- 0 5978 3658"/>
                              <a:gd name="T41" fmla="*/ T40 w 4488"/>
                              <a:gd name="T42" fmla="+- 0 2300 2300"/>
                              <a:gd name="T43" fmla="*/ 2300 h 1398"/>
                              <a:gd name="T44" fmla="+- 0 5825 3658"/>
                              <a:gd name="T45" fmla="*/ T44 w 4488"/>
                              <a:gd name="T46" fmla="+- 0 2300 2300"/>
                              <a:gd name="T47" fmla="*/ 2300 h 1398"/>
                              <a:gd name="T48" fmla="+- 0 5825 3658"/>
                              <a:gd name="T49" fmla="*/ T48 w 4488"/>
                              <a:gd name="T50" fmla="+- 0 3697 2300"/>
                              <a:gd name="T51" fmla="*/ 3697 h 1398"/>
                              <a:gd name="T52" fmla="+- 0 5978 3658"/>
                              <a:gd name="T53" fmla="*/ T52 w 4488"/>
                              <a:gd name="T54" fmla="+- 0 3697 2300"/>
                              <a:gd name="T55" fmla="*/ 3697 h 1398"/>
                              <a:gd name="T56" fmla="+- 0 5978 3658"/>
                              <a:gd name="T57" fmla="*/ T56 w 4488"/>
                              <a:gd name="T58" fmla="+- 0 2300 2300"/>
                              <a:gd name="T59" fmla="*/ 2300 h 1398"/>
                              <a:gd name="T60" fmla="+- 0 7063 3658"/>
                              <a:gd name="T61" fmla="*/ T60 w 4488"/>
                              <a:gd name="T62" fmla="+- 0 3315 2300"/>
                              <a:gd name="T63" fmla="*/ 3315 h 1398"/>
                              <a:gd name="T64" fmla="+- 0 6907 3658"/>
                              <a:gd name="T65" fmla="*/ T64 w 4488"/>
                              <a:gd name="T66" fmla="+- 0 3315 2300"/>
                              <a:gd name="T67" fmla="*/ 3315 h 1398"/>
                              <a:gd name="T68" fmla="+- 0 6907 3658"/>
                              <a:gd name="T69" fmla="*/ T68 w 4488"/>
                              <a:gd name="T70" fmla="+- 0 3697 2300"/>
                              <a:gd name="T71" fmla="*/ 3697 h 1398"/>
                              <a:gd name="T72" fmla="+- 0 7063 3658"/>
                              <a:gd name="T73" fmla="*/ T72 w 4488"/>
                              <a:gd name="T74" fmla="+- 0 3697 2300"/>
                              <a:gd name="T75" fmla="*/ 3697 h 1398"/>
                              <a:gd name="T76" fmla="+- 0 7063 3658"/>
                              <a:gd name="T77" fmla="*/ T76 w 4488"/>
                              <a:gd name="T78" fmla="+- 0 3315 2300"/>
                              <a:gd name="T79" fmla="*/ 3315 h 1398"/>
                              <a:gd name="T80" fmla="+- 0 8146 3658"/>
                              <a:gd name="T81" fmla="*/ T80 w 4488"/>
                              <a:gd name="T82" fmla="+- 0 3442 2300"/>
                              <a:gd name="T83" fmla="*/ 3442 h 1398"/>
                              <a:gd name="T84" fmla="+- 0 7992 3658"/>
                              <a:gd name="T85" fmla="*/ T84 w 4488"/>
                              <a:gd name="T86" fmla="+- 0 3442 2300"/>
                              <a:gd name="T87" fmla="*/ 3442 h 1398"/>
                              <a:gd name="T88" fmla="+- 0 7992 3658"/>
                              <a:gd name="T89" fmla="*/ T88 w 4488"/>
                              <a:gd name="T90" fmla="+- 0 3697 2300"/>
                              <a:gd name="T91" fmla="*/ 3697 h 1398"/>
                              <a:gd name="T92" fmla="+- 0 8146 3658"/>
                              <a:gd name="T93" fmla="*/ T92 w 4488"/>
                              <a:gd name="T94" fmla="+- 0 3697 2300"/>
                              <a:gd name="T95" fmla="*/ 3697 h 1398"/>
                              <a:gd name="T96" fmla="+- 0 8146 3658"/>
                              <a:gd name="T97" fmla="*/ T96 w 4488"/>
                              <a:gd name="T98" fmla="+- 0 3442 2300"/>
                              <a:gd name="T99" fmla="*/ 3442 h 13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488" h="1398">
                                <a:moveTo>
                                  <a:pt x="153" y="506"/>
                                </a:moveTo>
                                <a:lnTo>
                                  <a:pt x="0" y="506"/>
                                </a:lnTo>
                                <a:lnTo>
                                  <a:pt x="0" y="1397"/>
                                </a:lnTo>
                                <a:lnTo>
                                  <a:pt x="153" y="1397"/>
                                </a:lnTo>
                                <a:lnTo>
                                  <a:pt x="153" y="506"/>
                                </a:lnTo>
                                <a:close/>
                                <a:moveTo>
                                  <a:pt x="1238" y="760"/>
                                </a:moveTo>
                                <a:lnTo>
                                  <a:pt x="1082" y="760"/>
                                </a:lnTo>
                                <a:lnTo>
                                  <a:pt x="1082" y="1397"/>
                                </a:lnTo>
                                <a:lnTo>
                                  <a:pt x="1238" y="1397"/>
                                </a:lnTo>
                                <a:lnTo>
                                  <a:pt x="1238" y="760"/>
                                </a:lnTo>
                                <a:close/>
                                <a:moveTo>
                                  <a:pt x="2320" y="0"/>
                                </a:moveTo>
                                <a:lnTo>
                                  <a:pt x="2167" y="0"/>
                                </a:lnTo>
                                <a:lnTo>
                                  <a:pt x="2167" y="1397"/>
                                </a:lnTo>
                                <a:lnTo>
                                  <a:pt x="2320" y="1397"/>
                                </a:lnTo>
                                <a:lnTo>
                                  <a:pt x="2320" y="0"/>
                                </a:lnTo>
                                <a:close/>
                                <a:moveTo>
                                  <a:pt x="3405" y="1015"/>
                                </a:moveTo>
                                <a:lnTo>
                                  <a:pt x="3249" y="1015"/>
                                </a:lnTo>
                                <a:lnTo>
                                  <a:pt x="3249" y="1397"/>
                                </a:lnTo>
                                <a:lnTo>
                                  <a:pt x="3405" y="1397"/>
                                </a:lnTo>
                                <a:lnTo>
                                  <a:pt x="3405" y="1015"/>
                                </a:lnTo>
                                <a:close/>
                                <a:moveTo>
                                  <a:pt x="4488" y="1142"/>
                                </a:moveTo>
                                <a:lnTo>
                                  <a:pt x="4334" y="1142"/>
                                </a:lnTo>
                                <a:lnTo>
                                  <a:pt x="4334" y="1397"/>
                                </a:lnTo>
                                <a:lnTo>
                                  <a:pt x="4488" y="1397"/>
                                </a:lnTo>
                                <a:lnTo>
                                  <a:pt x="4488" y="1142"/>
                                </a:lnTo>
                                <a:close/>
                              </a:path>
                            </a:pathLst>
                          </a:custGeom>
                          <a:solidFill>
                            <a:srgbClr val="FFC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6" name="AutoShape 512"/>
                        <wps:cNvSpPr>
                          <a:spLocks/>
                        </wps:cNvSpPr>
                        <wps:spPr bwMode="auto">
                          <a:xfrm>
                            <a:off x="9230" y="3056"/>
                            <a:ext cx="169" cy="8"/>
                          </a:xfrm>
                          <a:custGeom>
                            <a:avLst/>
                            <a:gdLst>
                              <a:gd name="T0" fmla="+- 0 9230 9230"/>
                              <a:gd name="T1" fmla="*/ T0 w 169"/>
                              <a:gd name="T2" fmla="+- 0 3064 3057"/>
                              <a:gd name="T3" fmla="*/ 3064 h 8"/>
                              <a:gd name="T4" fmla="+- 0 9399 9230"/>
                              <a:gd name="T5" fmla="*/ T4 w 169"/>
                              <a:gd name="T6" fmla="+- 0 3064 3057"/>
                              <a:gd name="T7" fmla="*/ 3064 h 8"/>
                              <a:gd name="T8" fmla="+- 0 9230 9230"/>
                              <a:gd name="T9" fmla="*/ T8 w 169"/>
                              <a:gd name="T10" fmla="+- 0 3057 3057"/>
                              <a:gd name="T11" fmla="*/ 3057 h 8"/>
                              <a:gd name="T12" fmla="+- 0 9399 9230"/>
                              <a:gd name="T13" fmla="*/ T12 w 169"/>
                              <a:gd name="T14" fmla="+- 0 3057 3057"/>
                              <a:gd name="T15" fmla="*/ 3057 h 8"/>
                            </a:gdLst>
                            <a:ahLst/>
                            <a:cxnLst>
                              <a:cxn ang="0">
                                <a:pos x="T1" y="T3"/>
                              </a:cxn>
                              <a:cxn ang="0">
                                <a:pos x="T5" y="T7"/>
                              </a:cxn>
                              <a:cxn ang="0">
                                <a:pos x="T9" y="T11"/>
                              </a:cxn>
                              <a:cxn ang="0">
                                <a:pos x="T13" y="T15"/>
                              </a:cxn>
                            </a:cxnLst>
                            <a:rect l="0" t="0" r="r" b="b"/>
                            <a:pathLst>
                              <a:path w="169" h="8">
                                <a:moveTo>
                                  <a:pt x="0" y="7"/>
                                </a:moveTo>
                                <a:lnTo>
                                  <a:pt x="169" y="7"/>
                                </a:lnTo>
                                <a:moveTo>
                                  <a:pt x="0" y="0"/>
                                </a:moveTo>
                                <a:lnTo>
                                  <a:pt x="169"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513"/>
                        <wps:cNvSpPr>
                          <a:spLocks noChangeArrowheads="1"/>
                        </wps:cNvSpPr>
                        <wps:spPr bwMode="auto">
                          <a:xfrm>
                            <a:off x="9074" y="2805"/>
                            <a:ext cx="156" cy="892"/>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8" name="AutoShape 514"/>
                        <wps:cNvSpPr>
                          <a:spLocks/>
                        </wps:cNvSpPr>
                        <wps:spPr bwMode="auto">
                          <a:xfrm>
                            <a:off x="2898" y="518"/>
                            <a:ext cx="6501" cy="3179"/>
                          </a:xfrm>
                          <a:custGeom>
                            <a:avLst/>
                            <a:gdLst>
                              <a:gd name="T0" fmla="+- 0 2898 2898"/>
                              <a:gd name="T1" fmla="*/ T0 w 6501"/>
                              <a:gd name="T2" fmla="+- 0 3697 519"/>
                              <a:gd name="T3" fmla="*/ 3697 h 3179"/>
                              <a:gd name="T4" fmla="+- 0 9399 2898"/>
                              <a:gd name="T5" fmla="*/ T4 w 6501"/>
                              <a:gd name="T6" fmla="+- 0 3697 519"/>
                              <a:gd name="T7" fmla="*/ 3697 h 3179"/>
                              <a:gd name="T8" fmla="+- 0 2898 2898"/>
                              <a:gd name="T9" fmla="*/ T8 w 6501"/>
                              <a:gd name="T10" fmla="+- 0 519 519"/>
                              <a:gd name="T11" fmla="*/ 519 h 3179"/>
                              <a:gd name="T12" fmla="+- 0 9399 2898"/>
                              <a:gd name="T13" fmla="*/ T12 w 6501"/>
                              <a:gd name="T14" fmla="+- 0 519 519"/>
                              <a:gd name="T15" fmla="*/ 519 h 3179"/>
                            </a:gdLst>
                            <a:ahLst/>
                            <a:cxnLst>
                              <a:cxn ang="0">
                                <a:pos x="T1" y="T3"/>
                              </a:cxn>
                              <a:cxn ang="0">
                                <a:pos x="T5" y="T7"/>
                              </a:cxn>
                              <a:cxn ang="0">
                                <a:pos x="T9" y="T11"/>
                              </a:cxn>
                              <a:cxn ang="0">
                                <a:pos x="T13" y="T15"/>
                              </a:cxn>
                            </a:cxnLst>
                            <a:rect l="0" t="0" r="r" b="b"/>
                            <a:pathLst>
                              <a:path w="6501" h="3179">
                                <a:moveTo>
                                  <a:pt x="0" y="3178"/>
                                </a:moveTo>
                                <a:lnTo>
                                  <a:pt x="6501" y="3178"/>
                                </a:lnTo>
                                <a:moveTo>
                                  <a:pt x="0" y="0"/>
                                </a:moveTo>
                                <a:lnTo>
                                  <a:pt x="650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Rectangle 515"/>
                        <wps:cNvSpPr>
                          <a:spLocks noChangeArrowheads="1"/>
                        </wps:cNvSpPr>
                        <wps:spPr bwMode="auto">
                          <a:xfrm>
                            <a:off x="4533" y="4280"/>
                            <a:ext cx="99" cy="99"/>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0" name="Rectangle 516"/>
                        <wps:cNvSpPr>
                          <a:spLocks noChangeArrowheads="1"/>
                        </wps:cNvSpPr>
                        <wps:spPr bwMode="auto">
                          <a:xfrm>
                            <a:off x="5223" y="4280"/>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1" name="Rectangle 517"/>
                        <wps:cNvSpPr>
                          <a:spLocks noChangeArrowheads="1"/>
                        </wps:cNvSpPr>
                        <wps:spPr bwMode="auto">
                          <a:xfrm>
                            <a:off x="5928" y="4280"/>
                            <a:ext cx="99" cy="99"/>
                          </a:xfrm>
                          <a:prstGeom prst="rect">
                            <a:avLst/>
                          </a:prstGeom>
                          <a:solidFill>
                            <a:srgbClr val="A4A4A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2" name="Rectangle 518"/>
                        <wps:cNvSpPr>
                          <a:spLocks noChangeArrowheads="1"/>
                        </wps:cNvSpPr>
                        <wps:spPr bwMode="auto">
                          <a:xfrm>
                            <a:off x="6730" y="4280"/>
                            <a:ext cx="99" cy="99"/>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3" name="Rectangle 519"/>
                        <wps:cNvSpPr>
                          <a:spLocks noChangeArrowheads="1"/>
                        </wps:cNvSpPr>
                        <wps:spPr bwMode="auto">
                          <a:xfrm>
                            <a:off x="2419" y="298"/>
                            <a:ext cx="7200" cy="432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Text Box 520"/>
                        <wps:cNvSpPr txBox="1">
                          <a:spLocks noChangeArrowheads="1"/>
                        </wps:cNvSpPr>
                        <wps:spPr bwMode="auto">
                          <a:xfrm>
                            <a:off x="2549" y="435"/>
                            <a:ext cx="20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25</w:t>
                              </w:r>
                            </w:p>
                          </w:txbxContent>
                        </wps:txbx>
                        <wps:bodyPr rot="0" vert="horz" wrap="square" lIns="0" tIns="0" rIns="0" bIns="0" anchor="t" anchorCtr="0" upright="1">
                          <a:noAutofit/>
                        </wps:bodyPr>
                      </wps:wsp>
                      <wps:wsp>
                        <wps:cNvPr id="395" name="Text Box 521"/>
                        <wps:cNvSpPr txBox="1">
                          <a:spLocks noChangeArrowheads="1"/>
                        </wps:cNvSpPr>
                        <wps:spPr bwMode="auto">
                          <a:xfrm>
                            <a:off x="2549" y="1071"/>
                            <a:ext cx="20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20</w:t>
                              </w:r>
                            </w:p>
                          </w:txbxContent>
                        </wps:txbx>
                        <wps:bodyPr rot="0" vert="horz" wrap="square" lIns="0" tIns="0" rIns="0" bIns="0" anchor="t" anchorCtr="0" upright="1">
                          <a:noAutofit/>
                        </wps:bodyPr>
                      </wps:wsp>
                      <wps:wsp>
                        <wps:cNvPr id="396" name="Text Box 522"/>
                        <wps:cNvSpPr txBox="1">
                          <a:spLocks noChangeArrowheads="1"/>
                        </wps:cNvSpPr>
                        <wps:spPr bwMode="auto">
                          <a:xfrm>
                            <a:off x="2549" y="1706"/>
                            <a:ext cx="20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15</w:t>
                              </w:r>
                            </w:p>
                          </w:txbxContent>
                        </wps:txbx>
                        <wps:bodyPr rot="0" vert="horz" wrap="square" lIns="0" tIns="0" rIns="0" bIns="0" anchor="t" anchorCtr="0" upright="1">
                          <a:noAutofit/>
                        </wps:bodyPr>
                      </wps:wsp>
                      <wps:wsp>
                        <wps:cNvPr id="397" name="Text Box 523"/>
                        <wps:cNvSpPr txBox="1">
                          <a:spLocks noChangeArrowheads="1"/>
                        </wps:cNvSpPr>
                        <wps:spPr bwMode="auto">
                          <a:xfrm>
                            <a:off x="2549" y="2342"/>
                            <a:ext cx="20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10</w:t>
                              </w:r>
                            </w:p>
                          </w:txbxContent>
                        </wps:txbx>
                        <wps:bodyPr rot="0" vert="horz" wrap="square" lIns="0" tIns="0" rIns="0" bIns="0" anchor="t" anchorCtr="0" upright="1">
                          <a:noAutofit/>
                        </wps:bodyPr>
                      </wps:wsp>
                      <wps:wsp>
                        <wps:cNvPr id="398" name="Text Box 524"/>
                        <wps:cNvSpPr txBox="1">
                          <a:spLocks noChangeArrowheads="1"/>
                        </wps:cNvSpPr>
                        <wps:spPr bwMode="auto">
                          <a:xfrm>
                            <a:off x="2640" y="297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5</w:t>
                              </w:r>
                            </w:p>
                          </w:txbxContent>
                        </wps:txbx>
                        <wps:bodyPr rot="0" vert="horz" wrap="square" lIns="0" tIns="0" rIns="0" bIns="0" anchor="t" anchorCtr="0" upright="1">
                          <a:noAutofit/>
                        </wps:bodyPr>
                      </wps:wsp>
                      <wps:wsp>
                        <wps:cNvPr id="399" name="Text Box 525"/>
                        <wps:cNvSpPr txBox="1">
                          <a:spLocks noChangeArrowheads="1"/>
                        </wps:cNvSpPr>
                        <wps:spPr bwMode="auto">
                          <a:xfrm>
                            <a:off x="2640" y="3614"/>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0</w:t>
                              </w:r>
                            </w:p>
                          </w:txbxContent>
                        </wps:txbx>
                        <wps:bodyPr rot="0" vert="horz" wrap="square" lIns="0" tIns="0" rIns="0" bIns="0" anchor="t" anchorCtr="0" upright="1">
                          <a:noAutofit/>
                        </wps:bodyPr>
                      </wps:wsp>
                      <wps:wsp>
                        <wps:cNvPr id="400" name="Text Box 526"/>
                        <wps:cNvSpPr txBox="1">
                          <a:spLocks noChangeArrowheads="1"/>
                        </wps:cNvSpPr>
                        <wps:spPr bwMode="auto">
                          <a:xfrm>
                            <a:off x="3395"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1</w:t>
                              </w:r>
                            </w:p>
                          </w:txbxContent>
                        </wps:txbx>
                        <wps:bodyPr rot="0" vert="horz" wrap="square" lIns="0" tIns="0" rIns="0" bIns="0" anchor="t" anchorCtr="0" upright="1">
                          <a:noAutofit/>
                        </wps:bodyPr>
                      </wps:wsp>
                      <wps:wsp>
                        <wps:cNvPr id="401" name="Text Box 527"/>
                        <wps:cNvSpPr txBox="1">
                          <a:spLocks noChangeArrowheads="1"/>
                        </wps:cNvSpPr>
                        <wps:spPr bwMode="auto">
                          <a:xfrm>
                            <a:off x="4478"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2</w:t>
                              </w:r>
                            </w:p>
                          </w:txbxContent>
                        </wps:txbx>
                        <wps:bodyPr rot="0" vert="horz" wrap="square" lIns="0" tIns="0" rIns="0" bIns="0" anchor="t" anchorCtr="0" upright="1">
                          <a:noAutofit/>
                        </wps:bodyPr>
                      </wps:wsp>
                      <wps:wsp>
                        <wps:cNvPr id="402" name="Text Box 528"/>
                        <wps:cNvSpPr txBox="1">
                          <a:spLocks noChangeArrowheads="1"/>
                        </wps:cNvSpPr>
                        <wps:spPr bwMode="auto">
                          <a:xfrm>
                            <a:off x="5562"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3</w:t>
                              </w:r>
                            </w:p>
                          </w:txbxContent>
                        </wps:txbx>
                        <wps:bodyPr rot="0" vert="horz" wrap="square" lIns="0" tIns="0" rIns="0" bIns="0" anchor="t" anchorCtr="0" upright="1">
                          <a:noAutofit/>
                        </wps:bodyPr>
                      </wps:wsp>
                      <wps:wsp>
                        <wps:cNvPr id="403" name="Text Box 529"/>
                        <wps:cNvSpPr txBox="1">
                          <a:spLocks noChangeArrowheads="1"/>
                        </wps:cNvSpPr>
                        <wps:spPr bwMode="auto">
                          <a:xfrm>
                            <a:off x="6646"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4</w:t>
                              </w:r>
                            </w:p>
                          </w:txbxContent>
                        </wps:txbx>
                        <wps:bodyPr rot="0" vert="horz" wrap="square" lIns="0" tIns="0" rIns="0" bIns="0" anchor="t" anchorCtr="0" upright="1">
                          <a:noAutofit/>
                        </wps:bodyPr>
                      </wps:wsp>
                      <wps:wsp>
                        <wps:cNvPr id="404" name="Text Box 530"/>
                        <wps:cNvSpPr txBox="1">
                          <a:spLocks noChangeArrowheads="1"/>
                        </wps:cNvSpPr>
                        <wps:spPr bwMode="auto">
                          <a:xfrm>
                            <a:off x="7730"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5</w:t>
                              </w:r>
                            </w:p>
                          </w:txbxContent>
                        </wps:txbx>
                        <wps:bodyPr rot="0" vert="horz" wrap="square" lIns="0" tIns="0" rIns="0" bIns="0" anchor="t" anchorCtr="0" upright="1">
                          <a:noAutofit/>
                        </wps:bodyPr>
                      </wps:wsp>
                      <wps:wsp>
                        <wps:cNvPr id="405" name="Text Box 531"/>
                        <wps:cNvSpPr txBox="1">
                          <a:spLocks noChangeArrowheads="1"/>
                        </wps:cNvSpPr>
                        <wps:spPr bwMode="auto">
                          <a:xfrm>
                            <a:off x="8813" y="3848"/>
                            <a:ext cx="112"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6</w:t>
                              </w:r>
                            </w:p>
                          </w:txbxContent>
                        </wps:txbx>
                        <wps:bodyPr rot="0" vert="horz" wrap="square" lIns="0" tIns="0" rIns="0" bIns="0" anchor="t" anchorCtr="0" upright="1">
                          <a:noAutofit/>
                        </wps:bodyPr>
                      </wps:wsp>
                      <wps:wsp>
                        <wps:cNvPr id="406" name="Text Box 532"/>
                        <wps:cNvSpPr txBox="1">
                          <a:spLocks noChangeArrowheads="1"/>
                        </wps:cNvSpPr>
                        <wps:spPr bwMode="auto">
                          <a:xfrm>
                            <a:off x="4675" y="4247"/>
                            <a:ext cx="292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tabs>
                                  <w:tab w:val="left" w:pos="689"/>
                                  <w:tab w:val="left" w:pos="1394"/>
                                  <w:tab w:val="left" w:pos="2196"/>
                                </w:tabs>
                                <w:spacing w:line="180" w:lineRule="exact"/>
                                <w:rPr>
                                  <w:sz w:val="18"/>
                                </w:rPr>
                              </w:pPr>
                              <w:r>
                                <w:rPr>
                                  <w:color w:val="585858"/>
                                  <w:sz w:val="18"/>
                                </w:rPr>
                                <w:t>Kelas</w:t>
                              </w:r>
                              <w:r>
                                <w:rPr>
                                  <w:color w:val="585858"/>
                                  <w:sz w:val="18"/>
                                </w:rPr>
                                <w:tab/>
                                <w:t>siswa</w:t>
                              </w:r>
                              <w:r>
                                <w:rPr>
                                  <w:color w:val="585858"/>
                                  <w:sz w:val="18"/>
                                </w:rPr>
                                <w:tab/>
                                <w:t>literasi</w:t>
                              </w:r>
                              <w:r>
                                <w:rPr>
                                  <w:color w:val="585858"/>
                                  <w:sz w:val="18"/>
                                </w:rPr>
                                <w:tab/>
                                <w:t>Numeras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C352FC" id="Group 216" o:spid="_x0000_s1098" style="position:absolute;left:0;text-align:left;margin-left:38.25pt;margin-top:143.4pt;width:360.75pt;height:261pt;z-index:-251655168;mso-wrap-distance-left:0;mso-wrap-distance-right:0;mso-position-horizontal-relative:margin" coordorigin="2411,291" coordsize="7215,4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">
                <v:shape id="AutoShape 485" o:spid="_x0000_s1099" style="position:absolute;left:2898;top:3056;width:760;height:8;visibility:visible;mso-wrap-style:square;v-text-anchor:top" coordsize="7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l2cEA&#10;AADcAAAADwAAAGRycy9kb3ducmV2LnhtbESPQYvCMBSE74L/ITxhb5ragyvVKCIURESwq/dn82xL&#10;m5fSxNr990ZY2OMwM98w6+1gGtFT5yrLCuazCARxbnXFhYLrTzpdgnAeWWNjmRT8koPtZjxaY6Lt&#10;iy/UZ74QAcIuQQWl920ipctLMuhmtiUO3sN2Bn2QXSF1h68AN42Mo2ghDVYcFkpsaV9SXmdPo6B/&#10;1P50lMt93bjz/ZaSXcjMKvU1GXYrEJ4G/x/+ax+0gnj+DZ8z4QjIz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5dnBAAAA3AAAAA8AAAAAAAAAAAAAAAAAmAIAAGRycy9kb3du&#10;cmV2LnhtbFBLBQYAAAAABAAEAPUAAACGAwAAAAA=&#10;" path="m,7r366,m,l366,m522,7r238,m522,l760,e" filled="f" strokecolor="#d9d9d9" strokeweight=".1323mm">
                  <v:path arrowok="t" o:connecttype="custom" o:connectlocs="0,3064;366,3064;0,3057;366,3057;522,3064;760,3064;522,3057;760,3057" o:connectangles="0,0,0,0,0,0,0,0"/>
                </v:shape>
                <v:rect id="Rectangle 486" o:spid="_x0000_s1100" style="position:absolute;left:3067;top:3569;width:156;height: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FeN8QA&#10;AADcAAAADwAAAGRycy9kb3ducmV2LnhtbERPu27CMBTdkfoP1q3EBg4MQFMMoq2QWCrKq4LtKr6N&#10;o8TXIXYh9OvxgNTx6Lyn89ZW4kKNLxwrGPQTEMSZ0wXnCva7ZW8CwgdkjZVjUnAjD/PZU2eKqXZX&#10;3tBlG3IRQ9inqMCEUKdS+syQRd93NXHkflxjMUTY5FI3eI3htpLDJBlJiwXHBoM1vRvKyu2vVXA6&#10;l4fFwVRvn18veD6uvz/suPxTqvvcLl5BBGrDv/jhXmkFw0FcG8/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xXjfEAAAA3AAAAA8AAAAAAAAAAAAAAAAAmAIAAGRycy9k&#10;b3ducmV2LnhtbFBLBQYAAAAABAAEAPUAAACJAwAAAAA=&#10;" fillcolor="#4471c4" stroked="f"/>
                <v:rect id="Rectangle 487" o:spid="_x0000_s1101" style="position:absolute;left:3264;top:2553;width:156;height:1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PvU8IA&#10;AADcAAAADwAAAGRycy9kb3ducmV2LnhtbESPT4vCMBTE7wt+h/AEb2taD/6pRhFB2OtaFY+P5tlW&#10;m5eSRFu/vVlY8DjMzG+Y1aY3jXiS87VlBek4AUFcWF1zqeCY77/nIHxA1thYJgUv8rBZD75WmGnb&#10;8S89D6EUEcI+QwVVCG0mpS8qMujHtiWO3tU6gyFKV0rtsItw08hJkkylwZrjQoUt7Soq7oeHUeC7&#10;/DFLT9fLfGZvtnfn25EvuVKjYb9dggjUh0/4v/2jFUzSBfydiUdAr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k+9TwgAAANwAAAAPAAAAAAAAAAAAAAAAAJgCAABkcnMvZG93&#10;bnJldi54bWxQSwUGAAAAAAQABAD1AAAAhwMAAAAA&#10;" fillcolor="#ec7c30" stroked="f"/>
                <v:shape id="AutoShape 488" o:spid="_x0000_s1102" style="position:absolute;left:3811;top:3056;width:1620;height:8;visibility:visible;mso-wrap-style:square;v-text-anchor:top" coordsize="16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tR1MEA&#10;AADcAAAADwAAAGRycy9kb3ducmV2LnhtbERPy4rCMBTdC/5DuMLsNJ0iIh3TMlSEURfi4wMuzZ0+&#10;bG5Kk9GOX28WgsvDea+ywbTiRr2rLSv4nEUgiAuray4VXM6b6RKE88gaW8uk4J8cZOl4tMJE2zsf&#10;6XbypQgh7BJUUHnfJVK6oiKDbmY74sD92t6gD7Avpe7xHsJNK+MoWkiDNYeGCjvKKyqupz+j4NzY&#10;aDjmuJsfDnm7x2uz3jYPpT4mw/cXCE+Df4tf7h+tII7D/HAmHAGZ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A7UdTBAAAA3AAAAA8AAAAAAAAAAAAAAAAAmAIAAGRycy9kb3du&#10;cmV2LnhtbFBLBQYAAAAABAAEAPUAAACGAwAAAAA=&#10;" path="m,7r538,m,l538,m691,7r238,m1085,7r535,m691,r929,e" filled="f" strokecolor="#d9d9d9" strokeweight=".1323mm">
                  <v:path arrowok="t" o:connecttype="custom" o:connectlocs="0,3064;538,3064;0,3057;538,3057;691,3064;929,3064;1085,3064;1620,3064;691,3057;1620,3057" o:connectangles="0,0,0,0,0,0,0,0,0,0"/>
                </v:shape>
                <v:shape id="AutoShape 489" o:spid="_x0000_s1103" style="position:absolute;left:2898;top:1790;width:2533;height:636;visibility:visible;mso-wrap-style:square;v-text-anchor:top" coordsize="2533,6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h2XsYA&#10;AADcAAAADwAAAGRycy9kb3ducmV2LnhtbESPT2vCQBTE7wW/w/IEb3WTSItEV9EWoS304J+Lt0f2&#10;mUSzb0N2TdJ8+m6h4HGYmd8wy3VvKtFS40rLCuJpBII4s7rkXMHpuHueg3AeWWNlmRT8kIP1avS0&#10;xFTbjvfUHnwuAoRdigoK7+tUSpcVZNBNbU0cvIttDPogm1zqBrsAN5VMouhVGiw5LBRY01tB2e1w&#10;Nwpmwze52fblGuPne/vVzYfzrh+Umoz7zQKEp94/wv/tD60gSWL4OxOO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h2XsYAAADcAAAADwAAAAAAAAAAAAAAAACYAgAAZHJz&#10;L2Rvd25yZXYueG1sUEsFBgAAAAAEAAQA9QAAAIsDAAAAAA==&#10;" path="m,636r1451,m1604,636r929,m,l1451,t153,l2533,e" filled="f" strokecolor="#d9d9d9">
                  <v:path arrowok="t" o:connecttype="custom" o:connectlocs="0,2427;1451,2427;1604,2427;2533,2427;0,1791;1451,1791;1604,1791;2533,1791" o:connectangles="0,0,0,0,0,0,0,0"/>
                </v:shape>
                <v:rect id="Rectangle 490" o:spid="_x0000_s1104" style="position:absolute;left:4152;top:3441;width:154;height: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WjYMcA&#10;AADcAAAADwAAAGRycy9kb3ducmV2LnhtbESPS2/CMBCE75X4D9ZW4lac5tBHwCBoVYlLRXmK3lbx&#10;No4Sr0PsQuDX10iVOI5m5hvNaNLZWhyp9aVjBY+DBARx7nTJhYLN+uPhBYQPyBprx6TgTB4m497d&#10;CDPtTryk4yoUIkLYZ6jAhNBkUvrckEU/cA1x9H5cazFE2RZSt3iKcFvLNEmepMWS44LBht4M5dXq&#10;1yr4PlTb6dbUs8+vVzzsF7t3+1xdlOrfd9MhiEBduIX/23OtIE1TuJ6JR0C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1o2DHAAAA3AAAAA8AAAAAAAAAAAAAAAAAmAIAAGRy&#10;cy9kb3ducmV2LnhtbFBLBQYAAAAABAAEAPUAAACMAwAAAAA=&#10;" fillcolor="#4471c4" stroked="f"/>
                <v:rect id="Rectangle 491" o:spid="_x0000_s1105" style="position:absolute;left:4348;top:1663;width:154;height:20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cSBMEA&#10;AADcAAAADwAAAGRycy9kb3ducmV2LnhtbESPQYvCMBSE74L/ITxhb5paQaUaRYSFvWpVPD6aZ1tt&#10;XkoSbfffbxYEj8PMfMOst71pxIucry0rmE4SEMSF1TWXCk7593gJwgdkjY1lUvBLHrab4WCNmbYd&#10;H+h1DKWIEPYZKqhCaDMpfVGRQT+xLXH0btYZDFG6UmqHXYSbRqZJMpcGa44LFba0r6h4HJ9Gge/y&#10;52J6vl2XC3u3vbvcT3zNlfoa9bsViEB9+ITf7R+tIE1n8H8mHgG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IXEgTBAAAA3AAAAA8AAAAAAAAAAAAAAAAAmAIAAGRycy9kb3du&#10;cmV2LnhtbFBLBQYAAAAABAAEAPUAAACGAwAAAAA=&#10;" fillcolor="#ec7c30" stroked="f"/>
                <v:shape id="AutoShape 492" o:spid="_x0000_s1106" style="position:absolute;left:5587;top:3056;width:41;height:8;visibility:visible;mso-wrap-style:square;v-text-anchor:top" coordsize="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ALpMUA&#10;AADcAAAADwAAAGRycy9kb3ducmV2LnhtbESPS2vCQBSF90L/w3AL7nTSEEpJnYS+xCyEolbcXjPX&#10;JJi5EzJjjP++IxS6PJzHx1nko2nFQL1rLCt4mkcgiEurG64U/OyWsxcQziNrbC2Tghs5yLOHyQJT&#10;ba+8oWHrKxFG2KWooPa+S6V0ZU0G3dx2xME72d6gD7KvpO7xGsZNK+MoepYGGw6EGjv6qKk8by8m&#10;cAv3tWnP3+9HOex3tyQ5rIvPlVLTx/HtFYSn0f+H/9qFVhDHCdzP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wAukxQAAANwAAAAPAAAAAAAAAAAAAAAAAJgCAABkcnMv&#10;ZG93bnJldi54bWxQSwUGAAAAAAQABAD1AAAAigMAAAAA&#10;" path="m,7r41,m,l41,e" filled="f" strokecolor="#d9d9d9" strokeweight=".1323mm">
                  <v:path arrowok="t" o:connecttype="custom" o:connectlocs="0,3064;41,3064;0,3057;41,3057" o:connectangles="0,0,0,0"/>
                </v:shape>
                <v:shape id="AutoShape 493" o:spid="_x0000_s1107" style="position:absolute;left:5587;top:1790;width:2012;height:636;visibility:visible;mso-wrap-style:square;v-text-anchor:top" coordsize="2012,6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7eOMYA&#10;AADcAAAADwAAAGRycy9kb3ducmV2LnhtbESPQWvCQBSE70L/w/IKXkrdGLAtqasUQVGkSlXs9ZF9&#10;yYZm38bsqum/7woFj8PMfMOMp52txYVaXzlWMBwkIIhzpysuFRz28+c3ED4ga6wdk4Jf8jCdPPTG&#10;mGl35S+67EIpIoR9hgpMCE0mpc8NWfQD1xBHr3CtxRBlW0rd4jXCbS3TJHmRFiuOCwYbmhnKf3Zn&#10;q+B19uQP8tRslp/H9aowi+1m9V0o1X/sPt5BBOrCPfzfXmoFaTqC25l4BOT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7eOMYAAADcAAAADwAAAAAAAAAAAAAAAACYAgAAZHJz&#10;L2Rvd25yZXYueG1sUEsFBgAAAAAEAAQA9QAAAIsDAAAAAA==&#10;" path="m,636r238,m,l2011,e" filled="f" strokecolor="#d9d9d9">
                  <v:path arrowok="t" o:connecttype="custom" o:connectlocs="0,2427;238,2427;0,1791;2011,1791" o:connectangles="0,0,0,0"/>
                </v:shape>
                <v:shape id="AutoShape 494" o:spid="_x0000_s1108" style="position:absolute;left:2898;top:1151;width:5783;height:8;visibility:visible;mso-wrap-style:square;v-text-anchor:top" coordsize="578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9Z4MIA&#10;AADcAAAADwAAAGRycy9kb3ducmV2LnhtbESPQWvCQBSE7wX/w/IKXopuzEFCdBWpil61/oBH9jWJ&#10;zb6N2aeJ/75bEHocZuYbZrkeXKMe1IXas4HZNAFFXHhbc2ng8rWfZKCCIFtsPJOBJwVYr0ZvS8yt&#10;7/lEj7OUKkI45GigEmlzrUNRkcMw9S1x9L5951Ci7EptO+wj3DU6TZK5dlhzXKiwpc+Kip/z3RlA&#10;ud37Mjvubs3murX6Q66HzBozfh82C1BCg/yHX+2jNZCmc/g7E4+AX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L1ngwgAAANwAAAAPAAAAAAAAAAAAAAAAAJgCAABkcnMvZG93&#10;bnJldi54bWxQSwUGAAAAAAQABAD1AAAAhwMAAAAA&#10;" path="m,8r5783,m,l5783,e" filled="f" strokecolor="#d9d9d9" strokeweight=".1323mm">
                  <v:path arrowok="t" o:connecttype="custom" o:connectlocs="0,1159;5783,1159;0,1151;5783,1151" o:connectangles="0,0,0,0"/>
                </v:shape>
                <v:rect id="Rectangle 495" o:spid="_x0000_s1109" style="position:absolute;left:5234;top:3314;width:156;height:3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IA+McA&#10;AADcAAAADwAAAGRycy9kb3ducmV2LnhtbESPT2vCQBTE74V+h+UVvNVNc9AaXUUtBS+lrf/Q2yP7&#10;mg3Jvo3ZVdN++m6h4HGYmd8wk1lna3Gh1peOFTz1ExDEudMlFwq2m9fHZxA+IGusHZOCb/Iwm97f&#10;TTDT7sqfdFmHQkQI+wwVmBCaTEqfG7Lo+64hjt6Xay2GKNtC6havEW5rmSbJQFosOS4YbGhpKK/W&#10;Z6vgeKp2852pF28fIzwd3vcvdlj9KNV76OZjEIG6cAv/t1daQZoO4e9M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CAPjHAAAA3AAAAA8AAAAAAAAAAAAAAAAAmAIAAGRy&#10;cy9kb3ducmV2LnhtbFBLBQYAAAAABAAEAPUAAACMAwAAAAA=&#10;" fillcolor="#4471c4" stroked="f"/>
                <v:rect id="Rectangle 496" o:spid="_x0000_s1110" style="position:absolute;left:5431;top:1154;width:156;height:2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OAdcAA&#10;AADcAAAADwAAAGRycy9kb3ducmV2LnhtbERPu2rDMBTdC/0HcQvZGtkeYuNYCaVQ6No4LRkv1o0f&#10;ta6MJMfO30dDoePhvKvjakZxI+d7ywrSbQKCuLG651bBuf54LUD4gKxxtEwK7uTheHh+qrDUduEv&#10;up1CK2II+xIVdCFMpZS+6cig39qJOHJX6wyGCF0rtcMlhptRZkmykwZ7jg0dTvTeUfN7mo0Cv9Rz&#10;nn5fL0VuB7u6n+HMl1qpzcv6tgcRaA3/4j/3p1aQZXFtPBOPgDw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LOAdcAAAADcAAAADwAAAAAAAAAAAAAAAACYAgAAZHJzL2Rvd25y&#10;ZXYueG1sUEsFBgAAAAAEAAQA9QAAAIUDAAAAAA==&#10;" fillcolor="#ec7c30" stroked="f"/>
                <v:shape id="AutoShape 497" o:spid="_x0000_s1111" style="position:absolute;left:5978;top:3056;width:1620;height:8;visibility:visible;mso-wrap-style:square;v-text-anchor:top" coordsize="16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H4ScQA&#10;AADcAAAADwAAAGRycy9kb3ducmV2LnhtbESP3YrCMBSE7wXfIRzBO00tsqzVKFIRdPdC/HmAQ3Ps&#10;j81JaaLWffrNwoKXw8x8wyxWnanFg1pXWlYwGUcgiDOrS84VXM7b0ScI55E11pZJwYscrJb93gIT&#10;bZ98pMfJ5yJA2CWooPC+SaR0WUEG3dg2xMG72tagD7LNpW7xGeCmlnEUfUiDJYeFAhtKC8pup7tR&#10;cK5s1B1T/JoeDmn9jbdqs69+lBoOuvUchKfOv8P/7Z1WEMcz+DsTjo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B+EnEAAAA3AAAAA8AAAAAAAAAAAAAAAAAmAIAAGRycy9k&#10;b3ducmV2LnhtbFBLBQYAAAAABAAEAPUAAACJAwAAAAA=&#10;" path="m,7r536,m,l536,m692,7r928,m692,r928,e" filled="f" strokecolor="#d9d9d9" strokeweight=".1323mm">
                  <v:path arrowok="t" o:connecttype="custom" o:connectlocs="0,3064;536,3064;0,3057;536,3057;692,3064;1620,3064;692,3057;1620,3057" o:connectangles="0,0,0,0,0,0,0,0"/>
                </v:shape>
                <v:shape id="AutoShape 498" o:spid="_x0000_s1112" style="position:absolute;left:6319;top:3060;width:1236;height:637;visibility:visible;mso-wrap-style:square;v-text-anchor:top" coordsize="1236,6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dBDMMA&#10;AADcAAAADwAAAGRycy9kb3ducmV2LnhtbERP3WrCMBS+H+wdwhnsZsxUhVGqUargmLIbuz3AsTlr&#10;y5qTmETtfHpzIezy4/ufLwfTizP50FlWMB5lIIhrqztuFHx/bV5zECEia+wtk4I/CrBcPD7MsdD2&#10;wns6V7ERKYRDgQraGF0hZahbMhhG1hEn7sd6gzFB30jt8ZLCTS8nWfYmDXacGlp0tG6p/q1ORkEp&#10;XfnuP3fHKq+2ZnN1q8PLeq/U89NQzkBEGuK/+O7+0Aom0zQ/nU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dBDMMAAADcAAAADwAAAAAAAAAAAAAAAACYAgAAZHJzL2Rv&#10;d25yZXYueG1sUEsFBgAAAAAEAAQA9QAAAIgDAAAAAA==&#10;" path="m154,128l,128,,637r154,l154,128xm1236,l1083,r,637l1236,637,1236,xe" fillcolor="#4471c4" stroked="f">
                  <v:path arrowok="t" o:connecttype="custom" o:connectlocs="154,3188;0,3188;0,3697;154,3697;154,3188;1236,3060;1083,3060;1083,3697;1236,3697;1236,3060" o:connectangles="0,0,0,0,0,0,0,0,0,0"/>
                </v:shape>
                <v:rect id="Rectangle 499" o:spid="_x0000_s1113" style="position:absolute;left:6513;top:2553;width:156;height:1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C/NcEA&#10;AADcAAAADwAAAGRycy9kb3ducmV2LnhtbESPQYvCMBSE74L/ITxhb5pWQaUaRYSFvWpVPD6aZ1tt&#10;XkoSbfffbxYEj8PMfMOst71pxIucry0rSCcJCOLC6ppLBaf8e7wE4QOyxsYyKfglD9vNcLDGTNuO&#10;D/Q6hlJECPsMFVQhtJmUvqjIoJ/Yljh6N+sMhihdKbXDLsJNI6dJMpcGa44LFba0r6h4HJ9Gge/y&#10;5yI9367Lhb3b3l3uJ77mSn2N+t0KRKA+fMLv9o9WMJ2l8H8mHgG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QvzXBAAAA3AAAAA8AAAAAAAAAAAAAAAAAmAIAAGRycy9kb3du&#10;cmV2LnhtbFBLBQYAAAAABAAEAPUAAACGAwAAAAA=&#10;" fillcolor="#ec7c30" stroked="f"/>
                <v:shape id="AutoShape 500" o:spid="_x0000_s1114" style="position:absolute;left:7752;top:3056;width:929;height:8;visibility:visible;mso-wrap-style:square;v-text-anchor:top" coordsize="9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73jcYA&#10;AADcAAAADwAAAGRycy9kb3ducmV2LnhtbESPQWvCQBSE7wX/w/KEXkrdGKmW1FVUKHixkCj0+sg+&#10;s8Hs25BdNfrr3ULB4zAz3zDzZW8bcaHO144VjEcJCOLS6ZorBYf99/snCB+QNTaOScGNPCwXg5c5&#10;ZtpdOadLESoRIewzVGBCaDMpfWnIoh+5ljh6R9dZDFF2ldQdXiPcNjJNkqm0WHNcMNjSxlB5Ks5W&#10;wdvvuVhPZuP83hw/dkW5Wv/cTK7U67BffYEI1Idn+L+91QrSSQp/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573jcYAAADcAAAADwAAAAAAAAAAAAAAAACYAgAAZHJz&#10;L2Rvd25yZXYueG1sUEsFBgAAAAAEAAQA9QAAAIsDAAAAAA==&#10;" path="m,7r732,m,l732,m888,7r41,m888,r41,e" filled="f" strokecolor="#d9d9d9" strokeweight=".1323mm">
                  <v:path arrowok="t" o:connecttype="custom" o:connectlocs="0,3064;732,3064;0,3057;732,3057;888,3064;929,3064;888,3057;929,3057" o:connectangles="0,0,0,0,0,0,0,0"/>
                </v:shape>
                <v:rect id="Rectangle 501" o:spid="_x0000_s1115" style="position:absolute;left:8484;top:2933;width:156;height: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QJscA&#10;AADcAAAADwAAAGRycy9kb3ducmV2LnhtbESPQWsCMRSE7wX/Q3iCt5pVodWtUWxF6KVUrYq9PTbP&#10;zbKbl3UTddtf3xQKPQ4z8w0znbe2EldqfOFYwaCfgCDOnC44V7D7WN2PQfiArLFyTAq+yMN81rmb&#10;YqrdjTd03YZcRAj7FBWYEOpUSp8Zsuj7riaO3sk1FkOUTS51g7cIt5UcJsmDtFhwXDBY04uhrNxe&#10;rILPc7lf7E31/Lae4Pn4fljax/JbqV63XTyBCNSG//Bf+1UrGI5G8HsmHgE5+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gkCbHAAAA3AAAAA8AAAAAAAAAAAAAAAAAmAIAAGRy&#10;cy9kb3ducmV2LnhtbFBLBQYAAAAABAAEAPUAAACMAwAAAAA=&#10;" fillcolor="#4471c4" stroked="f"/>
                <v:shape id="AutoShape 502" o:spid="_x0000_s1116" style="position:absolute;left:5978;top:1790;width:2703;height:636;visibility:visible;mso-wrap-style:square;v-text-anchor:top" coordsize="2703,6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4QXcQA&#10;AADcAAAADwAAAGRycy9kb3ducmV2LnhtbESPQWvCQBSE74L/YXlCb3WjlVaiq4giFIWCqXp+ZJ9J&#10;MPs2ZLfJ+u+7hYLHYWa+YZbrYGrRUesqywom4wQEcW51xYWC8/f+dQ7CeWSNtWVS8CAH69VwsMRU&#10;255P1GW+EBHCLkUFpfdNKqXLSzLoxrYhjt7NtgZ9lG0hdYt9hJtaTpPkXRqsOC6U2NC2pPye/RgF&#10;3ZH6r1m45oddsTt32+PeXcNFqZdR2CxAeAr+Gf5vf2oFbx8z+DsTj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EF3EAAAA3AAAAA8AAAAAAAAAAAAAAAAAmAIAAGRycy9k&#10;b3ducmV2LnhtbFBLBQYAAAAABAAEAPUAAACJAwAAAAA=&#10;" path="m,636r1620,m1774,636r929,m1774,r929,e" filled="f" strokecolor="#d9d9d9">
                  <v:path arrowok="t" o:connecttype="custom" o:connectlocs="0,2427;1620,2427;1774,2427;2703,2427;1774,1791;2703,1791" o:connectangles="0,0,0,0,0,0"/>
                </v:shape>
                <v:rect id="Rectangle 503" o:spid="_x0000_s1117" style="position:absolute;left:7598;top:1281;width:154;height:2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Pa8IA&#10;AADcAAAADwAAAGRycy9kb3ducmV2LnhtbESPQYvCMBSE74L/ITxhb5q6i1upRpGFhb1qVTw+mmdb&#10;bV5KEm3990YQ9jjMzDfMct2bRtzJ+dqygukkAUFcWF1zqWCf/47nIHxA1thYJgUP8rBeDQdLzLTt&#10;eEv3XShFhLDPUEEVQptJ6YuKDPqJbYmjd7bOYIjSlVI77CLcNPIzSb6lwZrjQoUt/VRUXHc3o8B3&#10;+S2dHs6neWovtnfHy55PuVIfo36zABGoD//hd/tPK/hKZ/A6E4+AX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4A9rwgAAANwAAAAPAAAAAAAAAAAAAAAAAJgCAABkcnMvZG93&#10;bnJldi54bWxQSwUGAAAAAAQABAD1AAAAhwMAAAAA&#10;" fillcolor="#ec7c30" stroked="f"/>
                <v:shape id="AutoShape 504" o:spid="_x0000_s1118" style="position:absolute;left:8836;top:3056;width:238;height:8;visibility:visible;mso-wrap-style:square;v-text-anchor:top" coordsize="23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EB8IA&#10;AADcAAAADwAAAGRycy9kb3ducmV2LnhtbERPy4rCMBTdD8w/hCu4G1On2pFqFB8ILtxYldlemjtt&#10;meamNlHr35uF4PJw3rNFZ2pxo9ZVlhUMBxEI4tzqigsFp+P2awLCeWSNtWVS8CAHi/nnxwxTbe98&#10;oFvmCxFC2KWooPS+SaV0eUkG3cA2xIH7s61BH2BbSN3iPYSbWn5HUSINVhwaSmxoXVL+n12Ngv2F&#10;/HlzPJnR9bxajg5ZHI+TX6X6vW45BeGp82/xy73TCuKfsDacCU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T8QHwgAAANwAAAAPAAAAAAAAAAAAAAAAAJgCAABkcnMvZG93&#10;bnJldi54bWxQSwUGAAAAAAQABAD1AAAAhwMAAAAA&#10;" path="m,7r237,m,l237,e" filled="f" strokecolor="#d9d9d9" strokeweight=".1323mm">
                  <v:path arrowok="t" o:connecttype="custom" o:connectlocs="0,3064;237,3064;0,3057;237,3057" o:connectangles="0,0,0,0"/>
                </v:shape>
                <v:shape id="AutoShape 505" o:spid="_x0000_s1119" style="position:absolute;left:8836;top:1790;width:563;height:636;visibility:visible;mso-wrap-style:square;v-text-anchor:top" coordsize="563,6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KwVcMA&#10;AADcAAAADwAAAGRycy9kb3ducmV2LnhtbESP3YrCMBSE7xd8h3AE7zRVwdWuUUTx70bU3Qc4NGeb&#10;YnNSm6j17c2CsJfDzHzDTOeNLcWdal84VtDvJSCIM6cLzhX8fK+7YxA+IGssHZOCJ3mYz1ofU0y1&#10;e/CJ7ueQiwhhn6ICE0KVSukzQxZ9z1XE0ft1tcUQZZ1LXeMjwm0pB0kykhYLjgsGK1oayi7nm1Ww&#10;NeNGj67Z5ii1G9w2h/1zle+V6rSbxReIQE34D7/bO61g+DmBvzPxCMj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KwVcMAAADcAAAADwAAAAAAAAAAAAAAAACYAgAAZHJzL2Rv&#10;d25yZXYueG1sUEsFBgAAAAAEAAQA9QAAAIgDAAAAAA==&#10;" path="m,636r562,m,l562,e" filled="f" strokecolor="#d9d9d9">
                  <v:path arrowok="t" o:connecttype="custom" o:connectlocs="0,2427;562,2427;0,1791;562,1791" o:connectangles="0,0,0,0"/>
                </v:shape>
                <v:shape id="AutoShape 506" o:spid="_x0000_s1120" style="position:absolute;left:8836;top:1151;width:563;height:8;visibility:visible;mso-wrap-style:square;v-text-anchor:top" coordsize="56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XE/cAA&#10;AADcAAAADwAAAGRycy9kb3ducmV2LnhtbERPy4rCMBTdC/MP4Q7MTtNREa1GCSMOLlz4+oBLc22K&#10;zU1pYu38/WQhuDyc92rTu1p01IbKs4LvUQaCuPCm4lLB9bIbzkGEiGyw9kwK/ijAZv0xWGFu/JNP&#10;1J1jKVIIhxwV2BibXMpQWHIYRr4hTtzNtw5jgm0pTYvPFO5qOc6ymXRYcWqw2NCPpeJ+fjgFupvq&#10;6mAX5jHZ6iMWi7Ge4a9SX5+9XoKI1Me3+OXeGwWTeZqfzqQjIN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XE/cAAAADcAAAADwAAAAAAAAAAAAAAAACYAgAAZHJzL2Rvd25y&#10;ZXYueG1sUEsFBgAAAAAEAAQA9QAAAIUDAAAAAA==&#10;" path="m,8r562,m,l562,e" filled="f" strokecolor="#d9d9d9" strokeweight=".1323mm">
                  <v:path arrowok="t" o:connecttype="custom" o:connectlocs="0,1159;562,1159;0,1151;562,1151" o:connectangles="0,0,0,0"/>
                </v:shape>
                <v:rect id="Rectangle 507" o:spid="_x0000_s1121" style="position:absolute;left:8680;top:1027;width:156;height:2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55T8IA&#10;AADcAAAADwAAAGRycy9kb3ducmV2LnhtbESPQYvCMBSE7wv+h/AEb2vaFbR0jSKCsFetu3h8NM+2&#10;2ryUJNr6740g7HGYmW+Y5XowrbiT841lBek0AUFcWt1wpeBY7D4zED4ga2wtk4IHeVivRh9LzLXt&#10;eU/3Q6hEhLDPUUEdQpdL6cuaDPqp7Yijd7bOYIjSVVI77CPctPIrSebSYMNxocaOtjWV18PNKPB9&#10;cVukv+dTtrAXO7i/y5FPhVKT8bD5BhFoCP/hd/tHK5hlKbzOxCM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DnlPwgAAANwAAAAPAAAAAAAAAAAAAAAAAJgCAABkcnMvZG93&#10;bnJldi54bWxQSwUGAAAAAAQABAD1AAAAhwMAAAAA&#10;" fillcolor="#ec7c30" stroked="f"/>
                <v:shape id="AutoShape 508" o:spid="_x0000_s1122" style="position:absolute;left:3460;top:3187;width:1239;height:510;visibility:visible;mso-wrap-style:square;v-text-anchor:top" coordsize="1239,5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MUA&#10;AADcAAAADwAAAGRycy9kb3ducmV2LnhtbESPQWvCQBSE74X+h+UVvBTdaEElukoUhPTWRMHrI/tM&#10;gtm3Mbsx6b/vFgo9DjPzDbPdj6YRT+pcbVnBfBaBIC6srrlUcDmfpmsQziNrbCyTgm9ysN+9vmwx&#10;1nbgjJ65L0WAsItRQeV9G0vpiooMupltiYN3s51BH2RXSt3hEOCmkYsoWkqDNYeFCls6VlTc894o&#10;6PH6WKWJyYfo83ZvV8vs670+KDV5G5MNCE+j/w//tVOt4GO9gN8z4Qj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RrwxQAAANwAAAAPAAAAAAAAAAAAAAAAAJgCAABkcnMv&#10;ZG93bnJldi54bWxQSwUGAAAAAAQABAD1AAAAigMAAAAA&#10;" path="m156,l,,,509r156,l156,xm1238,l1085,r,509l1238,509,1238,xe" fillcolor="#a4a4a4" stroked="f">
                  <v:path arrowok="t" o:connecttype="custom" o:connectlocs="156,3188;0,3188;0,3697;156,3697;156,3188;1238,3188;1085,3188;1085,3697;1238,3697;1238,3188" o:connectangles="0,0,0,0,0,0,0,0,0,0"/>
                </v:shape>
                <v:shape id="AutoShape 509" o:spid="_x0000_s1123" style="position:absolute;left:5781;top:3056;width:44;height:8;visibility:visible;mso-wrap-style:square;v-text-anchor:top" coordsize="4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oSrMQA&#10;AADcAAAADwAAAGRycy9kb3ducmV2LnhtbESPQWsCMRSE70L/Q3iCF6lZFWRZjaIFwYtQt4Ven5vn&#10;bnDzsiRx3f77plDocZiZb5jNbrCt6MkH41jBfJaBIK6cNlwr+Pw4vuYgQkTW2DomBd8UYLd9GW2w&#10;0O7JF+rLWIsE4VCggibGrpAyVA1ZDDPXESfv5rzFmKSvpfb4THDbykWWraRFw2mhwY7eGqru5cMq&#10;WM19+Hqvc9Nf8uFwPZ3NeXoolZqMh/0aRKQh/of/2ietYJkv4fdMOgJ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6EqzEAAAA3AAAAA8AAAAAAAAAAAAAAAAAmAIAAGRycy9k&#10;b3ducmV2LnhtbFBLBQYAAAAABAAEAPUAAACJAwAAAAA=&#10;" path="m,7r43,m,l43,e" filled="f" strokecolor="#d9d9d9" strokeweight=".1323mm">
                  <v:path arrowok="t" o:connecttype="custom" o:connectlocs="0,3064;43,3064;0,3057;43,3057" o:connectangles="0,0,0,0"/>
                </v:shape>
                <v:shape id="AutoShape 510" o:spid="_x0000_s1124" style="position:absolute;left:5628;top:2933;width:3406;height:764;visibility:visible;mso-wrap-style:square;v-text-anchor:top" coordsize="3406,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EZqcUA&#10;AADcAAAADwAAAGRycy9kb3ducmV2LnhtbESPQWvCQBSE74X+h+UVvNVN1EqIriK2Qk4tagSPj+xr&#10;Epp9G7IbE/99t1DwOMzMN8x6O5pG3KhztWUF8TQCQVxYXXOpID8fXhMQziNrbCyTgjs52G6en9aY&#10;ajvwkW4nX4oAYZeigsr7NpXSFRUZdFPbEgfv23YGfZBdKXWHQ4CbRs6iaCkN1hwWKmxpX1Hxc+qN&#10;gi/TX97K/P0ji6+f/TnqcRfPl0pNXsbdCoSn0T/C/+1MK5gnC/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4RmpxQAAANwAAAAPAAAAAAAAAAAAAAAAAJgCAABkcnMv&#10;ZG93bnJldi54bWxQSwUGAAAAAAQABAD1AAAAigMAAAAA&#10;" path="m154,l,,,764r154,l154,xm1238,382r-156,l1082,764r156,l1238,382xm2321,509r-154,l2167,764r154,l2321,509xm3406,509r-156,l3250,764r156,l3406,509xe" fillcolor="#a4a4a4" stroked="f">
                  <v:path arrowok="t" o:connecttype="custom" o:connectlocs="154,2933;0,2933;0,3697;154,3697;154,2933;1238,3315;1082,3315;1082,3697;1238,3697;1238,3315;2321,3442;2167,3442;2167,3697;2321,3697;2321,3442;3406,3442;3250,3442;3250,3697;3406,3697;3406,3442" o:connectangles="0,0,0,0,0,0,0,0,0,0,0,0,0,0,0,0,0,0,0,0"/>
                </v:shape>
                <v:shape id="AutoShape 511" o:spid="_x0000_s1125" style="position:absolute;left:3657;top:2299;width:4488;height:1398;visibility:visible;mso-wrap-style:square;v-text-anchor:top" coordsize="4488,13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cpUscA&#10;AADcAAAADwAAAGRycy9kb3ducmV2LnhtbESPzWvCQBTE7wX/h+UJvRTd1LZ+RFexBUEPPfiFHp/Z&#10;ZxLNvg3Z1aT/vVso9DjMzG+YyawxhbhT5XLLCl67EQjixOqcUwW77aIzBOE8ssbCMin4IQezaetp&#10;grG2Na/pvvGpCBB2MSrIvC9jKV2SkUHXtSVx8M62MuiDrFKpK6wD3BSyF0V9aTDnsJBhSV8ZJdfN&#10;zSh4GTmaf0efeY2X4/7UGxzecXVQ6rndzMcgPDX+P/zXXmoFb8MP+D0TjoCcP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HKVLHAAAA3AAAAA8AAAAAAAAAAAAAAAAAmAIAAGRy&#10;cy9kb3ducmV2LnhtbFBLBQYAAAAABAAEAPUAAACMAwAAAAA=&#10;" path="m153,506l,506r,891l153,1397r,-891xm1238,760r-156,l1082,1397r156,l1238,760xm2320,l2167,r,1397l2320,1397,2320,xm3405,1015r-156,l3249,1397r156,l3405,1015xm4488,1142r-154,l4334,1397r154,l4488,1142xe" fillcolor="#ffc000" stroked="f">
                  <v:path arrowok="t" o:connecttype="custom" o:connectlocs="153,2806;0,2806;0,3697;153,3697;153,2806;1238,3060;1082,3060;1082,3697;1238,3697;1238,3060;2320,2300;2167,2300;2167,3697;2320,3697;2320,2300;3405,3315;3249,3315;3249,3697;3405,3697;3405,3315;4488,3442;4334,3442;4334,3697;4488,3697;4488,3442" o:connectangles="0,0,0,0,0,0,0,0,0,0,0,0,0,0,0,0,0,0,0,0,0,0,0,0,0"/>
                </v:shape>
                <v:shape id="AutoShape 512" o:spid="_x0000_s1126" style="position:absolute;left:9230;top:3056;width:169;height:8;visibility:visible;mso-wrap-style:square;v-text-anchor:top" coordsize="16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WQcsEA&#10;AADcAAAADwAAAGRycy9kb3ducmV2LnhtbESP0YrCMBRE3xf8h3AF39ZUhVKqUUQR1H1a9QMuzbUp&#10;bW5KE239eyMs7OMwM2eY1WawjXhS5yvHCmbTBARx4XTFpYLb9fCdgfABWWPjmBS8yMNmPfpaYa5d&#10;z7/0vIRSRAj7HBWYENpcSl8YsuinriWO3t11FkOUXSl1h32E20bOkySVFiuOCwZb2hkq6svDKsj2&#10;i9mJjNmf5ZzTXf1z7muXKjUZD9sliEBD+A//tY9awSJL4XMmHgG5f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YVkHLBAAAA3AAAAA8AAAAAAAAAAAAAAAAAmAIAAGRycy9kb3du&#10;cmV2LnhtbFBLBQYAAAAABAAEAPUAAACGAwAAAAA=&#10;" path="m,7r169,m,l169,e" filled="f" strokecolor="#d9d9d9" strokeweight=".1323mm">
                  <v:path arrowok="t" o:connecttype="custom" o:connectlocs="0,3064;169,3064;0,3057;169,3057" o:connectangles="0,0,0,0"/>
                </v:shape>
                <v:rect id="Rectangle 513" o:spid="_x0000_s1127" style="position:absolute;left:9074;top:2805;width:156;height: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0m4cUA&#10;AADcAAAADwAAAGRycy9kb3ducmV2LnhtbESPQWvCQBSE7wX/w/KE3urGCFaiq4ioeBCl0YPHZ/aZ&#10;BLNvY3ar0V/fLRR6HGbmG2Yya00l7tS40rKCfi8CQZxZXXKu4HhYfYxAOI+ssbJMCp7kYDbtvE0w&#10;0fbBX3RPfS4ChF2CCgrv60RKlxVk0PVsTRy8i20M+iCbXOoGHwFuKhlH0VAaLDksFFjToqDsmn4b&#10;BfE2Pq3tcl2+zifu3+xuH6X1Xqn3bjsfg/DU+v/wX3ujFQxGn/B7JhwB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7SbhxQAAANwAAAAPAAAAAAAAAAAAAAAAAJgCAABkcnMv&#10;ZG93bnJldi54bWxQSwUGAAAAAAQABAD1AAAAigMAAAAA&#10;" fillcolor="#ffc000" stroked="f"/>
                <v:shape id="AutoShape 514" o:spid="_x0000_s1128" style="position:absolute;left:2898;top:518;width:6501;height:3179;visibility:visible;mso-wrap-style:square;v-text-anchor:top" coordsize="6501,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MYMr4A&#10;AADcAAAADwAAAGRycy9kb3ducmV2LnhtbERPTYvCMBC9C/6HMII3TVWQUo0iirDiabXeh2ZsaptJ&#10;abK1++83hwWPj/e93Q+2ET11vnKsYDFPQBAXTldcKsjv51kKwgdkjY1jUvBLHva78WiLmXZv/qb+&#10;FkoRQ9hnqMCE0GZS+sKQRT93LXHknq6zGCLsSqk7fMdw28hlkqylxYpjg8GWjoaK+vZjFci+tXi/&#10;XK91Gk6PZbPKzavOlZpOhsMGRKAhfMT/7i+tYJXGtfFMPAJy9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ujGDK+AAAA3AAAAA8AAAAAAAAAAAAAAAAAmAIAAGRycy9kb3ducmV2&#10;LnhtbFBLBQYAAAAABAAEAPUAAACDAwAAAAA=&#10;" path="m,3178r6501,m,l6501,e" filled="f" strokecolor="#d9d9d9">
                  <v:path arrowok="t" o:connecttype="custom" o:connectlocs="0,3697;6501,3697;0,519;6501,519" o:connectangles="0,0,0,0"/>
                </v:shape>
                <v:rect id="Rectangle 515" o:spid="_x0000_s1129" style="position:absolute;left:4533;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ZhtscA&#10;AADcAAAADwAAAGRycy9kb3ducmV2LnhtbESPT2sCMRTE70K/Q3gFb5q1QqurUWyL0Eupf0u9PTbP&#10;zbKbl3WT6tZP3wiFHoeZ+Q0znbe2EmdqfOFYwaCfgCDOnC44V7DbLnsjED4ga6wck4If8jCf3XWm&#10;mGp34TWdNyEXEcI+RQUmhDqV0meGLPq+q4mjd3SNxRBlk0vd4CXCbSUfkuRRWiw4Lhis6cVQVm6+&#10;rYLDqdwv9qZ6fl+N8fT18flqn8qrUt37djEBEagN/+G/9ptWMByN4XYmHg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rWYbbHAAAA3AAAAA8AAAAAAAAAAAAAAAAAmAIAAGRy&#10;cy9kb3ducmV2LnhtbFBLBQYAAAAABAAEAPUAAACMAwAAAAA=&#10;" fillcolor="#4471c4" stroked="f"/>
                <v:rect id="Rectangle 516" o:spid="_x0000_s1130" style="position:absolute;left:5223;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tKCcAA&#10;AADcAAAADwAAAGRycy9kb3ducmV2LnhtbERPz2vCMBS+D/wfwhO8zdQJa61GkYHgdbYbPT6aZ1tt&#10;XkoSbfffL4fBjh/f791hMr14kvOdZQWrZQKCuLa640ZBWZxeMxA+IGvsLZOCH/Jw2M9edphrO/In&#10;PS+hETGEfY4K2hCGXEpft2TQL+1AHLmrdQZDhK6R2uEYw00v35LkXRrsODa0ONBHS/X98jAK/Fg8&#10;0tXXtcpSe7OT+76VXBVKLebTcQsi0BT+xX/us1aw3sT58Uw8An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5tKCcAAAADcAAAADwAAAAAAAAAAAAAAAACYAgAAZHJzL2Rvd25y&#10;ZXYueG1sUEsFBgAAAAAEAAQA9QAAAIUDAAAAAA==&#10;" fillcolor="#ec7c30" stroked="f"/>
                <v:rect id="Rectangle 517" o:spid="_x0000_s1131" style="position:absolute;left:5928;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Nfs8UA&#10;AADcAAAADwAAAGRycy9kb3ducmV2LnhtbESPzWrDMBCE74W+g9hCb43slprEsRxKwKWXgvN3X6yN&#10;7cZauZYaO29fBQI5DjPzDZOtJtOJMw2utawgnkUgiCurW64V7HfFyxyE88gaO8uk4EIOVvnjQ4ap&#10;tiNv6Lz1tQgQdikqaLzvUyld1ZBBN7M9cfCOdjDogxxqqQccA9x08jWKEmmw5bDQYE/rhqrT9s8o&#10;6H+/D5/JenMoSh1fTj9JWbyXo1LPT9PHEoSnyd/Dt/aXVvC2iOF6JhwBmf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g1+zxQAAANwAAAAPAAAAAAAAAAAAAAAAAJgCAABkcnMv&#10;ZG93bnJldi54bWxQSwUGAAAAAAQABAD1AAAAigMAAAAA&#10;" fillcolor="#a4a4a4" stroked="f"/>
                <v:rect id="Rectangle 518" o:spid="_x0000_s1132" style="position:absolute;left:6730;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MTpMYA&#10;AADcAAAADwAAAGRycy9kb3ducmV2LnhtbESPQWvCQBSE70L/w/KE3szGCKWNboKUKj0UxbQHj8/s&#10;Mwlm36bZrab+elco9DjMzDfMIh9MK87Uu8aygmkUgyAurW64UvD1uZo8g3AeWWNrmRT8koM8exgt&#10;MNX2wjs6F74SAcIuRQW1910qpStrMugi2xEH72h7gz7IvpK6x0uAm1YmcfwkDTYcFmrs6LWm8lT8&#10;GAXJR7Jf27d1cz3sefptN9u46LZKPY6H5RyEp8H/h//a71rB7CWB+5lwBGR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UMTpMYAAADcAAAADwAAAAAAAAAAAAAAAACYAgAAZHJz&#10;L2Rvd25yZXYueG1sUEsFBgAAAAAEAAQA9QAAAIsDAAAAAA==&#10;" fillcolor="#ffc000" stroked="f"/>
                <v:rect id="Rectangle 519" o:spid="_x0000_s1133" style="position:absolute;left:2419;top:298;width:7200;height:4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Y1RsYA&#10;AADcAAAADwAAAGRycy9kb3ducmV2LnhtbESPQWsCMRSE7wX/Q3iCt5pVodbVKCqIbbGHrq3g7bl5&#10;7gY3L8sm1e2/bwpCj8PMfMPMFq2txJUabxwrGPQTEMS504YLBZ/7zeMzCB+QNVaOScEPeVjMOw8z&#10;TLW78Qdds1CICGGfooIyhDqV0uclWfR9VxNH7+waiyHKppC6wVuE20oOk+RJWjQcF0qsaV1Sfsm+&#10;rYLavZtsZ4rXw/FLn/LV6rR9q8ZK9brtcgoiUBv+w/f2i1Ywmozg70w8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OY1RsYAAADcAAAADwAAAAAAAAAAAAAAAACYAgAAZHJz&#10;L2Rvd25yZXYueG1sUEsFBgAAAAAEAAQA9QAAAIsDAAAAAA==&#10;" filled="f" strokecolor="#d9d9d9"/>
                <v:shape id="Text Box 520" o:spid="_x0000_s1134" type="#_x0000_t202" style="position:absolute;left:2549;top:435;width:20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usisUA&#10;AADcAAAADwAAAGRycy9kb3ducmV2LnhtbESPQWvCQBSE7wX/w/KE3urGVkRTVxFRKAhiTA89vmaf&#10;yWL2bZrdavz3riB4HGbmG2a26GwtztR641jBcJCAIC6cNlwq+M43bxMQPiBrrB2Tgit5WMx7LzNM&#10;tbtwRudDKEWEsE9RQRVCk0rpi4os+oFriKN3dK3FEGVbSt3iJcJtLd+TZCwtGo4LFTa0qqg4Hf6t&#10;guUPZ2vzt/vdZ8fM5Pk04e34pNRrv1t+ggjUhWf40f7SCj6mI7ifiU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K6yK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25</w:t>
                        </w:r>
                      </w:p>
                    </w:txbxContent>
                  </v:textbox>
                </v:shape>
                <v:shape id="Text Box 521" o:spid="_x0000_s1135" type="#_x0000_t202" style="position:absolute;left:2549;top:1071;width:20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cJEcUA&#10;AADcAAAADwAAAGRycy9kb3ducmV2LnhtbESPQWvCQBSE7wX/w/KE3urGFkVTVxFRKAhiTA89vmaf&#10;yWL2bZrdavz3riB4HGbmG2a26GwtztR641jBcJCAIC6cNlwq+M43bxMQPiBrrB2Tgit5WMx7LzNM&#10;tbtwRudDKEWEsE9RQRVCk0rpi4os+oFriKN3dK3FEGVbSt3iJcJtLd+TZCwtGo4LFTa0qqg4Hf6t&#10;guUPZ2vzt/vdZ8fM5Pk04e34pNRrv1t+ggjUhWf40f7SCj6mI7ifiU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ZwkR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20</w:t>
                        </w:r>
                      </w:p>
                    </w:txbxContent>
                  </v:textbox>
                </v:shape>
                <v:shape id="Text Box 522" o:spid="_x0000_s1136" type="#_x0000_t202" style="position:absolute;left:2549;top:1706;width:20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WXZsUA&#10;AADcAAAADwAAAGRycy9kb3ducmV2LnhtbESPQWvCQBSE70L/w/KE3nSjhVBTV5GiIBSKMR48vmaf&#10;yWL2bcyumv77rlDwOMzMN8x82dtG3KjzxrGCyTgBQVw6bbhScCg2o3cQPiBrbByTgl/ysFy8DOaY&#10;aXfnnG77UIkIYZ+hgjqENpPSlzVZ9GPXEkfv5DqLIcqukrrDe4TbRk6TJJUWDceFGlv6rKk8769W&#10;werI+dpcvn92+Sk3RTFL+Cs9K/U67FcfIAL14Rn+b2+1grdZCo8z8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tZdm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15</w:t>
                        </w:r>
                      </w:p>
                    </w:txbxContent>
                  </v:textbox>
                </v:shape>
                <v:shape id="Text Box 523" o:spid="_x0000_s1137" type="#_x0000_t202" style="position:absolute;left:2549;top:2342;width:20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cUA&#10;AADcAAAADwAAAGRycy9kb3ducmV2LnhtbESPQWvCQBSE74L/YXlCb7qxBaupq4goFAQxpoceX7PP&#10;ZDH7Ns1uNf57Vyh4HGbmG2a+7GwtLtR641jBeJSAIC6cNlwq+Mq3wykIH5A11o5JwY08LBf93hxT&#10;7a6c0eUYShEh7FNUUIXQpFL6oiKLfuQa4uidXGsxRNmWUrd4jXBby9ckmUiLhuNChQ2tKyrOxz+r&#10;YPXN2cb87n8O2SkzeT5LeDc5K/Uy6FYfIAJ14Rn+b39qBW+zd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TL9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10</w:t>
                        </w:r>
                      </w:p>
                    </w:txbxContent>
                  </v:textbox>
                </v:shape>
                <v:shape id="Text Box 524" o:spid="_x0000_s1138" type="#_x0000_t202" style="position:absolute;left:2640;top:297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amj8MA&#10;AADcAAAADwAAAGRycy9kb3ducmV2LnhtbERPz2vCMBS+C/sfwhN201QHop2xlDFBGIzV7rDjW/Ns&#10;Q5uXrom1+++Xw8Djx/d7n022EyMN3jhWsFomIIgrpw3XCj7L42ILwgdkjZ1jUvBLHrLDw2yPqXY3&#10;Lmg8h1rEEPYpKmhC6FMpfdWQRb90PXHkLm6wGCIcaqkHvMVw28l1kmykRcOxocGeXhqq2vPVKsi/&#10;uHg1P+/fH8WlMGW5S/ht0yr1OJ/yZxCBpnAX/7tPWsHTLq6NZ+IRkI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amj8MAAADcAAAADwAAAAAAAAAAAAAAAACYAgAAZHJzL2Rv&#10;d25yZXYueG1sUEsFBgAAAAAEAAQA9QAAAIgDAAAAAA==&#10;" filled="f" stroked="f">
                  <v:textbox inset="0,0,0,0">
                    <w:txbxContent>
                      <w:p w:rsidR="00D17DB7" w:rsidRDefault="00D17DB7" w:rsidP="00D17DB7">
                        <w:pPr>
                          <w:spacing w:line="180" w:lineRule="exact"/>
                          <w:rPr>
                            <w:sz w:val="18"/>
                          </w:rPr>
                        </w:pPr>
                        <w:r>
                          <w:rPr>
                            <w:color w:val="585858"/>
                            <w:sz w:val="18"/>
                          </w:rPr>
                          <w:t>5</w:t>
                        </w:r>
                      </w:p>
                    </w:txbxContent>
                  </v:textbox>
                </v:shape>
                <v:shape id="Text Box 525" o:spid="_x0000_s1139" type="#_x0000_t202" style="position:absolute;left:2640;top:3614;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oDFMUA&#10;AADcAAAADwAAAGRycy9kb3ducmV2LnhtbESPQWvCQBSE7wX/w/IEb3VjBWmiq4i0UBCKMR48PrPP&#10;ZDH7Ns1uNf77rlDwOMzMN8xi1dtGXKnzxrGCyTgBQVw6bbhScCg+X99B+ICssXFMCu7kYbUcvCww&#10;0+7GOV33oRIRwj5DBXUIbSalL2uy6MeuJY7e2XUWQ5RdJXWHtwi3jXxLkpm0aDgu1NjSpqbysv+1&#10;CtZHzj/Mz/dpl59zUxRpwtvZRanRsF/PQQTqwzP83/7SCqZpCo8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KgMU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0</w:t>
                        </w:r>
                      </w:p>
                    </w:txbxContent>
                  </v:textbox>
                </v:shape>
                <v:shape id="Text Box 526" o:spid="_x0000_s1140" type="#_x0000_t202" style="position:absolute;left:3395;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Dya8EA&#10;AADcAAAADwAAAGRycy9kb3ducmV2LnhtbERPz2vCMBS+D/wfwhN2m4ljyKxGEdlAGIi1Hjw+m2cb&#10;bF66Jmr335uDsOPH93u+7F0jbtQF61nDeKRAEJfeWK40HIrvt08QISIbbDyThj8KsFwMXuaYGX/n&#10;nG77WIkUwiFDDXWMbSZlKGtyGEa+JU7c2XcOY4JdJU2H9xTuGvmu1EQ6tJwaamxpXVN52V+dhtWR&#10;8y/7uz3t8nNui2Kq+Gdy0fp12K9mICL18V/8dG+Mhg+V5qcz6Qj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w8mvBAAAA3AAAAA8AAAAAAAAAAAAAAAAAmAIAAGRycy9kb3du&#10;cmV2LnhtbFBLBQYAAAAABAAEAPUAAACGAwAAAAA=&#10;" filled="f" stroked="f">
                  <v:textbox inset="0,0,0,0">
                    <w:txbxContent>
                      <w:p w:rsidR="00D17DB7" w:rsidRDefault="00D17DB7" w:rsidP="00D17DB7">
                        <w:pPr>
                          <w:spacing w:line="180" w:lineRule="exact"/>
                          <w:rPr>
                            <w:sz w:val="18"/>
                          </w:rPr>
                        </w:pPr>
                        <w:r>
                          <w:rPr>
                            <w:color w:val="585858"/>
                            <w:sz w:val="18"/>
                          </w:rPr>
                          <w:t>1</w:t>
                        </w:r>
                      </w:p>
                    </w:txbxContent>
                  </v:textbox>
                </v:shape>
                <v:shape id="Text Box 527" o:spid="_x0000_s1141" type="#_x0000_t202" style="position:absolute;left:4478;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8MUA&#10;AADcAAAADwAAAGRycy9kb3ducmV2LnhtbESPQWsCMRSE70L/Q3iF3jRRititUaRUEITiuj30+Lp5&#10;7gY3L9tN1PXfN4LgcZiZb5j5sneNOFMXrGcN45ECQVx6Y7nS8F2shzMQISIbbDyThisFWC6eBnPM&#10;jL9wTud9rESCcMhQQx1jm0kZypochpFviZN38J3DmGRXSdPhJcFdIydKTaVDy2mhxpY+aiqP+5PT&#10;sPrh/NP+ff3u8kNui+JN8XZ61PrluV+9g4jUx0f43t4YDa9qDLcz6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Ffw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2</w:t>
                        </w:r>
                      </w:p>
                    </w:txbxContent>
                  </v:textbox>
                </v:shape>
                <v:shape id="Text Box 528" o:spid="_x0000_s1142" type="#_x0000_t202" style="position:absolute;left:5562;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7Jh8UA&#10;AADcAAAADwAAAGRycy9kb3ducmV2LnhtbESPQWsCMRSE7wX/Q3iCt5pUROrWKCItCELpuh56fN08&#10;d4Obl3UTdf33TaHgcZiZb5jFqneNuFIXrGcNL2MFgrj0xnKl4VB8PL+CCBHZYOOZNNwpwGo5eFpg&#10;ZvyNc7ruYyUShEOGGuoY20zKUNbkMIx9S5y8o+8cxiS7SpoObwnuGjlRaiYdWk4LNba0qak87S9O&#10;w/qb83d7/vz5yo+5LYq54t3spPVo2K/fQETq4yP8394aDVM1g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LsmH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3</w:t>
                        </w:r>
                      </w:p>
                    </w:txbxContent>
                  </v:textbox>
                </v:shape>
                <v:shape id="Text Box 529" o:spid="_x0000_s1143" type="#_x0000_t202" style="position:absolute;left:6646;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sHMUA&#10;AADcAAAADwAAAGRycy9kb3ducmV2LnhtbESPQWsCMRSE7wX/Q3iF3mpSW6TdGkVEQShI1+2hx9fN&#10;cze4eVk3Udd/b4SCx2FmvmEms9414kRdsJ41vAwVCOLSG8uVhp9i9fwOIkRkg41n0nChALPp4GGC&#10;mfFnzum0jZVIEA4ZaqhjbDMpQ1mTwzD0LXHydr5zGJPsKmk6PCe4a+RIqbF0aDkt1NjSoqZyvz06&#10;DfNfzpf2sPn7zne5LYoPxV/jvdZPj/38E0SkPt7D/+210fCmXuF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Ymwc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4</w:t>
                        </w:r>
                      </w:p>
                    </w:txbxContent>
                  </v:textbox>
                </v:shape>
                <v:shape id="Text Box 530" o:spid="_x0000_s1144" type="#_x0000_t202" style="position:absolute;left:7730;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v0aMUA&#10;AADcAAAADwAAAGRycy9kb3ducmV2LnhtbESPQWsCMRSE70L/Q3iF3jSpiNitUUQUCkLpuj30+Lp5&#10;7gY3L+sm6vrvm4LgcZiZb5j5sneNuFAXrGcNryMFgrj0xnKl4bvYDmcgQkQ22HgmDTcKsFw8DeaY&#10;GX/lnC77WIkE4ZChhjrGNpMylDU5DCPfEifv4DuHMcmukqbDa4K7Ro6VmkqHltNCjS2tayqP+7PT&#10;sPrhfGNPn79f+SG3RfGmeDc9av3y3K/eQUTq4yN8b38YDRM1gf8z6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i/Ro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5</w:t>
                        </w:r>
                      </w:p>
                    </w:txbxContent>
                  </v:textbox>
                </v:shape>
                <v:shape id="Text Box 531" o:spid="_x0000_s1145" type="#_x0000_t202" style="position:absolute;left:8813;top:3848;width:112;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dR88UA&#10;AADcAAAADwAAAGRycy9kb3ducmV2LnhtbESPQWsCMRSE7wX/Q3iF3mpSaaXdGkVEQShI1+2hx9fN&#10;cze4eVk3Udd/b4SCx2FmvmEms9414kRdsJ41vAwVCOLSG8uVhp9i9fwOIkRkg41n0nChALPp4GGC&#10;mfFnzum0jZVIEA4ZaqhjbDMpQ1mTwzD0LXHydr5zGJPsKmk6PCe4a+RIqbF0aDkt1NjSoqZyvz06&#10;DfNfzpf2sPn7zne5LYoPxV/jvdZPj/38E0SkPt7D/+210fCq3uB2Jh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x1Hz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6</w:t>
                        </w:r>
                      </w:p>
                    </w:txbxContent>
                  </v:textbox>
                </v:shape>
                <v:shape id="Text Box 532" o:spid="_x0000_s1146" type="#_x0000_t202" style="position:absolute;left:4675;top:4247;width:292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XPhMUA&#10;AADcAAAADwAAAGRycy9kb3ducmV2LnhtbESPQWsCMRSE74X+h/CE3mpiKYtdjSKlBaEgrttDj8/N&#10;cze4edluom7/vRGEHoeZ+YaZLwfXijP1wXrWMBkrEMSVN5ZrDd/l5/MURIjIBlvPpOGPAiwXjw9z&#10;zI2/cEHnXaxFgnDIUUMTY5dLGaqGHIax74iTd/C9w5hkX0vT4yXBXStflMqkQ8tpocGO3huqjruT&#10;07D64eLD/m722+JQ2LJ8U/yVHbV+Gg2rGYhIQ/wP39tro+FVZXA7k46A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Fc+ExQAAANwAAAAPAAAAAAAAAAAAAAAAAJgCAABkcnMv&#10;ZG93bnJldi54bWxQSwUGAAAAAAQABAD1AAAAigMAAAAA&#10;" filled="f" stroked="f">
                  <v:textbox inset="0,0,0,0">
                    <w:txbxContent>
                      <w:p w:rsidR="00D17DB7" w:rsidRDefault="00D17DB7" w:rsidP="00D17DB7">
                        <w:pPr>
                          <w:tabs>
                            <w:tab w:val="left" w:pos="689"/>
                            <w:tab w:val="left" w:pos="1394"/>
                            <w:tab w:val="left" w:pos="2196"/>
                          </w:tabs>
                          <w:spacing w:line="180" w:lineRule="exact"/>
                          <w:rPr>
                            <w:sz w:val="18"/>
                          </w:rPr>
                        </w:pPr>
                        <w:r>
                          <w:rPr>
                            <w:color w:val="585858"/>
                            <w:sz w:val="18"/>
                          </w:rPr>
                          <w:t>Kelas</w:t>
                        </w:r>
                        <w:r>
                          <w:rPr>
                            <w:color w:val="585858"/>
                            <w:sz w:val="18"/>
                          </w:rPr>
                          <w:tab/>
                          <w:t>siswa</w:t>
                        </w:r>
                        <w:r>
                          <w:rPr>
                            <w:color w:val="585858"/>
                            <w:sz w:val="18"/>
                          </w:rPr>
                          <w:tab/>
                          <w:t>literasi</w:t>
                        </w:r>
                        <w:r>
                          <w:rPr>
                            <w:color w:val="585858"/>
                            <w:sz w:val="18"/>
                          </w:rPr>
                          <w:tab/>
                          <w:t>Numerasi</w:t>
                        </w:r>
                      </w:p>
                    </w:txbxContent>
                  </v:textbox>
                </v:shape>
                <w10:wrap type="topAndBottom" anchorx="margin"/>
              </v:group>
            </w:pict>
          </mc:Fallback>
        </mc:AlternateContent>
      </w:r>
      <w:r w:rsidRPr="00E8538A">
        <w:rPr>
          <w:rFonts w:ascii="Times New Roman" w:hAnsi="Times New Roman"/>
        </w:rPr>
        <w:t>Pada bagian numerasi di kelas I dan II penjumlahan, pengurangan, serta</w:t>
      </w:r>
      <w:r w:rsidRPr="00E8538A">
        <w:rPr>
          <w:rFonts w:ascii="Times New Roman" w:hAnsi="Times New Roman"/>
          <w:spacing w:val="1"/>
        </w:rPr>
        <w:t xml:space="preserve"> </w:t>
      </w:r>
      <w:r w:rsidRPr="00E8538A">
        <w:rPr>
          <w:rFonts w:ascii="Times New Roman" w:hAnsi="Times New Roman"/>
        </w:rPr>
        <w:t>perkalian</w:t>
      </w:r>
      <w:r w:rsidRPr="00E8538A">
        <w:rPr>
          <w:rFonts w:ascii="Times New Roman" w:hAnsi="Times New Roman"/>
          <w:spacing w:val="-11"/>
        </w:rPr>
        <w:t xml:space="preserve"> </w:t>
      </w:r>
      <w:r w:rsidRPr="00E8538A">
        <w:rPr>
          <w:rFonts w:ascii="Times New Roman" w:hAnsi="Times New Roman"/>
        </w:rPr>
        <w:t>dan</w:t>
      </w:r>
      <w:r w:rsidRPr="00E8538A">
        <w:rPr>
          <w:rFonts w:ascii="Times New Roman" w:hAnsi="Times New Roman"/>
          <w:spacing w:val="-11"/>
        </w:rPr>
        <w:t xml:space="preserve"> </w:t>
      </w:r>
      <w:r w:rsidRPr="00E8538A">
        <w:rPr>
          <w:rFonts w:ascii="Times New Roman" w:hAnsi="Times New Roman"/>
        </w:rPr>
        <w:t>juga</w:t>
      </w:r>
      <w:r w:rsidRPr="00E8538A">
        <w:rPr>
          <w:rFonts w:ascii="Times New Roman" w:hAnsi="Times New Roman"/>
          <w:spacing w:val="-12"/>
        </w:rPr>
        <w:t xml:space="preserve"> </w:t>
      </w:r>
      <w:r w:rsidRPr="00E8538A">
        <w:rPr>
          <w:rFonts w:ascii="Times New Roman" w:hAnsi="Times New Roman"/>
        </w:rPr>
        <w:t>di</w:t>
      </w:r>
      <w:r w:rsidRPr="00E8538A">
        <w:rPr>
          <w:rFonts w:ascii="Times New Roman" w:hAnsi="Times New Roman"/>
          <w:spacing w:val="-11"/>
        </w:rPr>
        <w:t xml:space="preserve"> </w:t>
      </w:r>
      <w:r w:rsidRPr="00E8538A">
        <w:rPr>
          <w:rFonts w:ascii="Times New Roman" w:hAnsi="Times New Roman"/>
        </w:rPr>
        <w:t>kelas</w:t>
      </w:r>
      <w:r w:rsidRPr="00E8538A">
        <w:rPr>
          <w:rFonts w:ascii="Times New Roman" w:hAnsi="Times New Roman"/>
          <w:spacing w:val="-11"/>
        </w:rPr>
        <w:t xml:space="preserve"> </w:t>
      </w:r>
      <w:r w:rsidRPr="00E8538A">
        <w:rPr>
          <w:rFonts w:ascii="Times New Roman" w:hAnsi="Times New Roman"/>
        </w:rPr>
        <w:t>III</w:t>
      </w:r>
      <w:r w:rsidRPr="00E8538A">
        <w:rPr>
          <w:rFonts w:ascii="Times New Roman" w:hAnsi="Times New Roman"/>
          <w:spacing w:val="-13"/>
        </w:rPr>
        <w:t xml:space="preserve"> </w:t>
      </w:r>
      <w:r w:rsidRPr="00E8538A">
        <w:rPr>
          <w:rFonts w:ascii="Times New Roman" w:hAnsi="Times New Roman"/>
        </w:rPr>
        <w:t>–</w:t>
      </w:r>
      <w:r w:rsidRPr="00E8538A">
        <w:rPr>
          <w:rFonts w:ascii="Times New Roman" w:hAnsi="Times New Roman"/>
          <w:spacing w:val="-11"/>
        </w:rPr>
        <w:t xml:space="preserve"> </w:t>
      </w:r>
      <w:r w:rsidRPr="00E8538A">
        <w:rPr>
          <w:rFonts w:ascii="Times New Roman" w:hAnsi="Times New Roman"/>
        </w:rPr>
        <w:t>VI</w:t>
      </w:r>
      <w:r w:rsidRPr="00E8538A">
        <w:rPr>
          <w:rFonts w:ascii="Times New Roman" w:hAnsi="Times New Roman"/>
          <w:spacing w:val="-14"/>
        </w:rPr>
        <w:t xml:space="preserve"> </w:t>
      </w:r>
      <w:r w:rsidRPr="00E8538A">
        <w:rPr>
          <w:rFonts w:ascii="Times New Roman" w:hAnsi="Times New Roman"/>
        </w:rPr>
        <w:t>hal</w:t>
      </w:r>
      <w:r w:rsidRPr="00E8538A">
        <w:rPr>
          <w:rFonts w:ascii="Times New Roman" w:hAnsi="Times New Roman"/>
          <w:spacing w:val="-11"/>
        </w:rPr>
        <w:t xml:space="preserve"> </w:t>
      </w:r>
      <w:r w:rsidRPr="00E8538A">
        <w:rPr>
          <w:rFonts w:ascii="Times New Roman" w:hAnsi="Times New Roman"/>
        </w:rPr>
        <w:t>yang</w:t>
      </w:r>
      <w:r w:rsidRPr="00E8538A">
        <w:rPr>
          <w:rFonts w:ascii="Times New Roman" w:hAnsi="Times New Roman"/>
          <w:spacing w:val="-11"/>
        </w:rPr>
        <w:t xml:space="preserve"> </w:t>
      </w:r>
      <w:r w:rsidRPr="00E8538A">
        <w:rPr>
          <w:rFonts w:ascii="Times New Roman" w:hAnsi="Times New Roman"/>
        </w:rPr>
        <w:t>diutama</w:t>
      </w:r>
      <w:r w:rsidRPr="00E8538A">
        <w:rPr>
          <w:rFonts w:ascii="Times New Roman" w:hAnsi="Times New Roman"/>
          <w:spacing w:val="-11"/>
        </w:rPr>
        <w:t xml:space="preserve"> </w:t>
      </w:r>
      <w:r w:rsidRPr="00E8538A">
        <w:rPr>
          <w:rFonts w:ascii="Times New Roman" w:hAnsi="Times New Roman"/>
        </w:rPr>
        <w:t>dalam</w:t>
      </w:r>
      <w:r w:rsidRPr="00E8538A">
        <w:rPr>
          <w:rFonts w:ascii="Times New Roman" w:hAnsi="Times New Roman"/>
          <w:spacing w:val="-11"/>
        </w:rPr>
        <w:t xml:space="preserve"> </w:t>
      </w:r>
      <w:r w:rsidRPr="00E8538A">
        <w:rPr>
          <w:rFonts w:ascii="Times New Roman" w:hAnsi="Times New Roman"/>
        </w:rPr>
        <w:t>numerasi</w:t>
      </w:r>
      <w:r w:rsidRPr="00E8538A">
        <w:rPr>
          <w:rFonts w:ascii="Times New Roman" w:hAnsi="Times New Roman"/>
          <w:spacing w:val="-10"/>
        </w:rPr>
        <w:t xml:space="preserve"> </w:t>
      </w:r>
      <w:r w:rsidRPr="00E8538A">
        <w:rPr>
          <w:rFonts w:ascii="Times New Roman" w:hAnsi="Times New Roman"/>
        </w:rPr>
        <w:t>memperkuat</w:t>
      </w:r>
      <w:r w:rsidRPr="00E8538A">
        <w:rPr>
          <w:rFonts w:ascii="Times New Roman" w:hAnsi="Times New Roman"/>
          <w:spacing w:val="-58"/>
        </w:rPr>
        <w:t xml:space="preserve"> </w:t>
      </w:r>
      <w:r w:rsidRPr="00E8538A">
        <w:rPr>
          <w:rFonts w:ascii="Times New Roman" w:hAnsi="Times New Roman"/>
        </w:rPr>
        <w:t>perkalian</w:t>
      </w:r>
      <w:r w:rsidRPr="00E8538A">
        <w:rPr>
          <w:rFonts w:ascii="Times New Roman" w:hAnsi="Times New Roman"/>
          <w:spacing w:val="-1"/>
        </w:rPr>
        <w:t xml:space="preserve"> </w:t>
      </w:r>
      <w:r w:rsidRPr="00E8538A">
        <w:rPr>
          <w:rFonts w:ascii="Times New Roman" w:hAnsi="Times New Roman"/>
        </w:rPr>
        <w:t>dan mengajarkan beberapa</w:t>
      </w:r>
      <w:r w:rsidRPr="00E8538A">
        <w:rPr>
          <w:rFonts w:ascii="Times New Roman" w:hAnsi="Times New Roman"/>
          <w:spacing w:val="-1"/>
        </w:rPr>
        <w:t xml:space="preserve"> </w:t>
      </w:r>
      <w:r w:rsidRPr="00E8538A">
        <w:rPr>
          <w:rFonts w:ascii="Times New Roman" w:hAnsi="Times New Roman"/>
        </w:rPr>
        <w:t>pokok</w:t>
      </w:r>
      <w:r w:rsidRPr="00E8538A">
        <w:rPr>
          <w:rFonts w:ascii="Times New Roman" w:hAnsi="Times New Roman"/>
          <w:spacing w:val="-1"/>
        </w:rPr>
        <w:t xml:space="preserve"> </w:t>
      </w:r>
      <w:r w:rsidRPr="00E8538A">
        <w:rPr>
          <w:rFonts w:ascii="Times New Roman" w:hAnsi="Times New Roman"/>
        </w:rPr>
        <w:t>materi pembelajaran. Tim melakukan les tambahan guna meningkatkan literasi dan numerasi siswa</w:t>
      </w:r>
      <w:r w:rsidRPr="00E8538A">
        <w:rPr>
          <w:rFonts w:ascii="Times New Roman" w:hAnsi="Times New Roman"/>
          <w:spacing w:val="1"/>
        </w:rPr>
        <w:t xml:space="preserve"> </w:t>
      </w:r>
      <w:r w:rsidRPr="00E8538A">
        <w:rPr>
          <w:rFonts w:ascii="Times New Roman" w:hAnsi="Times New Roman"/>
        </w:rPr>
        <w:t>setelah</w:t>
      </w:r>
      <w:r w:rsidRPr="00E8538A">
        <w:rPr>
          <w:rFonts w:ascii="Times New Roman" w:hAnsi="Times New Roman"/>
          <w:spacing w:val="-6"/>
        </w:rPr>
        <w:t xml:space="preserve"> </w:t>
      </w:r>
      <w:r w:rsidRPr="00E8538A">
        <w:rPr>
          <w:rFonts w:ascii="Times New Roman" w:hAnsi="Times New Roman"/>
        </w:rPr>
        <w:t>dilihat</w:t>
      </w:r>
      <w:r w:rsidRPr="00E8538A">
        <w:rPr>
          <w:rFonts w:ascii="Times New Roman" w:hAnsi="Times New Roman"/>
          <w:spacing w:val="-6"/>
        </w:rPr>
        <w:t xml:space="preserve"> </w:t>
      </w:r>
      <w:r w:rsidRPr="00E8538A">
        <w:rPr>
          <w:rFonts w:ascii="Times New Roman" w:hAnsi="Times New Roman"/>
        </w:rPr>
        <w:t>masih</w:t>
      </w:r>
      <w:r w:rsidRPr="00E8538A">
        <w:rPr>
          <w:rFonts w:ascii="Times New Roman" w:hAnsi="Times New Roman"/>
          <w:spacing w:val="-6"/>
        </w:rPr>
        <w:t xml:space="preserve"> </w:t>
      </w:r>
      <w:r w:rsidRPr="00E8538A">
        <w:rPr>
          <w:rFonts w:ascii="Times New Roman" w:hAnsi="Times New Roman"/>
        </w:rPr>
        <w:t>banyak</w:t>
      </w:r>
      <w:r w:rsidRPr="00E8538A">
        <w:rPr>
          <w:rFonts w:ascii="Times New Roman" w:hAnsi="Times New Roman"/>
          <w:spacing w:val="-5"/>
        </w:rPr>
        <w:t xml:space="preserve"> </w:t>
      </w:r>
      <w:r w:rsidRPr="00E8538A">
        <w:rPr>
          <w:rFonts w:ascii="Times New Roman" w:hAnsi="Times New Roman"/>
        </w:rPr>
        <w:t>siswa</w:t>
      </w:r>
      <w:r w:rsidRPr="00E8538A">
        <w:rPr>
          <w:rFonts w:ascii="Times New Roman" w:hAnsi="Times New Roman"/>
          <w:spacing w:val="-8"/>
        </w:rPr>
        <w:t xml:space="preserve"> </w:t>
      </w:r>
      <w:r w:rsidRPr="00E8538A">
        <w:rPr>
          <w:rFonts w:ascii="Times New Roman" w:hAnsi="Times New Roman"/>
        </w:rPr>
        <w:t>yang</w:t>
      </w:r>
      <w:r w:rsidRPr="00E8538A">
        <w:rPr>
          <w:rFonts w:ascii="Times New Roman" w:hAnsi="Times New Roman"/>
          <w:spacing w:val="-6"/>
        </w:rPr>
        <w:t xml:space="preserve"> </w:t>
      </w:r>
      <w:r w:rsidRPr="00E8538A">
        <w:rPr>
          <w:rFonts w:ascii="Times New Roman" w:hAnsi="Times New Roman"/>
        </w:rPr>
        <w:t>tidak</w:t>
      </w:r>
      <w:r w:rsidRPr="00E8538A">
        <w:rPr>
          <w:rFonts w:ascii="Times New Roman" w:hAnsi="Times New Roman"/>
          <w:spacing w:val="-6"/>
        </w:rPr>
        <w:t xml:space="preserve"> </w:t>
      </w:r>
      <w:r w:rsidRPr="00E8538A">
        <w:rPr>
          <w:rFonts w:ascii="Times New Roman" w:hAnsi="Times New Roman"/>
        </w:rPr>
        <w:t>dapat</w:t>
      </w:r>
      <w:r w:rsidRPr="00E8538A">
        <w:rPr>
          <w:rFonts w:ascii="Times New Roman" w:hAnsi="Times New Roman"/>
          <w:spacing w:val="-6"/>
        </w:rPr>
        <w:t xml:space="preserve"> </w:t>
      </w:r>
      <w:r w:rsidRPr="00E8538A">
        <w:rPr>
          <w:rFonts w:ascii="Times New Roman" w:hAnsi="Times New Roman"/>
        </w:rPr>
        <w:t>berhitung</w:t>
      </w:r>
      <w:r w:rsidRPr="00E8538A">
        <w:rPr>
          <w:rFonts w:ascii="Times New Roman" w:hAnsi="Times New Roman"/>
          <w:spacing w:val="-6"/>
        </w:rPr>
        <w:t xml:space="preserve"> </w:t>
      </w:r>
      <w:r w:rsidRPr="00E8538A">
        <w:rPr>
          <w:rFonts w:ascii="Times New Roman" w:hAnsi="Times New Roman"/>
        </w:rPr>
        <w:t>serta</w:t>
      </w:r>
      <w:r w:rsidRPr="00E8538A">
        <w:rPr>
          <w:rFonts w:ascii="Times New Roman" w:hAnsi="Times New Roman"/>
          <w:spacing w:val="-7"/>
        </w:rPr>
        <w:t xml:space="preserve"> </w:t>
      </w:r>
      <w:r w:rsidRPr="00E8538A">
        <w:rPr>
          <w:rFonts w:ascii="Times New Roman" w:hAnsi="Times New Roman"/>
        </w:rPr>
        <w:t>masih</w:t>
      </w:r>
      <w:r w:rsidRPr="00E8538A">
        <w:rPr>
          <w:rFonts w:ascii="Times New Roman" w:hAnsi="Times New Roman"/>
          <w:spacing w:val="-3"/>
        </w:rPr>
        <w:t xml:space="preserve"> </w:t>
      </w:r>
      <w:r w:rsidRPr="00E8538A">
        <w:rPr>
          <w:rFonts w:ascii="Times New Roman" w:hAnsi="Times New Roman"/>
        </w:rPr>
        <w:t>banyak</w:t>
      </w:r>
      <w:r w:rsidRPr="00E8538A">
        <w:rPr>
          <w:rFonts w:ascii="Times New Roman" w:hAnsi="Times New Roman"/>
          <w:spacing w:val="-58"/>
        </w:rPr>
        <w:t xml:space="preserve"> </w:t>
      </w:r>
      <w:r w:rsidRPr="00E8538A">
        <w:rPr>
          <w:rFonts w:ascii="Times New Roman" w:hAnsi="Times New Roman"/>
        </w:rPr>
        <w:t>siswa</w:t>
      </w:r>
      <w:r w:rsidRPr="00E8538A">
        <w:rPr>
          <w:rFonts w:ascii="Times New Roman" w:hAnsi="Times New Roman"/>
          <w:spacing w:val="-3"/>
        </w:rPr>
        <w:t xml:space="preserve"> </w:t>
      </w:r>
      <w:r w:rsidRPr="00E8538A">
        <w:rPr>
          <w:rFonts w:ascii="Times New Roman" w:hAnsi="Times New Roman"/>
        </w:rPr>
        <w:t>yang tidak dapat membaca</w:t>
      </w:r>
      <w:r w:rsidRPr="00E8538A">
        <w:rPr>
          <w:rFonts w:ascii="Times New Roman" w:hAnsi="Times New Roman"/>
          <w:spacing w:val="-1"/>
        </w:rPr>
        <w:t xml:space="preserve"> </w:t>
      </w:r>
      <w:r w:rsidRPr="00E8538A">
        <w:rPr>
          <w:rFonts w:ascii="Times New Roman" w:hAnsi="Times New Roman"/>
        </w:rPr>
        <w:t>dan mengenal huruf.</w:t>
      </w:r>
      <w:r>
        <w:rPr>
          <w:rFonts w:ascii="Times New Roman" w:hAnsi="Times New Roman"/>
        </w:rPr>
        <w:t xml:space="preserve"> Hal t</w:t>
      </w:r>
      <w:r w:rsidRPr="00E8538A">
        <w:rPr>
          <w:rFonts w:ascii="Times New Roman" w:hAnsi="Times New Roman"/>
        </w:rPr>
        <w:t>e</w:t>
      </w:r>
      <w:r>
        <w:rPr>
          <w:rFonts w:ascii="Times New Roman" w:hAnsi="Times New Roman"/>
        </w:rPr>
        <w:t>rs</w:t>
      </w:r>
      <w:r w:rsidRPr="00E8538A">
        <w:rPr>
          <w:rFonts w:ascii="Times New Roman" w:hAnsi="Times New Roman"/>
        </w:rPr>
        <w:t>e</w:t>
      </w:r>
      <w:r>
        <w:rPr>
          <w:rFonts w:ascii="Times New Roman" w:hAnsi="Times New Roman"/>
        </w:rPr>
        <w:t>but dapat dilihat pada bagan b</w:t>
      </w:r>
      <w:r w:rsidRPr="00E8538A">
        <w:rPr>
          <w:rFonts w:ascii="Times New Roman" w:hAnsi="Times New Roman"/>
        </w:rPr>
        <w:t>e</w:t>
      </w:r>
      <w:r>
        <w:rPr>
          <w:rFonts w:ascii="Times New Roman" w:hAnsi="Times New Roman"/>
        </w:rPr>
        <w:t>rikut:</w:t>
      </w:r>
    </w:p>
    <w:p w:rsidR="00D17DB7" w:rsidRDefault="00D17DB7" w:rsidP="00D17DB7">
      <w:pPr>
        <w:autoSpaceDE w:val="0"/>
        <w:autoSpaceDN w:val="0"/>
        <w:spacing w:before="1" w:line="360" w:lineRule="auto"/>
        <w:ind w:right="114"/>
        <w:jc w:val="center"/>
        <w:rPr>
          <w:rFonts w:ascii="Times New Roman" w:hAnsi="Times New Roman"/>
          <w:b/>
          <w:bCs/>
        </w:rPr>
      </w:pPr>
    </w:p>
    <w:p w:rsidR="00D17DB7" w:rsidRDefault="00D17DB7" w:rsidP="00D17DB7">
      <w:pPr>
        <w:autoSpaceDE w:val="0"/>
        <w:autoSpaceDN w:val="0"/>
        <w:spacing w:before="1" w:line="360" w:lineRule="auto"/>
        <w:ind w:right="114"/>
        <w:jc w:val="center"/>
        <w:rPr>
          <w:rFonts w:ascii="Times New Roman" w:hAnsi="Times New Roman"/>
          <w:b/>
          <w:bCs/>
        </w:rPr>
      </w:pPr>
      <w:r>
        <w:rPr>
          <w:rFonts w:ascii="Times New Roman" w:hAnsi="Times New Roman"/>
          <w:b/>
          <w:bCs/>
        </w:rPr>
        <w:t>Gambar 4</w:t>
      </w:r>
      <w:r w:rsidRPr="00E8538A">
        <w:rPr>
          <w:rFonts w:ascii="Times New Roman" w:hAnsi="Times New Roman"/>
          <w:b/>
          <w:bCs/>
        </w:rPr>
        <w:t>. Data Primer sebelum PkM di SD N 102066 Sintanauli</w:t>
      </w:r>
    </w:p>
    <w:p w:rsidR="00D17DB7" w:rsidRPr="00657C84" w:rsidRDefault="00D17DB7" w:rsidP="00D17DB7">
      <w:pPr>
        <w:autoSpaceDE w:val="0"/>
        <w:autoSpaceDN w:val="0"/>
        <w:spacing w:before="1" w:line="360" w:lineRule="auto"/>
        <w:ind w:right="114"/>
        <w:jc w:val="center"/>
        <w:rPr>
          <w:rFonts w:ascii="Times New Roman" w:hAnsi="Times New Roman"/>
          <w:b/>
          <w:bCs/>
        </w:rPr>
      </w:pPr>
      <w:r w:rsidRPr="00D057D0">
        <w:rPr>
          <w:rFonts w:ascii="Arial" w:hAnsi="Arial" w:cs="Arial"/>
          <w:noProof/>
          <w:lang w:val="id-ID"/>
        </w:rPr>
        <w:lastRenderedPageBreak/>
        <mc:AlternateContent>
          <mc:Choice Requires="wpg">
            <w:drawing>
              <wp:anchor distT="0" distB="0" distL="0" distR="0" simplePos="0" relativeHeight="251662336" behindDoc="1" locked="0" layoutInCell="1" allowOverlap="1" wp14:anchorId="5C61C1C4" wp14:editId="2D536B66">
                <wp:simplePos x="0" y="0"/>
                <wp:positionH relativeFrom="margin">
                  <wp:posOffset>381000</wp:posOffset>
                </wp:positionH>
                <wp:positionV relativeFrom="paragraph">
                  <wp:posOffset>381000</wp:posOffset>
                </wp:positionV>
                <wp:extent cx="4733925" cy="2895600"/>
                <wp:effectExtent l="0" t="0" r="9525" b="19050"/>
                <wp:wrapTopAndBottom/>
                <wp:docPr id="124" name="Group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3925" cy="2895600"/>
                          <a:chOff x="2411" y="291"/>
                          <a:chExt cx="7215" cy="4335"/>
                        </a:xfrm>
                      </wpg:grpSpPr>
                      <wps:wsp>
                        <wps:cNvPr id="125" name="Line 534"/>
                        <wps:cNvCnPr>
                          <a:cxnSpLocks noChangeShapeType="1"/>
                        </wps:cNvCnPr>
                        <wps:spPr bwMode="auto">
                          <a:xfrm>
                            <a:off x="2898" y="3301"/>
                            <a:ext cx="798" cy="0"/>
                          </a:xfrm>
                          <a:prstGeom prst="line">
                            <a:avLst/>
                          </a:prstGeom>
                          <a:noFill/>
                          <a:ln w="9525">
                            <a:solidFill>
                              <a:srgbClr val="D9D9D9"/>
                            </a:solidFill>
                            <a:round/>
                            <a:headEnd/>
                            <a:tailEnd/>
                          </a:ln>
                          <a:extLst>
                            <a:ext uri="{909E8E84-426E-40DD-AFC4-6F175D3DCCD1}">
                              <a14:hiddenFill xmlns:a14="http://schemas.microsoft.com/office/drawing/2010/main">
                                <a:noFill/>
                              </a14:hiddenFill>
                            </a:ext>
                          </a:extLst>
                        </wps:spPr>
                        <wps:bodyPr/>
                      </wps:wsp>
                      <wps:wsp>
                        <wps:cNvPr id="126" name="AutoShape 535"/>
                        <wps:cNvSpPr>
                          <a:spLocks/>
                        </wps:cNvSpPr>
                        <wps:spPr bwMode="auto">
                          <a:xfrm>
                            <a:off x="4425" y="3297"/>
                            <a:ext cx="2520" cy="8"/>
                          </a:xfrm>
                          <a:custGeom>
                            <a:avLst/>
                            <a:gdLst>
                              <a:gd name="T0" fmla="+- 0 4426 4426"/>
                              <a:gd name="T1" fmla="*/ T0 w 2520"/>
                              <a:gd name="T2" fmla="+- 0 3305 3297"/>
                              <a:gd name="T3" fmla="*/ 3305 h 8"/>
                              <a:gd name="T4" fmla="+- 0 6946 4426"/>
                              <a:gd name="T5" fmla="*/ T4 w 2520"/>
                              <a:gd name="T6" fmla="+- 0 3305 3297"/>
                              <a:gd name="T7" fmla="*/ 3305 h 8"/>
                              <a:gd name="T8" fmla="+- 0 4426 4426"/>
                              <a:gd name="T9" fmla="*/ T8 w 2520"/>
                              <a:gd name="T10" fmla="+- 0 3297 3297"/>
                              <a:gd name="T11" fmla="*/ 3297 h 8"/>
                              <a:gd name="T12" fmla="+- 0 6946 4426"/>
                              <a:gd name="T13" fmla="*/ T12 w 2520"/>
                              <a:gd name="T14" fmla="+- 0 3297 3297"/>
                              <a:gd name="T15" fmla="*/ 3297 h 8"/>
                            </a:gdLst>
                            <a:ahLst/>
                            <a:cxnLst>
                              <a:cxn ang="0">
                                <a:pos x="T1" y="T3"/>
                              </a:cxn>
                              <a:cxn ang="0">
                                <a:pos x="T5" y="T7"/>
                              </a:cxn>
                              <a:cxn ang="0">
                                <a:pos x="T9" y="T11"/>
                              </a:cxn>
                              <a:cxn ang="0">
                                <a:pos x="T13" y="T15"/>
                              </a:cxn>
                            </a:cxnLst>
                            <a:rect l="0" t="0" r="r" b="b"/>
                            <a:pathLst>
                              <a:path w="2520" h="8">
                                <a:moveTo>
                                  <a:pt x="0" y="8"/>
                                </a:moveTo>
                                <a:lnTo>
                                  <a:pt x="2520" y="8"/>
                                </a:lnTo>
                                <a:moveTo>
                                  <a:pt x="0" y="0"/>
                                </a:moveTo>
                                <a:lnTo>
                                  <a:pt x="2520"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AutoShape 536"/>
                        <wps:cNvSpPr>
                          <a:spLocks/>
                        </wps:cNvSpPr>
                        <wps:spPr bwMode="auto">
                          <a:xfrm>
                            <a:off x="2898" y="2108"/>
                            <a:ext cx="4048" cy="795"/>
                          </a:xfrm>
                          <a:custGeom>
                            <a:avLst/>
                            <a:gdLst>
                              <a:gd name="T0" fmla="+- 0 2898 2898"/>
                              <a:gd name="T1" fmla="*/ T0 w 4048"/>
                              <a:gd name="T2" fmla="+- 0 2902 2108"/>
                              <a:gd name="T3" fmla="*/ 2902 h 795"/>
                              <a:gd name="T4" fmla="+- 0 3696 2898"/>
                              <a:gd name="T5" fmla="*/ T4 w 4048"/>
                              <a:gd name="T6" fmla="+- 0 2902 2108"/>
                              <a:gd name="T7" fmla="*/ 2902 h 795"/>
                              <a:gd name="T8" fmla="+- 0 4426 2898"/>
                              <a:gd name="T9" fmla="*/ T8 w 4048"/>
                              <a:gd name="T10" fmla="+- 0 2902 2108"/>
                              <a:gd name="T11" fmla="*/ 2902 h 795"/>
                              <a:gd name="T12" fmla="+- 0 6946 2898"/>
                              <a:gd name="T13" fmla="*/ T12 w 4048"/>
                              <a:gd name="T14" fmla="+- 0 2902 2108"/>
                              <a:gd name="T15" fmla="*/ 2902 h 795"/>
                              <a:gd name="T16" fmla="+- 0 2898 2898"/>
                              <a:gd name="T17" fmla="*/ T16 w 4048"/>
                              <a:gd name="T18" fmla="+- 0 2504 2108"/>
                              <a:gd name="T19" fmla="*/ 2504 h 795"/>
                              <a:gd name="T20" fmla="+- 0 3696 2898"/>
                              <a:gd name="T21" fmla="*/ T20 w 4048"/>
                              <a:gd name="T22" fmla="+- 0 2504 2108"/>
                              <a:gd name="T23" fmla="*/ 2504 h 795"/>
                              <a:gd name="T24" fmla="+- 0 4426 2898"/>
                              <a:gd name="T25" fmla="*/ T24 w 4048"/>
                              <a:gd name="T26" fmla="+- 0 2504 2108"/>
                              <a:gd name="T27" fmla="*/ 2504 h 795"/>
                              <a:gd name="T28" fmla="+- 0 6946 2898"/>
                              <a:gd name="T29" fmla="*/ T28 w 4048"/>
                              <a:gd name="T30" fmla="+- 0 2504 2108"/>
                              <a:gd name="T31" fmla="*/ 2504 h 795"/>
                              <a:gd name="T32" fmla="+- 0 2898 2898"/>
                              <a:gd name="T33" fmla="*/ T32 w 4048"/>
                              <a:gd name="T34" fmla="+- 0 2108 2108"/>
                              <a:gd name="T35" fmla="*/ 2108 h 795"/>
                              <a:gd name="T36" fmla="+- 0 3696 2898"/>
                              <a:gd name="T37" fmla="*/ T36 w 4048"/>
                              <a:gd name="T38" fmla="+- 0 2108 2108"/>
                              <a:gd name="T39" fmla="*/ 2108 h 795"/>
                              <a:gd name="T40" fmla="+- 0 4426 2898"/>
                              <a:gd name="T41" fmla="*/ T40 w 4048"/>
                              <a:gd name="T42" fmla="+- 0 2108 2108"/>
                              <a:gd name="T43" fmla="*/ 2108 h 795"/>
                              <a:gd name="T44" fmla="+- 0 6946 2898"/>
                              <a:gd name="T45" fmla="*/ T44 w 4048"/>
                              <a:gd name="T46" fmla="+- 0 2108 2108"/>
                              <a:gd name="T47" fmla="*/ 2108 h 7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048" h="795">
                                <a:moveTo>
                                  <a:pt x="0" y="794"/>
                                </a:moveTo>
                                <a:lnTo>
                                  <a:pt x="798" y="794"/>
                                </a:lnTo>
                                <a:moveTo>
                                  <a:pt x="1528" y="794"/>
                                </a:moveTo>
                                <a:lnTo>
                                  <a:pt x="4048" y="794"/>
                                </a:lnTo>
                                <a:moveTo>
                                  <a:pt x="0" y="396"/>
                                </a:moveTo>
                                <a:lnTo>
                                  <a:pt x="798" y="396"/>
                                </a:lnTo>
                                <a:moveTo>
                                  <a:pt x="1528" y="396"/>
                                </a:moveTo>
                                <a:lnTo>
                                  <a:pt x="4048" y="396"/>
                                </a:lnTo>
                                <a:moveTo>
                                  <a:pt x="0" y="0"/>
                                </a:moveTo>
                                <a:lnTo>
                                  <a:pt x="798" y="0"/>
                                </a:lnTo>
                                <a:moveTo>
                                  <a:pt x="1528" y="0"/>
                                </a:moveTo>
                                <a:lnTo>
                                  <a:pt x="4048"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Rectangle 537"/>
                        <wps:cNvSpPr>
                          <a:spLocks noChangeArrowheads="1"/>
                        </wps:cNvSpPr>
                        <wps:spPr bwMode="auto">
                          <a:xfrm>
                            <a:off x="3696" y="2028"/>
                            <a:ext cx="730" cy="1669"/>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AutoShape 538"/>
                        <wps:cNvSpPr>
                          <a:spLocks/>
                        </wps:cNvSpPr>
                        <wps:spPr bwMode="auto">
                          <a:xfrm>
                            <a:off x="2898" y="1313"/>
                            <a:ext cx="6501" cy="1988"/>
                          </a:xfrm>
                          <a:custGeom>
                            <a:avLst/>
                            <a:gdLst>
                              <a:gd name="T0" fmla="+- 0 7675 2898"/>
                              <a:gd name="T1" fmla="*/ T0 w 6501"/>
                              <a:gd name="T2" fmla="+- 0 3301 1314"/>
                              <a:gd name="T3" fmla="*/ 3301 h 1988"/>
                              <a:gd name="T4" fmla="+- 0 7872 2898"/>
                              <a:gd name="T5" fmla="*/ T4 w 6501"/>
                              <a:gd name="T6" fmla="+- 0 3301 1314"/>
                              <a:gd name="T7" fmla="*/ 3301 h 1988"/>
                              <a:gd name="T8" fmla="+- 0 7675 2898"/>
                              <a:gd name="T9" fmla="*/ T8 w 6501"/>
                              <a:gd name="T10" fmla="+- 0 2902 1314"/>
                              <a:gd name="T11" fmla="*/ 2902 h 1988"/>
                              <a:gd name="T12" fmla="+- 0 7872 2898"/>
                              <a:gd name="T13" fmla="*/ T12 w 6501"/>
                              <a:gd name="T14" fmla="+- 0 2902 1314"/>
                              <a:gd name="T15" fmla="*/ 2902 h 1988"/>
                              <a:gd name="T16" fmla="+- 0 7675 2898"/>
                              <a:gd name="T17" fmla="*/ T16 w 6501"/>
                              <a:gd name="T18" fmla="+- 0 2504 1314"/>
                              <a:gd name="T19" fmla="*/ 2504 h 1988"/>
                              <a:gd name="T20" fmla="+- 0 7872 2898"/>
                              <a:gd name="T21" fmla="*/ T20 w 6501"/>
                              <a:gd name="T22" fmla="+- 0 2504 1314"/>
                              <a:gd name="T23" fmla="*/ 2504 h 1988"/>
                              <a:gd name="T24" fmla="+- 0 7675 2898"/>
                              <a:gd name="T25" fmla="*/ T24 w 6501"/>
                              <a:gd name="T26" fmla="+- 0 2108 1314"/>
                              <a:gd name="T27" fmla="*/ 2108 h 1988"/>
                              <a:gd name="T28" fmla="+- 0 9399 2898"/>
                              <a:gd name="T29" fmla="*/ T28 w 6501"/>
                              <a:gd name="T30" fmla="+- 0 2108 1314"/>
                              <a:gd name="T31" fmla="*/ 2108 h 1988"/>
                              <a:gd name="T32" fmla="+- 0 2898 2898"/>
                              <a:gd name="T33" fmla="*/ T32 w 6501"/>
                              <a:gd name="T34" fmla="+- 0 1710 1314"/>
                              <a:gd name="T35" fmla="*/ 1710 h 1988"/>
                              <a:gd name="T36" fmla="+- 0 6946 2898"/>
                              <a:gd name="T37" fmla="*/ T36 w 6501"/>
                              <a:gd name="T38" fmla="+- 0 1710 1314"/>
                              <a:gd name="T39" fmla="*/ 1710 h 1988"/>
                              <a:gd name="T40" fmla="+- 0 7675 2898"/>
                              <a:gd name="T41" fmla="*/ T40 w 6501"/>
                              <a:gd name="T42" fmla="+- 0 1710 1314"/>
                              <a:gd name="T43" fmla="*/ 1710 h 1988"/>
                              <a:gd name="T44" fmla="+- 0 9399 2898"/>
                              <a:gd name="T45" fmla="*/ T44 w 6501"/>
                              <a:gd name="T46" fmla="+- 0 1710 1314"/>
                              <a:gd name="T47" fmla="*/ 1710 h 1988"/>
                              <a:gd name="T48" fmla="+- 0 2898 2898"/>
                              <a:gd name="T49" fmla="*/ T48 w 6501"/>
                              <a:gd name="T50" fmla="+- 0 1314 1314"/>
                              <a:gd name="T51" fmla="*/ 1314 h 1988"/>
                              <a:gd name="T52" fmla="+- 0 6946 2898"/>
                              <a:gd name="T53" fmla="*/ T52 w 6501"/>
                              <a:gd name="T54" fmla="+- 0 1314 1314"/>
                              <a:gd name="T55" fmla="*/ 1314 h 1988"/>
                              <a:gd name="T56" fmla="+- 0 7675 2898"/>
                              <a:gd name="T57" fmla="*/ T56 w 6501"/>
                              <a:gd name="T58" fmla="+- 0 1314 1314"/>
                              <a:gd name="T59" fmla="*/ 1314 h 1988"/>
                              <a:gd name="T60" fmla="+- 0 9399 2898"/>
                              <a:gd name="T61" fmla="*/ T60 w 6501"/>
                              <a:gd name="T62" fmla="+- 0 1314 1314"/>
                              <a:gd name="T63" fmla="*/ 1314 h 19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6501" h="1988">
                                <a:moveTo>
                                  <a:pt x="4777" y="1987"/>
                                </a:moveTo>
                                <a:lnTo>
                                  <a:pt x="4974" y="1987"/>
                                </a:lnTo>
                                <a:moveTo>
                                  <a:pt x="4777" y="1588"/>
                                </a:moveTo>
                                <a:lnTo>
                                  <a:pt x="4974" y="1588"/>
                                </a:lnTo>
                                <a:moveTo>
                                  <a:pt x="4777" y="1190"/>
                                </a:moveTo>
                                <a:lnTo>
                                  <a:pt x="4974" y="1190"/>
                                </a:lnTo>
                                <a:moveTo>
                                  <a:pt x="4777" y="794"/>
                                </a:moveTo>
                                <a:lnTo>
                                  <a:pt x="6501" y="794"/>
                                </a:lnTo>
                                <a:moveTo>
                                  <a:pt x="0" y="396"/>
                                </a:moveTo>
                                <a:lnTo>
                                  <a:pt x="4048" y="396"/>
                                </a:lnTo>
                                <a:moveTo>
                                  <a:pt x="4777" y="396"/>
                                </a:moveTo>
                                <a:lnTo>
                                  <a:pt x="6501" y="396"/>
                                </a:lnTo>
                                <a:moveTo>
                                  <a:pt x="0" y="0"/>
                                </a:moveTo>
                                <a:lnTo>
                                  <a:pt x="4048" y="0"/>
                                </a:lnTo>
                                <a:moveTo>
                                  <a:pt x="4777" y="0"/>
                                </a:moveTo>
                                <a:lnTo>
                                  <a:pt x="650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AutoShape 539"/>
                        <wps:cNvSpPr>
                          <a:spLocks/>
                        </wps:cNvSpPr>
                        <wps:spPr bwMode="auto">
                          <a:xfrm>
                            <a:off x="2898" y="911"/>
                            <a:ext cx="6501" cy="8"/>
                          </a:xfrm>
                          <a:custGeom>
                            <a:avLst/>
                            <a:gdLst>
                              <a:gd name="T0" fmla="+- 0 2898 2898"/>
                              <a:gd name="T1" fmla="*/ T0 w 6501"/>
                              <a:gd name="T2" fmla="+- 0 919 911"/>
                              <a:gd name="T3" fmla="*/ 919 h 8"/>
                              <a:gd name="T4" fmla="+- 0 9399 2898"/>
                              <a:gd name="T5" fmla="*/ T4 w 6501"/>
                              <a:gd name="T6" fmla="+- 0 919 911"/>
                              <a:gd name="T7" fmla="*/ 919 h 8"/>
                              <a:gd name="T8" fmla="+- 0 2898 2898"/>
                              <a:gd name="T9" fmla="*/ T8 w 6501"/>
                              <a:gd name="T10" fmla="+- 0 911 911"/>
                              <a:gd name="T11" fmla="*/ 911 h 8"/>
                              <a:gd name="T12" fmla="+- 0 9399 2898"/>
                              <a:gd name="T13" fmla="*/ T12 w 6501"/>
                              <a:gd name="T14" fmla="+- 0 911 911"/>
                              <a:gd name="T15" fmla="*/ 911 h 8"/>
                            </a:gdLst>
                            <a:ahLst/>
                            <a:cxnLst>
                              <a:cxn ang="0">
                                <a:pos x="T1" y="T3"/>
                              </a:cxn>
                              <a:cxn ang="0">
                                <a:pos x="T5" y="T7"/>
                              </a:cxn>
                              <a:cxn ang="0">
                                <a:pos x="T9" y="T11"/>
                              </a:cxn>
                              <a:cxn ang="0">
                                <a:pos x="T13" y="T15"/>
                              </a:cxn>
                            </a:cxnLst>
                            <a:rect l="0" t="0" r="r" b="b"/>
                            <a:pathLst>
                              <a:path w="6501" h="8">
                                <a:moveTo>
                                  <a:pt x="0" y="8"/>
                                </a:moveTo>
                                <a:lnTo>
                                  <a:pt x="6501" y="8"/>
                                </a:lnTo>
                                <a:moveTo>
                                  <a:pt x="0" y="0"/>
                                </a:moveTo>
                                <a:lnTo>
                                  <a:pt x="6501" y="0"/>
                                </a:lnTo>
                              </a:path>
                            </a:pathLst>
                          </a:custGeom>
                          <a:noFill/>
                          <a:ln w="4763">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5" name="Rectangle 540"/>
                        <wps:cNvSpPr>
                          <a:spLocks noChangeArrowheads="1"/>
                        </wps:cNvSpPr>
                        <wps:spPr bwMode="auto">
                          <a:xfrm>
                            <a:off x="6945" y="915"/>
                            <a:ext cx="730" cy="2782"/>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6" name="Rectangle 541"/>
                        <wps:cNvSpPr>
                          <a:spLocks noChangeArrowheads="1"/>
                        </wps:cNvSpPr>
                        <wps:spPr bwMode="auto">
                          <a:xfrm>
                            <a:off x="4622" y="3300"/>
                            <a:ext cx="728" cy="397"/>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7" name="AutoShape 542"/>
                        <wps:cNvSpPr>
                          <a:spLocks/>
                        </wps:cNvSpPr>
                        <wps:spPr bwMode="auto">
                          <a:xfrm>
                            <a:off x="8601" y="2504"/>
                            <a:ext cx="798" cy="797"/>
                          </a:xfrm>
                          <a:custGeom>
                            <a:avLst/>
                            <a:gdLst>
                              <a:gd name="T0" fmla="+- 0 8602 8602"/>
                              <a:gd name="T1" fmla="*/ T0 w 798"/>
                              <a:gd name="T2" fmla="+- 0 3301 2504"/>
                              <a:gd name="T3" fmla="*/ 3301 h 797"/>
                              <a:gd name="T4" fmla="+- 0 9399 8602"/>
                              <a:gd name="T5" fmla="*/ T4 w 798"/>
                              <a:gd name="T6" fmla="+- 0 3301 2504"/>
                              <a:gd name="T7" fmla="*/ 3301 h 797"/>
                              <a:gd name="T8" fmla="+- 0 8602 8602"/>
                              <a:gd name="T9" fmla="*/ T8 w 798"/>
                              <a:gd name="T10" fmla="+- 0 2902 2504"/>
                              <a:gd name="T11" fmla="*/ 2902 h 797"/>
                              <a:gd name="T12" fmla="+- 0 9399 8602"/>
                              <a:gd name="T13" fmla="*/ T12 w 798"/>
                              <a:gd name="T14" fmla="+- 0 2902 2504"/>
                              <a:gd name="T15" fmla="*/ 2902 h 797"/>
                              <a:gd name="T16" fmla="+- 0 8602 8602"/>
                              <a:gd name="T17" fmla="*/ T16 w 798"/>
                              <a:gd name="T18" fmla="+- 0 2504 2504"/>
                              <a:gd name="T19" fmla="*/ 2504 h 797"/>
                              <a:gd name="T20" fmla="+- 0 9399 8602"/>
                              <a:gd name="T21" fmla="*/ T20 w 798"/>
                              <a:gd name="T22" fmla="+- 0 2504 2504"/>
                              <a:gd name="T23" fmla="*/ 2504 h 797"/>
                            </a:gdLst>
                            <a:ahLst/>
                            <a:cxnLst>
                              <a:cxn ang="0">
                                <a:pos x="T1" y="T3"/>
                              </a:cxn>
                              <a:cxn ang="0">
                                <a:pos x="T5" y="T7"/>
                              </a:cxn>
                              <a:cxn ang="0">
                                <a:pos x="T9" y="T11"/>
                              </a:cxn>
                              <a:cxn ang="0">
                                <a:pos x="T13" y="T15"/>
                              </a:cxn>
                              <a:cxn ang="0">
                                <a:pos x="T17" y="T19"/>
                              </a:cxn>
                              <a:cxn ang="0">
                                <a:pos x="T21" y="T23"/>
                              </a:cxn>
                            </a:cxnLst>
                            <a:rect l="0" t="0" r="r" b="b"/>
                            <a:pathLst>
                              <a:path w="798" h="797">
                                <a:moveTo>
                                  <a:pt x="0" y="797"/>
                                </a:moveTo>
                                <a:lnTo>
                                  <a:pt x="797" y="797"/>
                                </a:lnTo>
                                <a:moveTo>
                                  <a:pt x="0" y="398"/>
                                </a:moveTo>
                                <a:lnTo>
                                  <a:pt x="797" y="398"/>
                                </a:lnTo>
                                <a:moveTo>
                                  <a:pt x="0" y="0"/>
                                </a:moveTo>
                                <a:lnTo>
                                  <a:pt x="797"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 name="Rectangle 543"/>
                        <wps:cNvSpPr>
                          <a:spLocks noChangeArrowheads="1"/>
                        </wps:cNvSpPr>
                        <wps:spPr bwMode="auto">
                          <a:xfrm>
                            <a:off x="7872" y="2424"/>
                            <a:ext cx="730" cy="1273"/>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 name="AutoShape 544"/>
                        <wps:cNvSpPr>
                          <a:spLocks/>
                        </wps:cNvSpPr>
                        <wps:spPr bwMode="auto">
                          <a:xfrm>
                            <a:off x="2898" y="518"/>
                            <a:ext cx="6501" cy="3179"/>
                          </a:xfrm>
                          <a:custGeom>
                            <a:avLst/>
                            <a:gdLst>
                              <a:gd name="T0" fmla="+- 0 2898 2898"/>
                              <a:gd name="T1" fmla="*/ T0 w 6501"/>
                              <a:gd name="T2" fmla="+- 0 3697 519"/>
                              <a:gd name="T3" fmla="*/ 3697 h 3179"/>
                              <a:gd name="T4" fmla="+- 0 9399 2898"/>
                              <a:gd name="T5" fmla="*/ T4 w 6501"/>
                              <a:gd name="T6" fmla="+- 0 3697 519"/>
                              <a:gd name="T7" fmla="*/ 3697 h 3179"/>
                              <a:gd name="T8" fmla="+- 0 2898 2898"/>
                              <a:gd name="T9" fmla="*/ T8 w 6501"/>
                              <a:gd name="T10" fmla="+- 0 519 519"/>
                              <a:gd name="T11" fmla="*/ 519 h 3179"/>
                              <a:gd name="T12" fmla="+- 0 9399 2898"/>
                              <a:gd name="T13" fmla="*/ T12 w 6501"/>
                              <a:gd name="T14" fmla="+- 0 519 519"/>
                              <a:gd name="T15" fmla="*/ 519 h 3179"/>
                            </a:gdLst>
                            <a:ahLst/>
                            <a:cxnLst>
                              <a:cxn ang="0">
                                <a:pos x="T1" y="T3"/>
                              </a:cxn>
                              <a:cxn ang="0">
                                <a:pos x="T5" y="T7"/>
                              </a:cxn>
                              <a:cxn ang="0">
                                <a:pos x="T9" y="T11"/>
                              </a:cxn>
                              <a:cxn ang="0">
                                <a:pos x="T13" y="T15"/>
                              </a:cxn>
                            </a:cxnLst>
                            <a:rect l="0" t="0" r="r" b="b"/>
                            <a:pathLst>
                              <a:path w="6501" h="3179">
                                <a:moveTo>
                                  <a:pt x="0" y="3178"/>
                                </a:moveTo>
                                <a:lnTo>
                                  <a:pt x="6501" y="3178"/>
                                </a:lnTo>
                                <a:moveTo>
                                  <a:pt x="0" y="0"/>
                                </a:moveTo>
                                <a:lnTo>
                                  <a:pt x="6501" y="0"/>
                                </a:lnTo>
                              </a:path>
                            </a:pathLst>
                          </a:custGeom>
                          <a:noFill/>
                          <a:ln w="9525">
                            <a:solidFill>
                              <a:srgbClr val="D9D9D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Rectangle 545"/>
                        <wps:cNvSpPr>
                          <a:spLocks noChangeArrowheads="1"/>
                        </wps:cNvSpPr>
                        <wps:spPr bwMode="auto">
                          <a:xfrm>
                            <a:off x="5219" y="4280"/>
                            <a:ext cx="99" cy="99"/>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 name="Rectangle 546"/>
                        <wps:cNvSpPr>
                          <a:spLocks noChangeArrowheads="1"/>
                        </wps:cNvSpPr>
                        <wps:spPr bwMode="auto">
                          <a:xfrm>
                            <a:off x="6149" y="4280"/>
                            <a:ext cx="99" cy="99"/>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2" name="Rectangle 547"/>
                        <wps:cNvSpPr>
                          <a:spLocks noChangeArrowheads="1"/>
                        </wps:cNvSpPr>
                        <wps:spPr bwMode="auto">
                          <a:xfrm>
                            <a:off x="2419" y="298"/>
                            <a:ext cx="7200" cy="4320"/>
                          </a:xfrm>
                          <a:prstGeom prst="rect">
                            <a:avLst/>
                          </a:prstGeom>
                          <a:noFill/>
                          <a:ln w="9525">
                            <a:solidFill>
                              <a:srgbClr val="D9D9D9"/>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Text Box 548"/>
                        <wps:cNvSpPr txBox="1">
                          <a:spLocks noChangeArrowheads="1"/>
                        </wps:cNvSpPr>
                        <wps:spPr bwMode="auto">
                          <a:xfrm>
                            <a:off x="2549" y="434"/>
                            <a:ext cx="203" cy="33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3" w:lineRule="exact"/>
                                <w:rPr>
                                  <w:sz w:val="18"/>
                                </w:rPr>
                              </w:pPr>
                              <w:r>
                                <w:rPr>
                                  <w:color w:val="585858"/>
                                  <w:sz w:val="18"/>
                                </w:rPr>
                                <w:t>40</w:t>
                              </w:r>
                            </w:p>
                            <w:p w:rsidR="00D17DB7" w:rsidRDefault="00D17DB7" w:rsidP="00D17DB7">
                              <w:pPr>
                                <w:spacing w:before="6"/>
                                <w:rPr>
                                  <w:sz w:val="14"/>
                                </w:rPr>
                              </w:pPr>
                            </w:p>
                            <w:p w:rsidR="00D17DB7" w:rsidRDefault="00D17DB7" w:rsidP="00D17DB7">
                              <w:pPr>
                                <w:rPr>
                                  <w:sz w:val="18"/>
                                </w:rPr>
                              </w:pPr>
                              <w:r>
                                <w:rPr>
                                  <w:color w:val="585858"/>
                                  <w:sz w:val="18"/>
                                </w:rPr>
                                <w:t>35</w:t>
                              </w:r>
                            </w:p>
                            <w:p w:rsidR="00D17DB7" w:rsidRDefault="00D17DB7" w:rsidP="00D17DB7">
                              <w:pPr>
                                <w:spacing w:before="7"/>
                                <w:rPr>
                                  <w:sz w:val="14"/>
                                </w:rPr>
                              </w:pPr>
                            </w:p>
                            <w:p w:rsidR="00D17DB7" w:rsidRDefault="00D17DB7" w:rsidP="00D17DB7">
                              <w:pPr>
                                <w:rPr>
                                  <w:sz w:val="18"/>
                                </w:rPr>
                              </w:pPr>
                              <w:r>
                                <w:rPr>
                                  <w:color w:val="585858"/>
                                  <w:sz w:val="18"/>
                                </w:rPr>
                                <w:t>30</w:t>
                              </w:r>
                            </w:p>
                            <w:p w:rsidR="00D17DB7" w:rsidRDefault="00D17DB7" w:rsidP="00D17DB7">
                              <w:pPr>
                                <w:spacing w:before="7"/>
                                <w:rPr>
                                  <w:sz w:val="14"/>
                                </w:rPr>
                              </w:pPr>
                            </w:p>
                            <w:p w:rsidR="00D17DB7" w:rsidRDefault="00D17DB7" w:rsidP="00D17DB7">
                              <w:pPr>
                                <w:rPr>
                                  <w:sz w:val="18"/>
                                </w:rPr>
                              </w:pPr>
                              <w:r>
                                <w:rPr>
                                  <w:color w:val="585858"/>
                                  <w:sz w:val="18"/>
                                </w:rPr>
                                <w:t>25</w:t>
                              </w:r>
                            </w:p>
                            <w:p w:rsidR="00D17DB7" w:rsidRDefault="00D17DB7" w:rsidP="00D17DB7">
                              <w:pPr>
                                <w:spacing w:before="6"/>
                                <w:rPr>
                                  <w:sz w:val="14"/>
                                </w:rPr>
                              </w:pPr>
                            </w:p>
                            <w:p w:rsidR="00D17DB7" w:rsidRDefault="00D17DB7" w:rsidP="00D17DB7">
                              <w:pPr>
                                <w:rPr>
                                  <w:sz w:val="18"/>
                                </w:rPr>
                              </w:pPr>
                              <w:r>
                                <w:rPr>
                                  <w:color w:val="585858"/>
                                  <w:sz w:val="18"/>
                                </w:rPr>
                                <w:t>20</w:t>
                              </w:r>
                            </w:p>
                            <w:p w:rsidR="00D17DB7" w:rsidRDefault="00D17DB7" w:rsidP="00D17DB7">
                              <w:pPr>
                                <w:spacing w:before="7"/>
                                <w:rPr>
                                  <w:sz w:val="14"/>
                                </w:rPr>
                              </w:pPr>
                            </w:p>
                            <w:p w:rsidR="00D17DB7" w:rsidRDefault="00D17DB7" w:rsidP="00D17DB7">
                              <w:pPr>
                                <w:rPr>
                                  <w:sz w:val="18"/>
                                </w:rPr>
                              </w:pPr>
                              <w:r>
                                <w:rPr>
                                  <w:color w:val="585858"/>
                                  <w:sz w:val="18"/>
                                </w:rPr>
                                <w:t>15</w:t>
                              </w:r>
                            </w:p>
                            <w:p w:rsidR="00D17DB7" w:rsidRDefault="00D17DB7" w:rsidP="00D17DB7">
                              <w:pPr>
                                <w:spacing w:before="7"/>
                                <w:rPr>
                                  <w:sz w:val="14"/>
                                </w:rPr>
                              </w:pPr>
                            </w:p>
                            <w:p w:rsidR="00D17DB7" w:rsidRDefault="00D17DB7" w:rsidP="00D17DB7">
                              <w:pPr>
                                <w:rPr>
                                  <w:sz w:val="18"/>
                                </w:rPr>
                              </w:pPr>
                              <w:r>
                                <w:rPr>
                                  <w:color w:val="585858"/>
                                  <w:sz w:val="18"/>
                                </w:rPr>
                                <w:t>10</w:t>
                              </w:r>
                            </w:p>
                            <w:p w:rsidR="00D17DB7" w:rsidRDefault="00D17DB7" w:rsidP="00D17DB7">
                              <w:pPr>
                                <w:spacing w:before="7"/>
                                <w:rPr>
                                  <w:sz w:val="14"/>
                                </w:rPr>
                              </w:pPr>
                            </w:p>
                            <w:p w:rsidR="00D17DB7" w:rsidRDefault="00D17DB7" w:rsidP="00D17DB7">
                              <w:pPr>
                                <w:ind w:left="91"/>
                                <w:rPr>
                                  <w:sz w:val="18"/>
                                </w:rPr>
                              </w:pPr>
                              <w:r>
                                <w:rPr>
                                  <w:color w:val="585858"/>
                                  <w:sz w:val="18"/>
                                </w:rPr>
                                <w:t>5</w:t>
                              </w:r>
                            </w:p>
                            <w:p w:rsidR="00D17DB7" w:rsidRDefault="00D17DB7" w:rsidP="00D17DB7">
                              <w:pPr>
                                <w:spacing w:before="7"/>
                                <w:rPr>
                                  <w:sz w:val="14"/>
                                </w:rPr>
                              </w:pPr>
                            </w:p>
                            <w:p w:rsidR="00D17DB7" w:rsidRDefault="00D17DB7" w:rsidP="00D17DB7">
                              <w:pPr>
                                <w:spacing w:line="216" w:lineRule="exact"/>
                                <w:ind w:left="91"/>
                                <w:rPr>
                                  <w:sz w:val="18"/>
                                </w:rPr>
                              </w:pPr>
                              <w:r>
                                <w:rPr>
                                  <w:color w:val="585858"/>
                                  <w:sz w:val="18"/>
                                </w:rPr>
                                <w:t>0</w:t>
                              </w:r>
                            </w:p>
                          </w:txbxContent>
                        </wps:txbx>
                        <wps:bodyPr rot="0" vert="horz" wrap="square" lIns="0" tIns="0" rIns="0" bIns="0" anchor="t" anchorCtr="0" upright="1">
                          <a:noAutofit/>
                        </wps:bodyPr>
                      </wps:wsp>
                      <wps:wsp>
                        <wps:cNvPr id="204" name="Text Box 549"/>
                        <wps:cNvSpPr txBox="1">
                          <a:spLocks noChangeArrowheads="1"/>
                        </wps:cNvSpPr>
                        <wps:spPr bwMode="auto">
                          <a:xfrm>
                            <a:off x="4277" y="3847"/>
                            <a:ext cx="513"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litreasi</w:t>
                              </w:r>
                            </w:p>
                          </w:txbxContent>
                        </wps:txbx>
                        <wps:bodyPr rot="0" vert="horz" wrap="square" lIns="0" tIns="0" rIns="0" bIns="0" anchor="t" anchorCtr="0" upright="1">
                          <a:noAutofit/>
                        </wps:bodyPr>
                      </wps:wsp>
                      <wps:wsp>
                        <wps:cNvPr id="205" name="Text Box 550"/>
                        <wps:cNvSpPr txBox="1">
                          <a:spLocks noChangeArrowheads="1"/>
                        </wps:cNvSpPr>
                        <wps:spPr bwMode="auto">
                          <a:xfrm>
                            <a:off x="7422" y="3847"/>
                            <a:ext cx="726"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spacing w:line="180" w:lineRule="exact"/>
                                <w:rPr>
                                  <w:sz w:val="18"/>
                                </w:rPr>
                              </w:pPr>
                              <w:r>
                                <w:rPr>
                                  <w:color w:val="585858"/>
                                  <w:sz w:val="18"/>
                                </w:rPr>
                                <w:t>Numerasi</w:t>
                              </w:r>
                            </w:p>
                          </w:txbxContent>
                        </wps:txbx>
                        <wps:bodyPr rot="0" vert="horz" wrap="square" lIns="0" tIns="0" rIns="0" bIns="0" anchor="t" anchorCtr="0" upright="1">
                          <a:noAutofit/>
                        </wps:bodyPr>
                      </wps:wsp>
                      <wps:wsp>
                        <wps:cNvPr id="206" name="Text Box 551"/>
                        <wps:cNvSpPr txBox="1">
                          <a:spLocks noChangeArrowheads="1"/>
                        </wps:cNvSpPr>
                        <wps:spPr bwMode="auto">
                          <a:xfrm>
                            <a:off x="5361" y="4246"/>
                            <a:ext cx="1551"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7DB7" w:rsidRDefault="00D17DB7" w:rsidP="00D17DB7">
                              <w:pPr>
                                <w:tabs>
                                  <w:tab w:val="left" w:pos="929"/>
                                </w:tabs>
                                <w:spacing w:line="180" w:lineRule="exact"/>
                                <w:rPr>
                                  <w:sz w:val="18"/>
                                </w:rPr>
                              </w:pPr>
                              <w:r>
                                <w:rPr>
                                  <w:color w:val="585858"/>
                                  <w:sz w:val="18"/>
                                </w:rPr>
                                <w:t>sebelum</w:t>
                              </w:r>
                              <w:r>
                                <w:rPr>
                                  <w:color w:val="585858"/>
                                  <w:sz w:val="18"/>
                                </w:rPr>
                                <w:tab/>
                                <w:t>sesudah</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61C1C4" id="Group 124" o:spid="_x0000_s1147" style="position:absolute;left:0;text-align:left;margin-left:30pt;margin-top:30pt;width:372.75pt;height:228pt;z-index:-251654144;mso-wrap-distance-left:0;mso-wrap-distance-right:0;mso-position-horizontal-relative:margin" coordorigin="2411,291" coordsize="7215,4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">
                <v:line id="Line 534" o:spid="_x0000_s1148" style="position:absolute;visibility:visible;mso-wrap-style:square" from="2898,3301" to="3696,3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dLdcAAAADcAAAADwAAAGRycy9kb3ducmV2LnhtbERPS4vCMBC+L/gfwgjeNFVwkWoUdVfw&#10;ur6PQzO2xWbSNlGrv94Iwt7m43vOZNaYQtyodrllBf1eBII4sTrnVMFuu+qOQDiPrLGwTAoe5GA2&#10;bX1NMNb2zn902/hUhBB2MSrIvC9jKV2SkUHXsyVx4M62NugDrFOpa7yHcFPIQRR9S4M5h4YMS1pm&#10;lFw2V6Nge1iw2a/z6iSr3+dPdVmRPvaV6rSb+RiEp8b/iz/utQ7zB0N4PxMukNM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VnS3XAAAAA3AAAAA8AAAAAAAAAAAAAAAAA&#10;oQIAAGRycy9kb3ducmV2LnhtbFBLBQYAAAAABAAEAPkAAACOAwAAAAA=&#10;" strokecolor="#d9d9d9"/>
                <v:shape id="AutoShape 535" o:spid="_x0000_s1149" style="position:absolute;left:4425;top:3297;width:2520;height:8;visibility:visible;mso-wrap-style:square;v-text-anchor:top" coordsize="252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FyOMQA&#10;AADcAAAADwAAAGRycy9kb3ducmV2LnhtbERPS2sCMRC+F/wPYYTearZWtGzNihaEUvDgo9DjuJlu&#10;lk0myybVrb++EQRv8/E9Z77onRUn6kLtWcHzKANBXHpdc6XgsF8/vYIIEVmj9UwK/ijAohg8zDHX&#10;/sxbOu1iJVIIhxwVmBjbXMpQGnIYRr4lTtyP7xzGBLtK6g7PKdxZOc6yqXRYc2ow2NK7obLZ/ToF&#10;Lyt7aY6byfHb4GwiP+36UscvpR6H/fINRKQ+3sU394dO88dTuD6TLpD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BcjjEAAAA3AAAAA8AAAAAAAAAAAAAAAAAmAIAAGRycy9k&#10;b3ducmV2LnhtbFBLBQYAAAAABAAEAPUAAACJAwAAAAA=&#10;" path="m,8r2520,m,l2520,e" filled="f" strokecolor="#d9d9d9" strokeweight=".1323mm">
                  <v:path arrowok="t" o:connecttype="custom" o:connectlocs="0,3305;2520,3305;0,3297;2520,3297" o:connectangles="0,0,0,0"/>
                </v:shape>
                <v:shape id="AutoShape 536" o:spid="_x0000_s1150" style="position:absolute;left:2898;top:2108;width:4048;height:795;visibility:visible;mso-wrap-style:square;v-text-anchor:top" coordsize="4048,7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NLYMEA&#10;AADcAAAADwAAAGRycy9kb3ducmV2LnhtbERP3WrCMBS+H/gO4Qi7m6nC1tEZRQWhIMOf7QEOzbEp&#10;aU5Kk2n39kYQvDsf3++ZLwfXigv1ofGsYDrJQBBXXjdcK/j92b59gggRWWPrmRT8U4DlYvQyx0L7&#10;Kx/pcoq1SCEcClRgYuwKKUNlyGGY+I44cWffO4wJ9rXUPV5TuGvlLMs+pMOGU4PBjjaGKnv6cwre&#10;D3aXr0O1leVef5tzaW2+t0q9jofVF4hIQ3yKH+5Sp/mzHO7PpAvk4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jS2DBAAAA3AAAAA8AAAAAAAAAAAAAAAAAmAIAAGRycy9kb3du&#10;cmV2LnhtbFBLBQYAAAAABAAEAPUAAACGAwAAAAA=&#10;" path="m,794r798,m1528,794r2520,m,396r798,m1528,396r2520,m,l798,t730,l4048,e" filled="f" strokecolor="#d9d9d9">
                  <v:path arrowok="t" o:connecttype="custom" o:connectlocs="0,2902;798,2902;1528,2902;4048,2902;0,2504;798,2504;1528,2504;4048,2504;0,2108;798,2108;1528,2108;4048,2108" o:connectangles="0,0,0,0,0,0,0,0,0,0,0,0"/>
                </v:shape>
                <v:rect id="Rectangle 537" o:spid="_x0000_s1151" style="position:absolute;left:3696;top:2028;width:730;height:1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8L+8UA&#10;AADcAAAADwAAAGRycy9kb3ducmV2LnhtbERPTWsCMRC9F/wPYQRvNasHrVujqKXQS7G1teht2Iyb&#10;ZTeTdZPq6q9vCoK3ebzPmc5bW4kTNb5wrGDQT0AQZ04XnCv4/np9fALhA7LGyjEpuJCH+azzMMVU&#10;uzN/0mkTchFD2KeowIRQp1L6zJBF33c1ceQOrrEYImxyqRs8x3BbyWGSjKTFgmODwZpWhrJy82sV&#10;7I/ldrE11fL9Y4LH3frnxY7Lq1K9brt4BhGoDXfxzf2m4/zJEP6fiR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bwv7xQAAANwAAAAPAAAAAAAAAAAAAAAAAJgCAABkcnMv&#10;ZG93bnJldi54bWxQSwUGAAAAAAQABAD1AAAAigMAAAAA&#10;" fillcolor="#4471c4" stroked="f"/>
                <v:shape id="AutoShape 538" o:spid="_x0000_s1152" style="position:absolute;left:2898;top:1313;width:6501;height:1988;visibility:visible;mso-wrap-style:square;v-text-anchor:top" coordsize="6501,19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BF58AA&#10;AADcAAAADwAAAGRycy9kb3ducmV2LnhtbERPTYvCMBC9L/gfwgje1lSF0u0aZVEs4kFYXdjr0IxN&#10;2WZSmmjrvzeCsLd5vM9ZrgfbiBt1vnasYDZNQBCXTtdcKfg5794zED4ga2wck4I7eVivRm9LzLXr&#10;+Ztup1CJGMI+RwUmhDaX0peGLPqpa4kjd3GdxRBhV0ndYR/DbSPnSZJKizXHBoMtbQyVf6erVeDP&#10;eCnq7Ne1V7nFozlwWhArNRkPX58gAg3hX/xy73Wc/7GA5zPxArl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3BF58AAAADcAAAADwAAAAAAAAAAAAAAAACYAgAAZHJzL2Rvd25y&#10;ZXYueG1sUEsFBgAAAAAEAAQA9QAAAIUDAAAAAA==&#10;" path="m4777,1987r197,m4777,1588r197,m4777,1190r197,m4777,794r1724,m,396r4048,m4777,396r1724,m,l4048,t729,l6501,e" filled="f" strokecolor="#d9d9d9">
                  <v:path arrowok="t" o:connecttype="custom" o:connectlocs="4777,3301;4974,3301;4777,2902;4974,2902;4777,2504;4974,2504;4777,2108;6501,2108;0,1710;4048,1710;4777,1710;6501,1710;0,1314;4048,1314;4777,1314;6501,1314" o:connectangles="0,0,0,0,0,0,0,0,0,0,0,0,0,0,0,0"/>
                </v:shape>
                <v:shape id="AutoShape 539" o:spid="_x0000_s1153" style="position:absolute;left:2898;top:911;width:6501;height:8;visibility:visible;mso-wrap-style:square;v-text-anchor:top" coordsize="650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EBOMMA&#10;AADcAAAADwAAAGRycy9kb3ducmV2LnhtbERPS2vCQBC+F/oflin0ZnaVIhpdQyqUam8+Wq9jdkxC&#10;s7Mhu2rqr+8WhN7m43vOPOttIy7U+dqxhmGiQBAXztRcatjv3gYTED4gG2wck4Yf8pAtHh/mmBp3&#10;5Q1dtqEUMYR9ihqqENpUSl9UZNEnriWO3Ml1FkOEXSlNh9cYbhs5UmosLdYcGypsaVlR8b09Ww35&#10;V/nx+nk7NkHe3JrfVXFQw4nWz099PgMRqA//4rt7ZeL86Qv8PRMv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EBOMMAAADcAAAADwAAAAAAAAAAAAAAAACYAgAAZHJzL2Rv&#10;d25yZXYueG1sUEsFBgAAAAAEAAQA9QAAAIgDAAAAAA==&#10;" path="m,8r6501,m,l6501,e" filled="f" strokecolor="#d9d9d9" strokeweight=".1323mm">
                  <v:path arrowok="t" o:connecttype="custom" o:connectlocs="0,919;6501,919;0,911;6501,911" o:connectangles="0,0,0,0"/>
                </v:shape>
                <v:rect id="Rectangle 540" o:spid="_x0000_s1154" style="position:absolute;left:6945;top:915;width:730;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aTj8UA&#10;AADcAAAADwAAAGRycy9kb3ducmV2LnhtbERPTWvCQBC9F/wPywje6saCbZO6ilYEL6WtVWlvQ3aa&#10;DcnOxuyqqb/eLRR6m8f7nMmss7U4UetLxwpGwwQEce50yYWC7cfq9hGED8gaa8ek4Ic8zKa9mwlm&#10;2p35nU6bUIgYwj5DBSaEJpPS54Ys+qFriCP37VqLIcK2kLrFcwy3tbxLkntpseTYYLChZ0N5tTla&#10;BV+HajffmXrx8pbi4fN1v7QP1UWpQb+bP4EI1IV/8Z97reP8dAy/z8QL5P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pOPxQAAANwAAAAPAAAAAAAAAAAAAAAAAJgCAABkcnMv&#10;ZG93bnJldi54bWxQSwUGAAAAAAQABAD1AAAAigMAAAAA&#10;" fillcolor="#4471c4" stroked="f"/>
                <v:rect id="Rectangle 541" o:spid="_x0000_s1155" style="position:absolute;left:4622;top:3300;width:728;height: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ZB8EA&#10;AADcAAAADwAAAGRycy9kb3ducmV2LnhtbERPyWrDMBC9F/oPYgq9NXJyiFM3cgiFQq6N3ZDjYE28&#10;xBoZSV7691Wh0Ns83jr7w2J6MZHzrWUF61UCgriyuuVaQVl8vOxA+ICssbdMCr7JwyF/fNhjpu3M&#10;nzSdQy1iCPsMFTQhDJmUvmrIoF/ZgThyN+sMhghdLbXDOYabXm6SZCsNthwbGhzovaHqfh6NAj8X&#10;Y7r+ul13qe3s4i5dyddCqeen5fgGItAS/sV/7pOO81+38PtMvEDm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6GQfBAAAA3AAAAA8AAAAAAAAAAAAAAAAAmAIAAGRycy9kb3du&#10;cmV2LnhtbFBLBQYAAAAABAAEAPUAAACGAwAAAAA=&#10;" fillcolor="#ec7c30" stroked="f"/>
                <v:shape id="AutoShape 542" o:spid="_x0000_s1156" style="position:absolute;left:8601;top:2504;width:798;height:797;visibility:visible;mso-wrap-style:square;v-text-anchor:top" coordsize="798,7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WmY8QA&#10;AADcAAAADwAAAGRycy9kb3ducmV2LnhtbERPS2vCQBC+C/0Pywi91Y1WfERXEesLehAfoMdpdpqE&#10;ZmdDdmviv+8KBW/z8T1nOm9MIW5Uudyygm4nAkGcWJ1zquB8Wr+NQDiPrLGwTAru5GA+e2lNMda2&#10;5gPdjj4VIYRdjAoy78tYSpdkZNB1bEkcuG9bGfQBVqnUFdYh3BSyF0UDaTDn0JBhScuMkp/jr1Gw&#10;1Btvr++Dz+JS96MPt1vtt18rpV7bzWICwlPjn+J/906H+eMhPJ4JF8j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1pmPEAAAA3AAAAA8AAAAAAAAAAAAAAAAAmAIAAGRycy9k&#10;b3ducmV2LnhtbFBLBQYAAAAABAAEAPUAAACJAwAAAAA=&#10;" path="m,797r797,m,398r797,m,l797,e" filled="f" strokecolor="#d9d9d9">
                  <v:path arrowok="t" o:connecttype="custom" o:connectlocs="0,3301;797,3301;0,2902;797,2902;0,2504;797,2504" o:connectangles="0,0,0,0,0,0"/>
                </v:shape>
                <v:rect id="Rectangle 543" o:spid="_x0000_s1157" style="position:absolute;left:7872;top:2424;width:730;height:12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ko7sMA&#10;AADcAAAADwAAAGRycy9kb3ducmV2LnhtbESPQW/CMAyF70j7D5En7UZTdgDWERCaNGlXKCCOVmPa&#10;QuNUSaDdv58Pk7jZes/vfV5tRtepB4XYejYwy3JQxJW3LdcGDuX3dAkqJmSLnWcy8EsRNuuXyQoL&#10;6wfe0WOfaiUhHAs00KTUF1rHqiGHMfM9sWgXHxwmWUOtbcBBwl2n3/N8rh22LA0N9vTVUHXb352B&#10;OJT3xex4OS8X/urHcLoe+Fwa8/Y6bj9BJRrT0/x//WMF/0No5RmZ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ko7sMAAADcAAAADwAAAAAAAAAAAAAAAACYAgAAZHJzL2Rv&#10;d25yZXYueG1sUEsFBgAAAAAEAAQA9QAAAIgDAAAAAA==&#10;" fillcolor="#ec7c30" stroked="f"/>
                <v:shape id="AutoShape 544" o:spid="_x0000_s1158" style="position:absolute;left:2898;top:518;width:6501;height:3179;visibility:visible;mso-wrap-style:square;v-text-anchor:top" coordsize="6501,31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JFlcEA&#10;AADcAAAADwAAAGRycy9kb3ducmV2LnhtbERP32vCMBB+H/g/hBP2NlM7GFqNMhyCw6dpfT+as+ma&#10;XEqTtd1/vwwGe7uP7+dt95OzYqA+NJ4VLBcZCOLK64ZrBeX1+LQCESKyRuuZFHxTgP1u9rDFQvuR&#10;P2i4xFqkEA4FKjAxdoWUoTLkMCx8R5y4u+8dxgT7WuoexxTurMyz7EU6bDg1GOzoYKhqL19OgRw6&#10;h9f387ldxbdbbp9L89mWSj3Op9cNiEhT/Bf/uU86zV+v4feZdIHc/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yRZXBAAAA3AAAAA8AAAAAAAAAAAAAAAAAmAIAAGRycy9kb3du&#10;cmV2LnhtbFBLBQYAAAAABAAEAPUAAACGAwAAAAA=&#10;" path="m,3178r6501,m,l6501,e" filled="f" strokecolor="#d9d9d9">
                  <v:path arrowok="t" o:connecttype="custom" o:connectlocs="0,3697;6501,3697;0,519;6501,519" o:connectangles="0,0,0,0"/>
                </v:shape>
                <v:rect id="Rectangle 545" o:spid="_x0000_s1159" style="position:absolute;left:5219;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7E7MYA&#10;AADcAAAADwAAAGRycy9kb3ducmV2LnhtbESPT2sCMRTE74LfITzBm2brwbarUWxF8CJt/Ud7e2xe&#10;N8tuXtZN1K2fvhEKPQ4z8xtmOm9tJS7U+MKxgodhAoI4c7rgXMF+txo8gfABWWPlmBT8kIf5rNuZ&#10;YqrdlT/osg25iBD2KSowIdSplD4zZNEPXU0cvW/XWAxRNrnUDV4j3FZylCRjabHguGCwpldDWbk9&#10;WwVfp/KwOJjqZfP+jKfPt+PSPpY3pfq9djEBEagN/+G/9loriES4n4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7E7MYAAADcAAAADwAAAAAAAAAAAAAAAACYAgAAZHJz&#10;L2Rvd25yZXYueG1sUEsFBgAAAAAEAAQA9QAAAIsDAAAAAA==&#10;" fillcolor="#4471c4" stroked="f"/>
                <v:rect id="Rectangle 546" o:spid="_x0000_s1160" style="position:absolute;left:6149;top:4280;width:99;height: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1iMIA&#10;AADcAAAADwAAAGRycy9kb3ducmV2LnhtbESPT4vCMBTE78J+h/AW9qZpPaxSTUWEhb2uVfH4aJ79&#10;Y/NSkmi7394IgsdhZn7DrDej6cSdnG8sK0hnCQji0uqGKwWH4me6BOEDssbOMin4Jw+b/GOyxkzb&#10;gf/ovg+ViBD2GSqoQ+gzKX1Zk0E/sz1x9C7WGQxRukpqh0OEm07Ok+RbGmw4LtTY066m8rq/GQV+&#10;KG6L9Hg5Lxe2taM7tQc+F0p9fY7bFYhAY3iHX+1frWCepPA8E4+AzB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PHWIwgAAANwAAAAPAAAAAAAAAAAAAAAAAJgCAABkcnMvZG93&#10;bnJldi54bWxQSwUGAAAAAAQABAD1AAAAhwMAAAAA&#10;" fillcolor="#ec7c30" stroked="f"/>
                <v:rect id="Rectangle 547" o:spid="_x0000_s1161" style="position:absolute;left:2419;top:298;width:7200;height:43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EKx8YA&#10;AADcAAAADwAAAGRycy9kb3ducmV2LnhtbESPT2vCQBTE70K/w/IKvenGHFqJrqIFsS32YPwD3p7Z&#10;Z7I0+zZkt5p+e7cgeBxm5jfMZNbZWlyo9caxguEgAUFcOG24VLDbLvsjED4ga6wdk4I/8jCbPvUm&#10;mGl35Q1d8lCKCGGfoYIqhCaT0hcVWfQD1xBH7+xaiyHKtpS6xWuE21qmSfIqLRqOCxU29F5R8ZP/&#10;WgWN+zb52pSfh+Nen4rF4rT6qt+Uennu5mMQgbrwCN/bH1pBmqTwfyYeAT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EKx8YAAADcAAAADwAAAAAAAAAAAAAAAACYAgAAZHJz&#10;L2Rvd25yZXYueG1sUEsFBgAAAAAEAAQA9QAAAIsDAAAAAA==&#10;" filled="f" strokecolor="#d9d9d9"/>
                <v:shape id="Text Box 548" o:spid="_x0000_s1162" type="#_x0000_t202" style="position:absolute;left:2549;top:434;width:203;height:3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mu5MUA&#10;AADcAAAADwAAAGRycy9kb3ducmV2LnhtbESPQWsCMRSE7wX/Q3iCt5pUQe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a7kxQAAANwAAAAPAAAAAAAAAAAAAAAAAJgCAABkcnMv&#10;ZG93bnJldi54bWxQSwUGAAAAAAQABAD1AAAAigMAAAAA&#10;" filled="f" stroked="f">
                  <v:textbox inset="0,0,0,0">
                    <w:txbxContent>
                      <w:p w:rsidR="00D17DB7" w:rsidRDefault="00D17DB7" w:rsidP="00D17DB7">
                        <w:pPr>
                          <w:spacing w:line="183" w:lineRule="exact"/>
                          <w:rPr>
                            <w:sz w:val="18"/>
                          </w:rPr>
                        </w:pPr>
                        <w:r>
                          <w:rPr>
                            <w:color w:val="585858"/>
                            <w:sz w:val="18"/>
                          </w:rPr>
                          <w:t>40</w:t>
                        </w:r>
                      </w:p>
                      <w:p w:rsidR="00D17DB7" w:rsidRDefault="00D17DB7" w:rsidP="00D17DB7">
                        <w:pPr>
                          <w:spacing w:before="6"/>
                          <w:rPr>
                            <w:sz w:val="14"/>
                          </w:rPr>
                        </w:pPr>
                      </w:p>
                      <w:p w:rsidR="00D17DB7" w:rsidRDefault="00D17DB7" w:rsidP="00D17DB7">
                        <w:pPr>
                          <w:rPr>
                            <w:sz w:val="18"/>
                          </w:rPr>
                        </w:pPr>
                        <w:r>
                          <w:rPr>
                            <w:color w:val="585858"/>
                            <w:sz w:val="18"/>
                          </w:rPr>
                          <w:t>35</w:t>
                        </w:r>
                      </w:p>
                      <w:p w:rsidR="00D17DB7" w:rsidRDefault="00D17DB7" w:rsidP="00D17DB7">
                        <w:pPr>
                          <w:spacing w:before="7"/>
                          <w:rPr>
                            <w:sz w:val="14"/>
                          </w:rPr>
                        </w:pPr>
                      </w:p>
                      <w:p w:rsidR="00D17DB7" w:rsidRDefault="00D17DB7" w:rsidP="00D17DB7">
                        <w:pPr>
                          <w:rPr>
                            <w:sz w:val="18"/>
                          </w:rPr>
                        </w:pPr>
                        <w:r>
                          <w:rPr>
                            <w:color w:val="585858"/>
                            <w:sz w:val="18"/>
                          </w:rPr>
                          <w:t>30</w:t>
                        </w:r>
                      </w:p>
                      <w:p w:rsidR="00D17DB7" w:rsidRDefault="00D17DB7" w:rsidP="00D17DB7">
                        <w:pPr>
                          <w:spacing w:before="7"/>
                          <w:rPr>
                            <w:sz w:val="14"/>
                          </w:rPr>
                        </w:pPr>
                      </w:p>
                      <w:p w:rsidR="00D17DB7" w:rsidRDefault="00D17DB7" w:rsidP="00D17DB7">
                        <w:pPr>
                          <w:rPr>
                            <w:sz w:val="18"/>
                          </w:rPr>
                        </w:pPr>
                        <w:r>
                          <w:rPr>
                            <w:color w:val="585858"/>
                            <w:sz w:val="18"/>
                          </w:rPr>
                          <w:t>25</w:t>
                        </w:r>
                      </w:p>
                      <w:p w:rsidR="00D17DB7" w:rsidRDefault="00D17DB7" w:rsidP="00D17DB7">
                        <w:pPr>
                          <w:spacing w:before="6"/>
                          <w:rPr>
                            <w:sz w:val="14"/>
                          </w:rPr>
                        </w:pPr>
                      </w:p>
                      <w:p w:rsidR="00D17DB7" w:rsidRDefault="00D17DB7" w:rsidP="00D17DB7">
                        <w:pPr>
                          <w:rPr>
                            <w:sz w:val="18"/>
                          </w:rPr>
                        </w:pPr>
                        <w:r>
                          <w:rPr>
                            <w:color w:val="585858"/>
                            <w:sz w:val="18"/>
                          </w:rPr>
                          <w:t>20</w:t>
                        </w:r>
                      </w:p>
                      <w:p w:rsidR="00D17DB7" w:rsidRDefault="00D17DB7" w:rsidP="00D17DB7">
                        <w:pPr>
                          <w:spacing w:before="7"/>
                          <w:rPr>
                            <w:sz w:val="14"/>
                          </w:rPr>
                        </w:pPr>
                      </w:p>
                      <w:p w:rsidR="00D17DB7" w:rsidRDefault="00D17DB7" w:rsidP="00D17DB7">
                        <w:pPr>
                          <w:rPr>
                            <w:sz w:val="18"/>
                          </w:rPr>
                        </w:pPr>
                        <w:r>
                          <w:rPr>
                            <w:color w:val="585858"/>
                            <w:sz w:val="18"/>
                          </w:rPr>
                          <w:t>15</w:t>
                        </w:r>
                      </w:p>
                      <w:p w:rsidR="00D17DB7" w:rsidRDefault="00D17DB7" w:rsidP="00D17DB7">
                        <w:pPr>
                          <w:spacing w:before="7"/>
                          <w:rPr>
                            <w:sz w:val="14"/>
                          </w:rPr>
                        </w:pPr>
                      </w:p>
                      <w:p w:rsidR="00D17DB7" w:rsidRDefault="00D17DB7" w:rsidP="00D17DB7">
                        <w:pPr>
                          <w:rPr>
                            <w:sz w:val="18"/>
                          </w:rPr>
                        </w:pPr>
                        <w:r>
                          <w:rPr>
                            <w:color w:val="585858"/>
                            <w:sz w:val="18"/>
                          </w:rPr>
                          <w:t>10</w:t>
                        </w:r>
                      </w:p>
                      <w:p w:rsidR="00D17DB7" w:rsidRDefault="00D17DB7" w:rsidP="00D17DB7">
                        <w:pPr>
                          <w:spacing w:before="7"/>
                          <w:rPr>
                            <w:sz w:val="14"/>
                          </w:rPr>
                        </w:pPr>
                      </w:p>
                      <w:p w:rsidR="00D17DB7" w:rsidRDefault="00D17DB7" w:rsidP="00D17DB7">
                        <w:pPr>
                          <w:ind w:left="91"/>
                          <w:rPr>
                            <w:sz w:val="18"/>
                          </w:rPr>
                        </w:pPr>
                        <w:r>
                          <w:rPr>
                            <w:color w:val="585858"/>
                            <w:sz w:val="18"/>
                          </w:rPr>
                          <w:t>5</w:t>
                        </w:r>
                      </w:p>
                      <w:p w:rsidR="00D17DB7" w:rsidRDefault="00D17DB7" w:rsidP="00D17DB7">
                        <w:pPr>
                          <w:spacing w:before="7"/>
                          <w:rPr>
                            <w:sz w:val="14"/>
                          </w:rPr>
                        </w:pPr>
                      </w:p>
                      <w:p w:rsidR="00D17DB7" w:rsidRDefault="00D17DB7" w:rsidP="00D17DB7">
                        <w:pPr>
                          <w:spacing w:line="216" w:lineRule="exact"/>
                          <w:ind w:left="91"/>
                          <w:rPr>
                            <w:sz w:val="18"/>
                          </w:rPr>
                        </w:pPr>
                        <w:r>
                          <w:rPr>
                            <w:color w:val="585858"/>
                            <w:sz w:val="18"/>
                          </w:rPr>
                          <w:t>0</w:t>
                        </w:r>
                      </w:p>
                    </w:txbxContent>
                  </v:textbox>
                </v:shape>
                <v:shape id="Text Box 549" o:spid="_x0000_s1163" type="#_x0000_t202" style="position:absolute;left:4277;top:3847;width:513;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A2kMUA&#10;AADcAAAADwAAAGRycy9kb3ducmV2LnhtbESPQWsCMRSE7wX/Q3iCt5pUR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DaQ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litreasi</w:t>
                        </w:r>
                      </w:p>
                    </w:txbxContent>
                  </v:textbox>
                </v:shape>
                <v:shape id="Text Box 550" o:spid="_x0000_s1164" type="#_x0000_t202" style="position:absolute;left:7422;top:3847;width:726;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TC8UA&#10;AADcAAAADwAAAGRycy9kb3ducmV2LnhtbESPQWsCMRSE7wX/Q3iCt5pUU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JMLxQAAANwAAAAPAAAAAAAAAAAAAAAAAJgCAABkcnMv&#10;ZG93bnJldi54bWxQSwUGAAAAAAQABAD1AAAAigMAAAAA&#10;" filled="f" stroked="f">
                  <v:textbox inset="0,0,0,0">
                    <w:txbxContent>
                      <w:p w:rsidR="00D17DB7" w:rsidRDefault="00D17DB7" w:rsidP="00D17DB7">
                        <w:pPr>
                          <w:spacing w:line="180" w:lineRule="exact"/>
                          <w:rPr>
                            <w:sz w:val="18"/>
                          </w:rPr>
                        </w:pPr>
                        <w:r>
                          <w:rPr>
                            <w:color w:val="585858"/>
                            <w:sz w:val="18"/>
                          </w:rPr>
                          <w:t>Numerasi</w:t>
                        </w:r>
                      </w:p>
                    </w:txbxContent>
                  </v:textbox>
                </v:shape>
                <v:shape id="Text Box 551" o:spid="_x0000_s1165" type="#_x0000_t202" style="position:absolute;left:5361;top:4246;width:1551;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4NfMUA&#10;AADcAAAADwAAAGRycy9kb3ducmV2LnhtbESPQWsCMRSE7wX/Q3hCbzXRw9KuRhGxUCiUrttDj8/N&#10;cze4eVk3qa7/3ghCj8PMfMMsVoNrxZn6YD1rmE4UCOLKG8u1hp/y/eUVRIjIBlvPpOFKAVbL0dMC&#10;c+MvXNB5F2uRIBxy1NDE2OVShqohh2HiO+LkHXzvMCbZ19L0eElw18qZUpl0aDktNNjRpqHquPtz&#10;Gta/XGzt6Wv/XRwKW5Zvij+zo9bP42E9BxFpiP/hR/vDaJipDO5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Xg18xQAAANwAAAAPAAAAAAAAAAAAAAAAAJgCAABkcnMv&#10;ZG93bnJldi54bWxQSwUGAAAAAAQABAD1AAAAigMAAAAA&#10;" filled="f" stroked="f">
                  <v:textbox inset="0,0,0,0">
                    <w:txbxContent>
                      <w:p w:rsidR="00D17DB7" w:rsidRDefault="00D17DB7" w:rsidP="00D17DB7">
                        <w:pPr>
                          <w:tabs>
                            <w:tab w:val="left" w:pos="929"/>
                          </w:tabs>
                          <w:spacing w:line="180" w:lineRule="exact"/>
                          <w:rPr>
                            <w:sz w:val="18"/>
                          </w:rPr>
                        </w:pPr>
                        <w:r>
                          <w:rPr>
                            <w:color w:val="585858"/>
                            <w:sz w:val="18"/>
                          </w:rPr>
                          <w:t>sebelum</w:t>
                        </w:r>
                        <w:r>
                          <w:rPr>
                            <w:color w:val="585858"/>
                            <w:sz w:val="18"/>
                          </w:rPr>
                          <w:tab/>
                          <w:t>sesudah</w:t>
                        </w:r>
                      </w:p>
                    </w:txbxContent>
                  </v:textbox>
                </v:shape>
                <w10:wrap type="topAndBottom" anchorx="margin"/>
              </v:group>
            </w:pict>
          </mc:Fallback>
        </mc:AlternateContent>
      </w:r>
      <w:r w:rsidRPr="00D057D0">
        <w:rPr>
          <w:rFonts w:ascii="Arial" w:hAnsi="Arial" w:cs="Arial"/>
          <w:noProof/>
        </w:rPr>
        <w:t xml:space="preserve"> </w:t>
      </w:r>
    </w:p>
    <w:p w:rsidR="00D17DB7" w:rsidRDefault="00D17DB7" w:rsidP="00D17DB7">
      <w:pPr>
        <w:tabs>
          <w:tab w:val="left" w:pos="5570"/>
        </w:tabs>
        <w:spacing w:line="360" w:lineRule="auto"/>
        <w:ind w:right="822"/>
        <w:jc w:val="center"/>
        <w:rPr>
          <w:rFonts w:ascii="Times New Roman" w:hAnsi="Times New Roman"/>
          <w:b/>
          <w:bCs/>
        </w:rPr>
      </w:pPr>
    </w:p>
    <w:p w:rsidR="00D17DB7" w:rsidRPr="00E8538A" w:rsidRDefault="00D17DB7" w:rsidP="00D17DB7">
      <w:pPr>
        <w:tabs>
          <w:tab w:val="left" w:pos="5570"/>
        </w:tabs>
        <w:spacing w:line="360" w:lineRule="auto"/>
        <w:ind w:right="822"/>
        <w:jc w:val="center"/>
        <w:rPr>
          <w:rFonts w:ascii="Times New Roman" w:hAnsi="Times New Roman"/>
          <w:b/>
          <w:bCs/>
        </w:rPr>
      </w:pPr>
      <w:r>
        <w:rPr>
          <w:rFonts w:ascii="Times New Roman" w:hAnsi="Times New Roman"/>
          <w:b/>
          <w:bCs/>
        </w:rPr>
        <w:t>Gambar 5</w:t>
      </w:r>
      <w:r w:rsidRPr="00E8538A">
        <w:rPr>
          <w:rFonts w:ascii="Times New Roman" w:hAnsi="Times New Roman"/>
          <w:b/>
          <w:bCs/>
        </w:rPr>
        <w:t>. Data Primer sesudah PkM di SD N 102066 Sintanauli</w:t>
      </w:r>
    </w:p>
    <w:p w:rsidR="00D17DB7" w:rsidRPr="00171E9C" w:rsidRDefault="00D17DB7" w:rsidP="00D17DB7">
      <w:pPr>
        <w:pStyle w:val="BodyText"/>
        <w:spacing w:line="360" w:lineRule="auto"/>
        <w:ind w:right="112"/>
      </w:pPr>
      <w:r w:rsidRPr="00171E9C">
        <w:t>Berdasarkan digram di atas mahasiswa PkM berhasil mengurangi jumlah</w:t>
      </w:r>
      <w:r w:rsidRPr="00171E9C">
        <w:rPr>
          <w:spacing w:val="1"/>
        </w:rPr>
        <w:t xml:space="preserve"> </w:t>
      </w:r>
      <w:r w:rsidRPr="00171E9C">
        <w:t>siswa</w:t>
      </w:r>
      <w:r w:rsidRPr="00171E9C">
        <w:rPr>
          <w:spacing w:val="1"/>
        </w:rPr>
        <w:t xml:space="preserve"> </w:t>
      </w:r>
      <w:r w:rsidRPr="00171E9C">
        <w:t>yang</w:t>
      </w:r>
      <w:r w:rsidRPr="00171E9C">
        <w:rPr>
          <w:spacing w:val="1"/>
        </w:rPr>
        <w:t xml:space="preserve"> </w:t>
      </w:r>
      <w:r w:rsidRPr="00171E9C">
        <w:t>kurang</w:t>
      </w:r>
      <w:r w:rsidRPr="00171E9C">
        <w:rPr>
          <w:spacing w:val="1"/>
        </w:rPr>
        <w:t xml:space="preserve"> </w:t>
      </w:r>
      <w:r w:rsidRPr="00171E9C">
        <w:t>dalam</w:t>
      </w:r>
      <w:r w:rsidRPr="00171E9C">
        <w:rPr>
          <w:spacing w:val="1"/>
        </w:rPr>
        <w:t xml:space="preserve"> </w:t>
      </w:r>
      <w:r w:rsidRPr="00171E9C">
        <w:t>membaca,</w:t>
      </w:r>
      <w:r w:rsidRPr="00171E9C">
        <w:rPr>
          <w:spacing w:val="1"/>
        </w:rPr>
        <w:t xml:space="preserve"> </w:t>
      </w:r>
      <w:r w:rsidRPr="00171E9C">
        <w:t>menyimak</w:t>
      </w:r>
      <w:r w:rsidRPr="00171E9C">
        <w:rPr>
          <w:spacing w:val="1"/>
        </w:rPr>
        <w:t xml:space="preserve"> </w:t>
      </w:r>
      <w:r w:rsidRPr="00171E9C">
        <w:t>serta</w:t>
      </w:r>
      <w:r w:rsidRPr="00171E9C">
        <w:rPr>
          <w:spacing w:val="1"/>
        </w:rPr>
        <w:t xml:space="preserve"> </w:t>
      </w:r>
      <w:r w:rsidRPr="00171E9C">
        <w:t>buta</w:t>
      </w:r>
      <w:r w:rsidRPr="00171E9C">
        <w:rPr>
          <w:spacing w:val="1"/>
        </w:rPr>
        <w:t xml:space="preserve"> </w:t>
      </w:r>
      <w:r w:rsidRPr="00171E9C">
        <w:t>huruf</w:t>
      </w:r>
      <w:r w:rsidRPr="00171E9C">
        <w:rPr>
          <w:spacing w:val="1"/>
        </w:rPr>
        <w:t xml:space="preserve"> </w:t>
      </w:r>
      <w:r w:rsidRPr="00171E9C">
        <w:t>dan</w:t>
      </w:r>
      <w:r w:rsidRPr="00171E9C">
        <w:rPr>
          <w:spacing w:val="1"/>
        </w:rPr>
        <w:t xml:space="preserve"> </w:t>
      </w:r>
      <w:r w:rsidRPr="00171E9C">
        <w:t>juga</w:t>
      </w:r>
      <w:r w:rsidRPr="00171E9C">
        <w:rPr>
          <w:spacing w:val="1"/>
        </w:rPr>
        <w:t xml:space="preserve"> </w:t>
      </w:r>
      <w:r w:rsidRPr="00171E9C">
        <w:t>berhitung.</w:t>
      </w:r>
    </w:p>
    <w:p w:rsidR="00D17DB7" w:rsidRPr="00EF0545" w:rsidRDefault="00D17DB7" w:rsidP="00D17DB7">
      <w:pPr>
        <w:pStyle w:val="BodyText"/>
        <w:ind w:left="720" w:right="112" w:firstLine="540"/>
        <w:rPr>
          <w:rFonts w:ascii="Arial" w:hAnsi="Arial" w:cs="Arial"/>
          <w:sz w:val="22"/>
          <w:szCs w:val="22"/>
        </w:rPr>
      </w:pPr>
    </w:p>
    <w:p w:rsidR="00D17DB7" w:rsidRDefault="00D17DB7" w:rsidP="00D17DB7">
      <w:pPr>
        <w:ind w:left="1260" w:hanging="1260"/>
        <w:jc w:val="both"/>
        <w:rPr>
          <w:rFonts w:ascii="Times New Roman" w:hAnsi="Times New Roman"/>
          <w:b/>
        </w:rPr>
      </w:pPr>
      <w:r>
        <w:rPr>
          <w:rFonts w:ascii="Times New Roman" w:hAnsi="Times New Roman"/>
          <w:b/>
        </w:rPr>
        <w:t xml:space="preserve">SIMPULAN </w:t>
      </w:r>
    </w:p>
    <w:p w:rsidR="00D17DB7" w:rsidRDefault="00D17DB7" w:rsidP="00D17DB7">
      <w:pPr>
        <w:ind w:firstLine="567"/>
        <w:jc w:val="both"/>
        <w:rPr>
          <w:rFonts w:ascii="Times New Roman" w:hAnsi="Times New Roman"/>
        </w:rPr>
      </w:pPr>
    </w:p>
    <w:p w:rsidR="00D17DB7" w:rsidRPr="00E8538A" w:rsidRDefault="00D17DB7" w:rsidP="00D17DB7">
      <w:pPr>
        <w:pStyle w:val="BodyText"/>
        <w:tabs>
          <w:tab w:val="left" w:pos="2694"/>
        </w:tabs>
        <w:spacing w:before="41" w:line="360" w:lineRule="auto"/>
        <w:ind w:left="119" w:right="115" w:firstLine="448"/>
      </w:pPr>
      <w:r w:rsidRPr="00E8538A">
        <w:t>Desa</w:t>
      </w:r>
      <w:r w:rsidRPr="00E8538A">
        <w:rPr>
          <w:spacing w:val="-5"/>
        </w:rPr>
        <w:t xml:space="preserve"> </w:t>
      </w:r>
      <w:r w:rsidRPr="00E8538A">
        <w:t>batu</w:t>
      </w:r>
      <w:r w:rsidRPr="00E8538A">
        <w:rPr>
          <w:spacing w:val="-3"/>
        </w:rPr>
        <w:t xml:space="preserve"> </w:t>
      </w:r>
      <w:r w:rsidRPr="00E8538A">
        <w:t>12</w:t>
      </w:r>
      <w:r w:rsidRPr="00E8538A">
        <w:rPr>
          <w:spacing w:val="-4"/>
        </w:rPr>
        <w:t xml:space="preserve"> </w:t>
      </w:r>
      <w:r w:rsidRPr="00E8538A">
        <w:t>merupakan desa</w:t>
      </w:r>
      <w:r w:rsidRPr="00E8538A">
        <w:rPr>
          <w:spacing w:val="-5"/>
        </w:rPr>
        <w:t xml:space="preserve"> </w:t>
      </w:r>
      <w:r w:rsidRPr="00E8538A">
        <w:t>yang</w:t>
      </w:r>
      <w:r w:rsidRPr="00E8538A">
        <w:rPr>
          <w:spacing w:val="-2"/>
        </w:rPr>
        <w:t xml:space="preserve"> </w:t>
      </w:r>
      <w:r w:rsidRPr="00E8538A">
        <w:t>terletak</w:t>
      </w:r>
      <w:r w:rsidRPr="00E8538A">
        <w:rPr>
          <w:spacing w:val="-4"/>
        </w:rPr>
        <w:t xml:space="preserve"> </w:t>
      </w:r>
      <w:r w:rsidRPr="00E8538A">
        <w:t>di Kecamatan</w:t>
      </w:r>
      <w:r w:rsidRPr="00E8538A">
        <w:rPr>
          <w:spacing w:val="-4"/>
        </w:rPr>
        <w:t xml:space="preserve"> </w:t>
      </w:r>
      <w:r w:rsidRPr="00E8538A">
        <w:t>Dolok</w:t>
      </w:r>
      <w:r w:rsidRPr="00E8538A">
        <w:rPr>
          <w:spacing w:val="-2"/>
        </w:rPr>
        <w:t xml:space="preserve"> </w:t>
      </w:r>
      <w:r w:rsidRPr="00E8538A">
        <w:t>Masihul</w:t>
      </w:r>
      <w:r w:rsidRPr="00E8538A">
        <w:rPr>
          <w:spacing w:val="-2"/>
        </w:rPr>
        <w:t xml:space="preserve"> </w:t>
      </w:r>
      <w:r w:rsidRPr="00E8538A">
        <w:t>Kabupaten</w:t>
      </w:r>
      <w:r w:rsidRPr="00E8538A">
        <w:rPr>
          <w:spacing w:val="-58"/>
        </w:rPr>
        <w:t xml:space="preserve"> </w:t>
      </w:r>
      <w:r w:rsidRPr="00E8538A">
        <w:t>Serdang Bedagai Provinsi Sumatra Utara kantor desa dekat dari jalan raya dan dusun</w:t>
      </w:r>
      <w:r w:rsidRPr="00E8538A">
        <w:rPr>
          <w:spacing w:val="1"/>
        </w:rPr>
        <w:t xml:space="preserve"> </w:t>
      </w:r>
      <w:r w:rsidRPr="00E8538A">
        <w:t>terletak di pedalaman. Jika dilihat dari lokasi terdapat beberapa kendala anak-anak desa</w:t>
      </w:r>
      <w:r w:rsidRPr="00E8538A">
        <w:rPr>
          <w:spacing w:val="1"/>
        </w:rPr>
        <w:t xml:space="preserve"> </w:t>
      </w:r>
      <w:r w:rsidRPr="00E8538A">
        <w:t>banyak yang tidak bisa membaca dan mengenal huruf serta berhitung. Sebelum ada mahasiswa PkM di  SD N 106225 Sukarame terdapat 12 siswa yang kurang dalam literasi dan numerasi sebanyak 12 orang juga, setelah adanya mahasiswa PkM masalah literasi dan numerasi di atas berkurang, yang tandinya jumlah siswa sebayak 12 orang berkurang menjadi 9 orang dalam hal literasi serta pada numerasi 12 siswa berkurang menjadi 5 orang siswa begitu juga pada SD N 102066 Sintanauli terdapat 21 orang siswa kurang dalam literasi dan 35 orang siswa kurang dalam numerasi, setelah PkM hal tersebut berkurang yang tadinya literasi 21 orang siswa berkurang menjadi 16 orang siswa, serta numerasi yang tadinya 35 orang siswa menjadi 19 orang siswa. Dan pengenalan</w:t>
      </w:r>
      <w:r w:rsidRPr="00E8538A">
        <w:rPr>
          <w:spacing w:val="1"/>
        </w:rPr>
        <w:t xml:space="preserve"> </w:t>
      </w:r>
      <w:r w:rsidRPr="00E8538A">
        <w:lastRenderedPageBreak/>
        <w:t>teknologi</w:t>
      </w:r>
      <w:r w:rsidRPr="00E8538A">
        <w:rPr>
          <w:spacing w:val="1"/>
        </w:rPr>
        <w:t xml:space="preserve"> </w:t>
      </w:r>
      <w:r w:rsidRPr="00E8538A">
        <w:t>kepada</w:t>
      </w:r>
      <w:r w:rsidRPr="00E8538A">
        <w:rPr>
          <w:spacing w:val="1"/>
        </w:rPr>
        <w:t xml:space="preserve"> </w:t>
      </w:r>
      <w:r w:rsidRPr="00E8538A">
        <w:t>pengurus</w:t>
      </w:r>
      <w:r w:rsidRPr="00E8538A">
        <w:rPr>
          <w:spacing w:val="1"/>
        </w:rPr>
        <w:t xml:space="preserve"> </w:t>
      </w:r>
      <w:r w:rsidRPr="00E8538A">
        <w:t>desa</w:t>
      </w:r>
      <w:r w:rsidRPr="00E8538A">
        <w:rPr>
          <w:spacing w:val="1"/>
        </w:rPr>
        <w:t xml:space="preserve"> </w:t>
      </w:r>
      <w:r w:rsidRPr="00E8538A">
        <w:t>membantu</w:t>
      </w:r>
      <w:r w:rsidRPr="00E8538A">
        <w:rPr>
          <w:spacing w:val="1"/>
        </w:rPr>
        <w:t xml:space="preserve"> </w:t>
      </w:r>
      <w:r w:rsidRPr="00E8538A">
        <w:t>kegiatan</w:t>
      </w:r>
      <w:r w:rsidRPr="00E8538A">
        <w:rPr>
          <w:spacing w:val="1"/>
        </w:rPr>
        <w:t xml:space="preserve"> </w:t>
      </w:r>
      <w:r w:rsidRPr="00E8538A">
        <w:t>posyandu</w:t>
      </w:r>
      <w:r w:rsidRPr="00E8538A">
        <w:rPr>
          <w:spacing w:val="1"/>
        </w:rPr>
        <w:t xml:space="preserve"> dihadiri oleh IV Dusun, yang pertama Dusun I sebanyak 38 orang Balita beserta orangtua, Dusun II sebanyak 33 orang Balita beserta orangtua, Dusun III sebanyak 56 orang Balita beserta orangtua, Dusun IV sebanyak 1 orang Balita beserta orangtua. Total yang mengikuti posyandu 128 bayi </w:t>
      </w:r>
      <w:r w:rsidRPr="00E8538A">
        <w:t>dan</w:t>
      </w:r>
      <w:r w:rsidRPr="00E8538A">
        <w:rPr>
          <w:spacing w:val="1"/>
        </w:rPr>
        <w:t xml:space="preserve"> </w:t>
      </w:r>
      <w:r w:rsidRPr="00E8538A">
        <w:t>Senam dihadiri oleh aparat desa sebanyak 10 orang , mahasiswa PkM 6 orang serta 12 orang ibu PKK dan lansia.</w:t>
      </w:r>
      <w:r w:rsidRPr="00E8538A">
        <w:rPr>
          <w:spacing w:val="1"/>
        </w:rPr>
        <w:t xml:space="preserve"> </w:t>
      </w:r>
      <w:r w:rsidRPr="00E8538A">
        <w:t>Dalam</w:t>
      </w:r>
      <w:r w:rsidRPr="00E8538A">
        <w:rPr>
          <w:spacing w:val="1"/>
        </w:rPr>
        <w:t xml:space="preserve"> </w:t>
      </w:r>
      <w:r w:rsidRPr="00E8538A">
        <w:t>pelaksanaannya kegiatan</w:t>
      </w:r>
      <w:r w:rsidRPr="00E8538A">
        <w:rPr>
          <w:spacing w:val="1"/>
        </w:rPr>
        <w:t xml:space="preserve"> </w:t>
      </w:r>
      <w:r w:rsidRPr="00E8538A">
        <w:t>Pengabdian kepasa Masyarakat yang dilakukan</w:t>
      </w:r>
      <w:r w:rsidRPr="00E8538A">
        <w:rPr>
          <w:spacing w:val="1"/>
        </w:rPr>
        <w:t xml:space="preserve"> </w:t>
      </w:r>
      <w:r w:rsidRPr="00E8538A">
        <w:t>mahasiswa</w:t>
      </w:r>
      <w:r w:rsidRPr="00E8538A">
        <w:rPr>
          <w:spacing w:val="1"/>
        </w:rPr>
        <w:t xml:space="preserve"> </w:t>
      </w:r>
      <w:r w:rsidRPr="00E8538A">
        <w:t>Universitas HKBP Nommensen Medan terkhusus pada bagian literasi dan numerasi</w:t>
      </w:r>
      <w:r w:rsidRPr="00E8538A">
        <w:rPr>
          <w:spacing w:val="1"/>
        </w:rPr>
        <w:t xml:space="preserve"> </w:t>
      </w:r>
      <w:r w:rsidRPr="00E8538A">
        <w:t>berhasil mengurangi beberapa jumlah anak desa yang tidak bisa membaca, mengenal</w:t>
      </w:r>
      <w:r w:rsidRPr="00E8538A">
        <w:rPr>
          <w:spacing w:val="1"/>
        </w:rPr>
        <w:t xml:space="preserve"> </w:t>
      </w:r>
      <w:r w:rsidRPr="00E8538A">
        <w:t>huruf dan berhitung karena keterbatasan waktu yang di berikan oleh pihak Universitas.</w:t>
      </w:r>
      <w:r w:rsidRPr="00E8538A">
        <w:rPr>
          <w:spacing w:val="1"/>
        </w:rPr>
        <w:t xml:space="preserve"> </w:t>
      </w:r>
      <w:r w:rsidRPr="00E8538A">
        <w:t>Dalam kegiatan adaptasi teknologi aparat desa sudah dapat menggunakan teknologi</w:t>
      </w:r>
      <w:r w:rsidRPr="00E8538A">
        <w:rPr>
          <w:spacing w:val="1"/>
        </w:rPr>
        <w:t xml:space="preserve"> </w:t>
      </w:r>
      <w:r w:rsidRPr="00E8538A">
        <w:t>dengan</w:t>
      </w:r>
      <w:r w:rsidRPr="00E8538A">
        <w:rPr>
          <w:spacing w:val="1"/>
        </w:rPr>
        <w:t xml:space="preserve"> </w:t>
      </w:r>
      <w:r w:rsidRPr="00E8538A">
        <w:t>baik</w:t>
      </w:r>
      <w:r w:rsidRPr="00E8538A">
        <w:rPr>
          <w:spacing w:val="1"/>
        </w:rPr>
        <w:t xml:space="preserve"> </w:t>
      </w:r>
      <w:r w:rsidRPr="00E8538A">
        <w:t>serta</w:t>
      </w:r>
      <w:r w:rsidRPr="00E8538A">
        <w:rPr>
          <w:spacing w:val="1"/>
        </w:rPr>
        <w:t xml:space="preserve"> </w:t>
      </w:r>
      <w:r w:rsidRPr="00E8538A">
        <w:t>mahasiswa</w:t>
      </w:r>
      <w:r w:rsidRPr="00E8538A">
        <w:rPr>
          <w:spacing w:val="1"/>
        </w:rPr>
        <w:t xml:space="preserve"> </w:t>
      </w:r>
      <w:r w:rsidRPr="00E8538A">
        <w:t>mendapat</w:t>
      </w:r>
      <w:r w:rsidRPr="00E8538A">
        <w:rPr>
          <w:spacing w:val="1"/>
        </w:rPr>
        <w:t xml:space="preserve"> </w:t>
      </w:r>
      <w:r w:rsidRPr="00E8538A">
        <w:t>tambahan</w:t>
      </w:r>
      <w:r w:rsidRPr="00E8538A">
        <w:rPr>
          <w:spacing w:val="1"/>
        </w:rPr>
        <w:t xml:space="preserve"> </w:t>
      </w:r>
      <w:r w:rsidRPr="00E8538A">
        <w:t>ilmu</w:t>
      </w:r>
      <w:r w:rsidRPr="00E8538A">
        <w:rPr>
          <w:spacing w:val="1"/>
        </w:rPr>
        <w:t xml:space="preserve"> </w:t>
      </w:r>
      <w:r w:rsidRPr="00E8538A">
        <w:t>di</w:t>
      </w:r>
      <w:r w:rsidRPr="00E8538A">
        <w:rPr>
          <w:spacing w:val="1"/>
        </w:rPr>
        <w:t xml:space="preserve"> </w:t>
      </w:r>
      <w:r w:rsidRPr="00E8538A">
        <w:t>bidang</w:t>
      </w:r>
      <w:r w:rsidRPr="00E8538A">
        <w:rPr>
          <w:spacing w:val="1"/>
        </w:rPr>
        <w:t xml:space="preserve"> </w:t>
      </w:r>
      <w:r w:rsidRPr="00E8538A">
        <w:t>Kesehatan</w:t>
      </w:r>
      <w:r w:rsidRPr="00E8538A">
        <w:rPr>
          <w:spacing w:val="1"/>
        </w:rPr>
        <w:t xml:space="preserve"> </w:t>
      </w:r>
      <w:r w:rsidRPr="00E8538A">
        <w:t>dari</w:t>
      </w:r>
      <w:r w:rsidRPr="00E8538A">
        <w:rPr>
          <w:spacing w:val="1"/>
        </w:rPr>
        <w:t xml:space="preserve"> </w:t>
      </w:r>
      <w:r w:rsidRPr="00E8538A">
        <w:t>posyandu</w:t>
      </w:r>
      <w:r w:rsidRPr="00E8538A">
        <w:rPr>
          <w:spacing w:val="-1"/>
        </w:rPr>
        <w:t xml:space="preserve"> </w:t>
      </w:r>
      <w:r w:rsidRPr="00E8538A">
        <w:t>yang dilaksanakan oleh pihak desa</w:t>
      </w:r>
      <w:r w:rsidRPr="00E8538A">
        <w:rPr>
          <w:spacing w:val="-1"/>
        </w:rPr>
        <w:t xml:space="preserve"> </w:t>
      </w:r>
      <w:r w:rsidRPr="00E8538A">
        <w:t>batu</w:t>
      </w:r>
      <w:r w:rsidRPr="00E8538A">
        <w:rPr>
          <w:spacing w:val="2"/>
        </w:rPr>
        <w:t xml:space="preserve"> </w:t>
      </w:r>
      <w:r w:rsidRPr="00E8538A">
        <w:t>12.</w:t>
      </w:r>
    </w:p>
    <w:p w:rsidR="00D17DB7" w:rsidRDefault="00D17DB7" w:rsidP="00D17DB7">
      <w:pPr>
        <w:ind w:left="1260" w:hanging="1260"/>
        <w:jc w:val="both"/>
        <w:rPr>
          <w:rFonts w:ascii="Times New Roman" w:hAnsi="Times New Roman"/>
          <w:b/>
        </w:rPr>
      </w:pPr>
    </w:p>
    <w:p w:rsidR="00D17DB7" w:rsidRDefault="00D17DB7" w:rsidP="00D17DB7">
      <w:pPr>
        <w:ind w:left="1260" w:hanging="1260"/>
        <w:jc w:val="both"/>
        <w:rPr>
          <w:rFonts w:ascii="Times New Roman" w:hAnsi="Times New Roman"/>
          <w:b/>
        </w:rPr>
      </w:pPr>
      <w:r>
        <w:rPr>
          <w:rFonts w:ascii="Times New Roman" w:hAnsi="Times New Roman"/>
          <w:b/>
        </w:rPr>
        <w:t xml:space="preserve">UCAPAN TERIMAKASIH </w:t>
      </w:r>
    </w:p>
    <w:p w:rsidR="00D17DB7" w:rsidRDefault="00D17DB7" w:rsidP="00D17DB7">
      <w:pPr>
        <w:ind w:left="1260" w:hanging="1260"/>
        <w:jc w:val="both"/>
        <w:rPr>
          <w:rFonts w:ascii="Times New Roman" w:hAnsi="Times New Roman"/>
          <w:b/>
        </w:rPr>
      </w:pPr>
    </w:p>
    <w:p w:rsidR="00D17DB7" w:rsidRPr="00902A5D" w:rsidRDefault="00D17DB7" w:rsidP="00D17DB7">
      <w:pPr>
        <w:spacing w:line="360" w:lineRule="auto"/>
        <w:ind w:firstLine="567"/>
        <w:jc w:val="both"/>
        <w:rPr>
          <w:rFonts w:ascii="Times New Roman" w:hAnsi="Times New Roman"/>
          <w:b/>
        </w:rPr>
      </w:pPr>
      <w:r w:rsidRPr="00902A5D">
        <w:rPr>
          <w:rFonts w:ascii="Times New Roman" w:hAnsi="Times New Roman"/>
        </w:rPr>
        <w:t>Penulis mengucapkan terimakasih kepada</w:t>
      </w:r>
      <w:r>
        <w:rPr>
          <w:rFonts w:ascii="Times New Roman" w:hAnsi="Times New Roman"/>
        </w:rPr>
        <w:t xml:space="preserve"> FKIP Univ</w:t>
      </w:r>
      <w:r w:rsidRPr="00902A5D">
        <w:rPr>
          <w:rFonts w:ascii="Times New Roman" w:hAnsi="Times New Roman"/>
        </w:rPr>
        <w:t>e</w:t>
      </w:r>
      <w:r>
        <w:rPr>
          <w:rFonts w:ascii="Times New Roman" w:hAnsi="Times New Roman"/>
        </w:rPr>
        <w:t>rsitas HKBP Nomm</w:t>
      </w:r>
      <w:r w:rsidRPr="00902A5D">
        <w:rPr>
          <w:rFonts w:ascii="Times New Roman" w:hAnsi="Times New Roman"/>
        </w:rPr>
        <w:t>e</w:t>
      </w:r>
      <w:r>
        <w:rPr>
          <w:rFonts w:ascii="Times New Roman" w:hAnsi="Times New Roman"/>
        </w:rPr>
        <w:t>ns</w:t>
      </w:r>
      <w:r w:rsidRPr="00902A5D">
        <w:rPr>
          <w:rFonts w:ascii="Times New Roman" w:hAnsi="Times New Roman"/>
        </w:rPr>
        <w:t>e</w:t>
      </w:r>
      <w:r>
        <w:rPr>
          <w:rFonts w:ascii="Times New Roman" w:hAnsi="Times New Roman"/>
        </w:rPr>
        <w:t>n M</w:t>
      </w:r>
      <w:r w:rsidRPr="00902A5D">
        <w:rPr>
          <w:rFonts w:ascii="Times New Roman" w:hAnsi="Times New Roman"/>
        </w:rPr>
        <w:t>e</w:t>
      </w:r>
      <w:r>
        <w:rPr>
          <w:rFonts w:ascii="Times New Roman" w:hAnsi="Times New Roman"/>
        </w:rPr>
        <w:t>dan s</w:t>
      </w:r>
      <w:r w:rsidRPr="00902A5D">
        <w:rPr>
          <w:rFonts w:ascii="Times New Roman" w:hAnsi="Times New Roman"/>
        </w:rPr>
        <w:t>e</w:t>
      </w:r>
      <w:r>
        <w:rPr>
          <w:rFonts w:ascii="Times New Roman" w:hAnsi="Times New Roman"/>
        </w:rPr>
        <w:t>rta panitia p</w:t>
      </w:r>
      <w:r w:rsidRPr="00902A5D">
        <w:rPr>
          <w:rFonts w:ascii="Times New Roman" w:hAnsi="Times New Roman"/>
        </w:rPr>
        <w:t>e</w:t>
      </w:r>
      <w:r>
        <w:rPr>
          <w:rFonts w:ascii="Times New Roman" w:hAnsi="Times New Roman"/>
        </w:rPr>
        <w:t>laksana program P</w:t>
      </w:r>
      <w:r w:rsidRPr="00902A5D">
        <w:rPr>
          <w:rFonts w:ascii="Times New Roman" w:hAnsi="Times New Roman"/>
        </w:rPr>
        <w:t>e</w:t>
      </w:r>
      <w:r>
        <w:rPr>
          <w:rFonts w:ascii="Times New Roman" w:hAnsi="Times New Roman"/>
        </w:rPr>
        <w:t>ngabdian k</w:t>
      </w:r>
      <w:r w:rsidRPr="00902A5D">
        <w:rPr>
          <w:rFonts w:ascii="Times New Roman" w:hAnsi="Times New Roman"/>
        </w:rPr>
        <w:t>e</w:t>
      </w:r>
      <w:r>
        <w:rPr>
          <w:rFonts w:ascii="Times New Roman" w:hAnsi="Times New Roman"/>
        </w:rPr>
        <w:t>pada Masyarakat.</w:t>
      </w:r>
      <w:r w:rsidRPr="00902A5D">
        <w:rPr>
          <w:rFonts w:ascii="Times New Roman" w:hAnsi="Times New Roman"/>
        </w:rPr>
        <w:t xml:space="preserve"> </w:t>
      </w:r>
      <w:r>
        <w:rPr>
          <w:rFonts w:ascii="Times New Roman" w:hAnsi="Times New Roman"/>
        </w:rPr>
        <w:t>P</w:t>
      </w:r>
      <w:r w:rsidRPr="00902A5D">
        <w:rPr>
          <w:rFonts w:ascii="Times New Roman" w:hAnsi="Times New Roman"/>
        </w:rPr>
        <w:t>e</w:t>
      </w:r>
      <w:r>
        <w:rPr>
          <w:rFonts w:ascii="Times New Roman" w:hAnsi="Times New Roman"/>
        </w:rPr>
        <w:t>nulis juga m</w:t>
      </w:r>
      <w:r w:rsidRPr="00902A5D">
        <w:rPr>
          <w:rFonts w:ascii="Times New Roman" w:hAnsi="Times New Roman"/>
        </w:rPr>
        <w:t>e</w:t>
      </w:r>
      <w:r>
        <w:rPr>
          <w:rFonts w:ascii="Times New Roman" w:hAnsi="Times New Roman"/>
        </w:rPr>
        <w:t>ngucapkan t</w:t>
      </w:r>
      <w:r w:rsidRPr="00902A5D">
        <w:rPr>
          <w:rFonts w:ascii="Times New Roman" w:hAnsi="Times New Roman"/>
        </w:rPr>
        <w:t>e</w:t>
      </w:r>
      <w:r>
        <w:rPr>
          <w:rFonts w:ascii="Times New Roman" w:hAnsi="Times New Roman"/>
        </w:rPr>
        <w:t>rimakasih k</w:t>
      </w:r>
      <w:r w:rsidRPr="00902A5D">
        <w:rPr>
          <w:rFonts w:ascii="Times New Roman" w:hAnsi="Times New Roman"/>
        </w:rPr>
        <w:t>e</w:t>
      </w:r>
      <w:r>
        <w:rPr>
          <w:rFonts w:ascii="Times New Roman" w:hAnsi="Times New Roman"/>
        </w:rPr>
        <w:t xml:space="preserve">pada </w:t>
      </w:r>
      <w:r w:rsidRPr="00902A5D">
        <w:rPr>
          <w:rFonts w:ascii="Times New Roman" w:hAnsi="Times New Roman"/>
        </w:rPr>
        <w:t>Mitra</w:t>
      </w:r>
      <w:r>
        <w:rPr>
          <w:rFonts w:ascii="Times New Roman" w:hAnsi="Times New Roman"/>
        </w:rPr>
        <w:t xml:space="preserve"> P</w:t>
      </w:r>
      <w:r w:rsidRPr="00902A5D">
        <w:rPr>
          <w:rFonts w:ascii="Times New Roman" w:hAnsi="Times New Roman"/>
        </w:rPr>
        <w:t>e</w:t>
      </w:r>
      <w:r>
        <w:rPr>
          <w:rFonts w:ascii="Times New Roman" w:hAnsi="Times New Roman"/>
        </w:rPr>
        <w:t>ngabdian Masyarakat</w:t>
      </w:r>
      <w:r w:rsidRPr="00902A5D">
        <w:rPr>
          <w:rFonts w:ascii="Times New Roman" w:hAnsi="Times New Roman"/>
        </w:rPr>
        <w:t xml:space="preserve"> yaitu Kepala Desa Batu 12 </w:t>
      </w:r>
      <w:r w:rsidRPr="00902A5D">
        <w:rPr>
          <w:rFonts w:ascii="Times New Roman" w:hAnsi="Times New Roman"/>
          <w:iCs/>
        </w:rPr>
        <w:t>kecamatan Dolok Masihul, kabupaten Serdang B</w:t>
      </w:r>
      <w:r>
        <w:rPr>
          <w:rFonts w:ascii="Times New Roman" w:hAnsi="Times New Roman"/>
          <w:iCs/>
        </w:rPr>
        <w:t>edagai, provinsi Sumatera Utara yang sudah b</w:t>
      </w:r>
      <w:r w:rsidRPr="00902A5D">
        <w:rPr>
          <w:rFonts w:ascii="Times New Roman" w:hAnsi="Times New Roman"/>
        </w:rPr>
        <w:t>e</w:t>
      </w:r>
      <w:r>
        <w:rPr>
          <w:rFonts w:ascii="Times New Roman" w:hAnsi="Times New Roman"/>
        </w:rPr>
        <w:t>rs</w:t>
      </w:r>
      <w:r w:rsidRPr="00902A5D">
        <w:rPr>
          <w:rFonts w:ascii="Times New Roman" w:hAnsi="Times New Roman"/>
        </w:rPr>
        <w:t>e</w:t>
      </w:r>
      <w:r>
        <w:rPr>
          <w:rFonts w:ascii="Times New Roman" w:hAnsi="Times New Roman"/>
        </w:rPr>
        <w:t>dia s</w:t>
      </w:r>
      <w:r w:rsidRPr="00902A5D">
        <w:rPr>
          <w:rFonts w:ascii="Times New Roman" w:hAnsi="Times New Roman"/>
        </w:rPr>
        <w:t>e</w:t>
      </w:r>
      <w:r>
        <w:rPr>
          <w:rFonts w:ascii="Times New Roman" w:hAnsi="Times New Roman"/>
        </w:rPr>
        <w:t>bagai mitra dalam k</w:t>
      </w:r>
      <w:r w:rsidRPr="00902A5D">
        <w:rPr>
          <w:rFonts w:ascii="Times New Roman" w:hAnsi="Times New Roman"/>
        </w:rPr>
        <w:t>e</w:t>
      </w:r>
      <w:r>
        <w:rPr>
          <w:rFonts w:ascii="Times New Roman" w:hAnsi="Times New Roman"/>
        </w:rPr>
        <w:t>giatan P</w:t>
      </w:r>
      <w:r w:rsidRPr="00902A5D">
        <w:rPr>
          <w:rFonts w:ascii="Times New Roman" w:hAnsi="Times New Roman"/>
        </w:rPr>
        <w:t>e</w:t>
      </w:r>
      <w:r>
        <w:rPr>
          <w:rFonts w:ascii="Times New Roman" w:hAnsi="Times New Roman"/>
        </w:rPr>
        <w:t>ngabdian k</w:t>
      </w:r>
      <w:r w:rsidRPr="00902A5D">
        <w:rPr>
          <w:rFonts w:ascii="Times New Roman" w:hAnsi="Times New Roman"/>
        </w:rPr>
        <w:t>e</w:t>
      </w:r>
      <w:r>
        <w:rPr>
          <w:rFonts w:ascii="Times New Roman" w:hAnsi="Times New Roman"/>
        </w:rPr>
        <w:t xml:space="preserve">pada Masyarakat ini. </w:t>
      </w:r>
    </w:p>
    <w:p w:rsidR="00D17DB7" w:rsidRDefault="00D17DB7" w:rsidP="00D17DB7">
      <w:pPr>
        <w:jc w:val="both"/>
        <w:rPr>
          <w:rFonts w:ascii="Times New Roman" w:hAnsi="Times New Roman"/>
          <w:b/>
        </w:rPr>
      </w:pPr>
    </w:p>
    <w:p w:rsidR="00D17DB7" w:rsidRDefault="00D17DB7" w:rsidP="00D17DB7">
      <w:pPr>
        <w:jc w:val="both"/>
        <w:rPr>
          <w:rFonts w:ascii="Times New Roman" w:hAnsi="Times New Roman"/>
        </w:rPr>
      </w:pPr>
      <w:r>
        <w:rPr>
          <w:rFonts w:ascii="Times New Roman" w:hAnsi="Times New Roman"/>
          <w:b/>
        </w:rPr>
        <w:t xml:space="preserve">DAFTAR PUSTAKA </w:t>
      </w:r>
    </w:p>
    <w:p w:rsidR="00D17DB7" w:rsidRDefault="00D17DB7" w:rsidP="00D17DB7">
      <w:pPr>
        <w:jc w:val="both"/>
        <w:rPr>
          <w:rFonts w:ascii="Times New Roman" w:hAnsi="Times New Roman"/>
        </w:rPr>
      </w:pP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657C84">
        <w:rPr>
          <w:rFonts w:ascii="Times New Roman" w:hAnsi="Times New Roman"/>
          <w:noProof/>
        </w:rPr>
        <w:t xml:space="preserve">Anderha, R. R., &amp; Maskar, S. (2021). Pengaruh Kemampuan Numerasi Dalam Menyelesaikan Masalah Matematika Terhadap Prestasi Belajar Mahasiswa Pendidikan Matematika. </w:t>
      </w:r>
      <w:r w:rsidRPr="00657C84">
        <w:rPr>
          <w:rFonts w:ascii="Times New Roman" w:hAnsi="Times New Roman"/>
          <w:i/>
          <w:iCs/>
          <w:noProof/>
        </w:rPr>
        <w:t>Jurnal Ilmiah Matematika Realistik</w:t>
      </w:r>
      <w:r w:rsidRPr="00657C84">
        <w:rPr>
          <w:rFonts w:ascii="Times New Roman" w:hAnsi="Times New Roman"/>
          <w:noProof/>
        </w:rPr>
        <w:t xml:space="preserve">, </w:t>
      </w:r>
      <w:r w:rsidRPr="00657C84">
        <w:rPr>
          <w:rFonts w:ascii="Times New Roman" w:hAnsi="Times New Roman"/>
          <w:i/>
          <w:iCs/>
          <w:noProof/>
        </w:rPr>
        <w:t>2</w:t>
      </w:r>
      <w:r w:rsidRPr="00657C84">
        <w:rPr>
          <w:rFonts w:ascii="Times New Roman" w:hAnsi="Times New Roman"/>
          <w:noProof/>
        </w:rPr>
        <w:t>(1), 1–10. https://doi.org/10.33365/ji-mr.v2i1.774</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Aziz Amrullah. (2015). Peningkatan Mutu Pendidikan. </w:t>
      </w:r>
      <w:r w:rsidRPr="00657C84">
        <w:rPr>
          <w:rFonts w:ascii="Times New Roman" w:hAnsi="Times New Roman"/>
          <w:i/>
          <w:iCs/>
          <w:noProof/>
        </w:rPr>
        <w:t>Studi Islam</w:t>
      </w:r>
      <w:r w:rsidRPr="00657C84">
        <w:rPr>
          <w:rFonts w:ascii="Times New Roman" w:hAnsi="Times New Roman"/>
          <w:noProof/>
        </w:rPr>
        <w:t xml:space="preserve">, </w:t>
      </w:r>
      <w:r w:rsidRPr="00657C84">
        <w:rPr>
          <w:rFonts w:ascii="Times New Roman" w:hAnsi="Times New Roman"/>
          <w:i/>
          <w:iCs/>
          <w:noProof/>
        </w:rPr>
        <w:t>10</w:t>
      </w:r>
      <w:r w:rsidRPr="00657C84">
        <w:rPr>
          <w:rFonts w:ascii="Times New Roman" w:hAnsi="Times New Roman"/>
          <w:noProof/>
        </w:rPr>
        <w:t>(2), 1–14.</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Dan, P. (2021). </w:t>
      </w:r>
      <w:r w:rsidRPr="00657C84">
        <w:rPr>
          <w:rFonts w:ascii="Times New Roman" w:hAnsi="Times New Roman"/>
          <w:i/>
          <w:iCs/>
          <w:noProof/>
        </w:rPr>
        <w:t>PENGABDIAN kEPADA MASYARAKAT</w:t>
      </w:r>
      <w:r w:rsidRPr="00657C84">
        <w:rPr>
          <w:rFonts w:ascii="Times New Roman" w:hAnsi="Times New Roman"/>
          <w:noProof/>
        </w:rPr>
        <w:t>.</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Dantes, N., &amp; Handayani, N. N. L. (2021). Peningkatan Literasi Sekolah Dan Literasi Numerasi Melalui Model Blanded Learning Pada Siswa Kelas V SD Kota Singaraja. </w:t>
      </w:r>
      <w:r w:rsidRPr="00657C84">
        <w:rPr>
          <w:rFonts w:ascii="Times New Roman" w:hAnsi="Times New Roman"/>
          <w:i/>
          <w:iCs/>
          <w:noProof/>
        </w:rPr>
        <w:t>WIDYALAYA: Jurnal Ilmu Pendidikan</w:t>
      </w:r>
      <w:r w:rsidRPr="00657C84">
        <w:rPr>
          <w:rFonts w:ascii="Times New Roman" w:hAnsi="Times New Roman"/>
          <w:noProof/>
        </w:rPr>
        <w:t xml:space="preserve">, </w:t>
      </w:r>
      <w:r w:rsidRPr="00657C84">
        <w:rPr>
          <w:rFonts w:ascii="Times New Roman" w:hAnsi="Times New Roman"/>
          <w:i/>
          <w:iCs/>
          <w:noProof/>
        </w:rPr>
        <w:t>1</w:t>
      </w:r>
      <w:r w:rsidRPr="00657C84">
        <w:rPr>
          <w:rFonts w:ascii="Times New Roman" w:hAnsi="Times New Roman"/>
          <w:noProof/>
        </w:rPr>
        <w:t>(3), 269–283. http://jurnal.ekadanta.org/index.php/Widyalaya/article/view/121</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lastRenderedPageBreak/>
        <w:t xml:space="preserve">Ekowati, D. W., Astuti, Y. P., Utami, I. W. P., Mukhlishina, I., &amp; Suwandayani, B. I. (2019). Literasi Numerasi di SD Muhammadiyah. </w:t>
      </w:r>
      <w:r w:rsidRPr="00657C84">
        <w:rPr>
          <w:rFonts w:ascii="Times New Roman" w:hAnsi="Times New Roman"/>
          <w:i/>
          <w:iCs/>
          <w:noProof/>
        </w:rPr>
        <w:t>ELSE (Elementary School Education Journal) : Jurnal Pendidikan Dan Pembelajaran Sekolah Dasar</w:t>
      </w:r>
      <w:r w:rsidRPr="00657C84">
        <w:rPr>
          <w:rFonts w:ascii="Times New Roman" w:hAnsi="Times New Roman"/>
          <w:noProof/>
        </w:rPr>
        <w:t xml:space="preserve">, </w:t>
      </w:r>
      <w:r w:rsidRPr="00657C84">
        <w:rPr>
          <w:rFonts w:ascii="Times New Roman" w:hAnsi="Times New Roman"/>
          <w:i/>
          <w:iCs/>
          <w:noProof/>
        </w:rPr>
        <w:t>3</w:t>
      </w:r>
      <w:r w:rsidRPr="00657C84">
        <w:rPr>
          <w:rFonts w:ascii="Times New Roman" w:hAnsi="Times New Roman"/>
          <w:noProof/>
        </w:rPr>
        <w:t>(1), 93. https://doi.org/10.30651/else.v3i1.2541</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Janiar, I., Halidjah, S., &amp; . S. (2014). PENINGKATAN KEMAMPUAN BERBICARA  DENGAN MENGGUNAKAN METODE STORY TELLING   DI SEKOLAH DASAR. </w:t>
      </w:r>
      <w:r w:rsidRPr="00657C84">
        <w:rPr>
          <w:rFonts w:ascii="Times New Roman" w:hAnsi="Times New Roman"/>
          <w:i/>
          <w:iCs/>
          <w:noProof/>
        </w:rPr>
        <w:t>Jurnal Pendidikan Dan Pembelajaran Khatulistiwa</w:t>
      </w:r>
      <w:r w:rsidRPr="00657C84">
        <w:rPr>
          <w:rFonts w:ascii="Times New Roman" w:hAnsi="Times New Roman"/>
          <w:noProof/>
        </w:rPr>
        <w:t xml:space="preserve">, </w:t>
      </w:r>
      <w:r w:rsidRPr="00657C84">
        <w:rPr>
          <w:rFonts w:ascii="Times New Roman" w:hAnsi="Times New Roman"/>
          <w:i/>
          <w:iCs/>
          <w:noProof/>
        </w:rPr>
        <w:t>3</w:t>
      </w:r>
      <w:r w:rsidRPr="00657C84">
        <w:rPr>
          <w:rFonts w:ascii="Times New Roman" w:hAnsi="Times New Roman"/>
          <w:noProof/>
        </w:rPr>
        <w:t>(7). https://jurnal.untan.ac.id/index.php/jpdpb/article/view/5756</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Mulyani, F., &amp; Haliza, N. (2021). Analisis Perkembangan Ilmu Pengetahuan dan Teknologi ( Iptek ) Dalam Bidang Kesehatan. </w:t>
      </w:r>
      <w:r w:rsidRPr="00657C84">
        <w:rPr>
          <w:rFonts w:ascii="Times New Roman" w:hAnsi="Times New Roman"/>
          <w:i/>
          <w:iCs/>
          <w:noProof/>
        </w:rPr>
        <w:t>Jurnal Ilmu Kedokteran Dan Kesehatan,</w:t>
      </w:r>
      <w:r w:rsidRPr="00657C84">
        <w:rPr>
          <w:rFonts w:ascii="Times New Roman" w:hAnsi="Times New Roman"/>
          <w:noProof/>
        </w:rPr>
        <w:t xml:space="preserve"> </w:t>
      </w:r>
      <w:r w:rsidRPr="00657C84">
        <w:rPr>
          <w:rFonts w:ascii="Times New Roman" w:hAnsi="Times New Roman"/>
          <w:i/>
          <w:iCs/>
          <w:noProof/>
        </w:rPr>
        <w:t>3</w:t>
      </w:r>
      <w:r w:rsidRPr="00657C84">
        <w:rPr>
          <w:rFonts w:ascii="Times New Roman" w:hAnsi="Times New Roman"/>
          <w:noProof/>
        </w:rPr>
        <w:t>, 101–109.</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Noor, I. H. (2010). Penelitian dan Pengabdian Masyarakat pada Perguruan Tinggi. </w:t>
      </w:r>
      <w:r w:rsidRPr="00657C84">
        <w:rPr>
          <w:rFonts w:ascii="Times New Roman" w:hAnsi="Times New Roman"/>
          <w:i/>
          <w:iCs/>
          <w:noProof/>
        </w:rPr>
        <w:t>Jurnal Pendidikan Dan Kebudayaan</w:t>
      </w:r>
      <w:r w:rsidRPr="00657C84">
        <w:rPr>
          <w:rFonts w:ascii="Times New Roman" w:hAnsi="Times New Roman"/>
          <w:noProof/>
        </w:rPr>
        <w:t xml:space="preserve">, </w:t>
      </w:r>
      <w:r w:rsidRPr="00657C84">
        <w:rPr>
          <w:rFonts w:ascii="Times New Roman" w:hAnsi="Times New Roman"/>
          <w:i/>
          <w:iCs/>
          <w:noProof/>
        </w:rPr>
        <w:t>16</w:t>
      </w:r>
      <w:r w:rsidRPr="00657C84">
        <w:rPr>
          <w:rFonts w:ascii="Times New Roman" w:hAnsi="Times New Roman"/>
          <w:noProof/>
        </w:rPr>
        <w:t>(3), 285–297. https://doi.org/10.24832/jpnk.v16i3.462</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Notoatmodjo, S. (2008). Kesehatan dan Pembangunan Sumber Daya Manusia. </w:t>
      </w:r>
      <w:r w:rsidRPr="00657C84">
        <w:rPr>
          <w:rFonts w:ascii="Times New Roman" w:hAnsi="Times New Roman"/>
          <w:i/>
          <w:iCs/>
          <w:noProof/>
        </w:rPr>
        <w:t>Kesmas: National Public Health Journal</w:t>
      </w:r>
      <w:r w:rsidRPr="00657C84">
        <w:rPr>
          <w:rFonts w:ascii="Times New Roman" w:hAnsi="Times New Roman"/>
          <w:noProof/>
        </w:rPr>
        <w:t xml:space="preserve">, </w:t>
      </w:r>
      <w:r w:rsidRPr="00657C84">
        <w:rPr>
          <w:rFonts w:ascii="Times New Roman" w:hAnsi="Times New Roman"/>
          <w:i/>
          <w:iCs/>
          <w:noProof/>
        </w:rPr>
        <w:t>2</w:t>
      </w:r>
      <w:r w:rsidRPr="00657C84">
        <w:rPr>
          <w:rFonts w:ascii="Times New Roman" w:hAnsi="Times New Roman"/>
          <w:noProof/>
        </w:rPr>
        <w:t>(5), 195. https://doi.org/10.21109/kesmas.v2i5.249</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Sari, I. F. R. (2018). Konsep Dasar Gerakan Literasi Sekolah Tentang Penumbuhan Budi Pekerti. </w:t>
      </w:r>
      <w:r w:rsidRPr="00657C84">
        <w:rPr>
          <w:rFonts w:ascii="Times New Roman" w:hAnsi="Times New Roman"/>
          <w:i/>
          <w:iCs/>
          <w:noProof/>
        </w:rPr>
        <w:t>Jurnal Pendidikan Dasar Islam</w:t>
      </w:r>
      <w:r w:rsidRPr="00657C84">
        <w:rPr>
          <w:rFonts w:ascii="Times New Roman" w:hAnsi="Times New Roman"/>
          <w:noProof/>
        </w:rPr>
        <w:t xml:space="preserve">, </w:t>
      </w:r>
      <w:r w:rsidRPr="00657C84">
        <w:rPr>
          <w:rFonts w:ascii="Times New Roman" w:hAnsi="Times New Roman"/>
          <w:i/>
          <w:iCs/>
          <w:noProof/>
        </w:rPr>
        <w:t>10</w:t>
      </w:r>
      <w:r w:rsidRPr="00657C84">
        <w:rPr>
          <w:rFonts w:ascii="Times New Roman" w:hAnsi="Times New Roman"/>
          <w:noProof/>
        </w:rPr>
        <w:t>(1), 90–99. https://media.neliti.com/media/publications/284534-konsep-dasar-gerakan-literasi-sekolah-pa-c73ded5b.pdf</w:t>
      </w:r>
    </w:p>
    <w:p w:rsidR="00D17DB7" w:rsidRPr="00657C84" w:rsidRDefault="00D17DB7" w:rsidP="00D17DB7">
      <w:pPr>
        <w:autoSpaceDE w:val="0"/>
        <w:autoSpaceDN w:val="0"/>
        <w:adjustRightInd w:val="0"/>
        <w:spacing w:line="360" w:lineRule="auto"/>
        <w:ind w:left="480" w:hanging="480"/>
        <w:rPr>
          <w:rFonts w:ascii="Times New Roman" w:hAnsi="Times New Roman"/>
          <w:noProof/>
        </w:rPr>
      </w:pPr>
      <w:r w:rsidRPr="00657C84">
        <w:rPr>
          <w:rFonts w:ascii="Times New Roman" w:hAnsi="Times New Roman"/>
          <w:noProof/>
        </w:rPr>
        <w:t xml:space="preserve">Sari, P. N., Jumadi, &amp; Ekayanti, A. (2021). Penerapan Model Pembelajaran Steam (Science, Technology, Engineering, Art, and Math) Untuk Penguatan Literasi-Numerasi Siswa. </w:t>
      </w:r>
      <w:r w:rsidRPr="00657C84">
        <w:rPr>
          <w:rFonts w:ascii="Times New Roman" w:hAnsi="Times New Roman"/>
          <w:i/>
          <w:iCs/>
          <w:noProof/>
        </w:rPr>
        <w:t>Jurnal Abdimas Indonesia</w:t>
      </w:r>
      <w:r w:rsidRPr="00657C84">
        <w:rPr>
          <w:rFonts w:ascii="Times New Roman" w:hAnsi="Times New Roman"/>
          <w:noProof/>
        </w:rPr>
        <w:t xml:space="preserve">, </w:t>
      </w:r>
      <w:r w:rsidRPr="00657C84">
        <w:rPr>
          <w:rFonts w:ascii="Times New Roman" w:hAnsi="Times New Roman"/>
          <w:i/>
          <w:iCs/>
          <w:noProof/>
        </w:rPr>
        <w:t>1</w:t>
      </w:r>
      <w:r w:rsidRPr="00657C84">
        <w:rPr>
          <w:rFonts w:ascii="Times New Roman" w:hAnsi="Times New Roman"/>
          <w:noProof/>
        </w:rPr>
        <w:t>(2), 89–96. https://doi.org/10.53769/jai.v1i2.90</w:t>
      </w:r>
    </w:p>
    <w:p w:rsidR="00D17DB7" w:rsidRDefault="00D17DB7" w:rsidP="00D17DB7">
      <w:pPr>
        <w:autoSpaceDE w:val="0"/>
        <w:autoSpaceDN w:val="0"/>
        <w:adjustRightInd w:val="0"/>
        <w:spacing w:line="360" w:lineRule="auto"/>
        <w:ind w:left="480" w:hanging="480"/>
        <w:rPr>
          <w:rFonts w:ascii="Times New Roman" w:hAnsi="Times New Roman"/>
        </w:rPr>
      </w:pPr>
      <w:r>
        <w:rPr>
          <w:rFonts w:ascii="Times New Roman" w:hAnsi="Times New Roman"/>
        </w:rPr>
        <w:fldChar w:fldCharType="end"/>
      </w:r>
    </w:p>
    <w:p w:rsidR="00D17DB7" w:rsidRDefault="00D17DB7" w:rsidP="00D17DB7">
      <w:pPr>
        <w:tabs>
          <w:tab w:val="left" w:pos="426"/>
        </w:tabs>
        <w:jc w:val="both"/>
        <w:rPr>
          <w:rFonts w:ascii="Times New Roman" w:hAnsi="Times New Roman"/>
        </w:rPr>
      </w:pPr>
    </w:p>
    <w:p w:rsidR="00E93399" w:rsidRPr="004D4CEA" w:rsidRDefault="00E93399" w:rsidP="00D17DB7">
      <w:pPr>
        <w:spacing w:before="120" w:after="120" w:line="360" w:lineRule="auto"/>
        <w:rPr>
          <w:rFonts w:ascii="Times New Roman" w:eastAsia="Cambria" w:hAnsi="Times New Roman" w:cs="Times New Roman"/>
        </w:rPr>
      </w:pPr>
    </w:p>
    <w:sectPr w:rsidR="00E93399" w:rsidRPr="004D4CEA" w:rsidSect="00E125F7">
      <w:headerReference w:type="even" r:id="rId10"/>
      <w:headerReference w:type="default" r:id="rId11"/>
      <w:footerReference w:type="even" r:id="rId12"/>
      <w:headerReference w:type="first" r:id="rId13"/>
      <w:footerReference w:type="first" r:id="rId14"/>
      <w:pgSz w:w="12240" w:h="15840"/>
      <w:pgMar w:top="1897" w:right="1134" w:bottom="1276" w:left="1701" w:header="0" w:footer="432" w:gutter="0"/>
      <w:pgNumType w:start="152"/>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448F" w:rsidRDefault="002E448F">
      <w:r>
        <w:separator/>
      </w:r>
    </w:p>
  </w:endnote>
  <w:endnote w:type="continuationSeparator" w:id="0">
    <w:p w:rsidR="002E448F" w:rsidRDefault="002E4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Quintessential">
    <w:altName w:val="Times New Roman"/>
    <w:charset w:val="00"/>
    <w:family w:val="auto"/>
    <w:pitch w:val="default"/>
  </w:font>
  <w:font w:name="Orator Std">
    <w:panose1 w:val="00000000000000000000"/>
    <w:charset w:val="00"/>
    <w:family w:val="modern"/>
    <w:notTrueType/>
    <w:pitch w:val="fixed"/>
    <w:sig w:usb0="800000AF" w:usb1="500078FB"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5F7" w:rsidRPr="008D073E" w:rsidRDefault="00E125F7" w:rsidP="00E125F7">
    <w:pPr>
      <w:pBdr>
        <w:top w:val="nil"/>
        <w:left w:val="nil"/>
        <w:bottom w:val="nil"/>
        <w:right w:val="nil"/>
        <w:between w:val="nil"/>
      </w:pBdr>
      <w:tabs>
        <w:tab w:val="center" w:pos="4680"/>
        <w:tab w:val="right" w:pos="9360"/>
      </w:tabs>
      <w:jc w:val="right"/>
      <w:rPr>
        <w:rFonts w:ascii="Quintessential" w:eastAsia="Quintessential" w:hAnsi="Quintessential" w:cs="Quintessential"/>
        <w:b/>
      </w:rPr>
    </w:pPr>
    <w:hyperlink r:id="rId1" w:history="1">
      <w:r w:rsidRPr="00757787">
        <w:rPr>
          <w:rStyle w:val="Hyperlink"/>
          <w:rFonts w:ascii="Quintessential" w:eastAsia="Quintessential" w:hAnsi="Quintessential" w:cs="Quintessential"/>
          <w:b/>
        </w:rPr>
        <w:t>https://journal.amikveteran.ac.id/index.php/kreatif</w:t>
      </w:r>
    </w:hyperlink>
    <w:r w:rsidRPr="00757787">
      <w:rPr>
        <w:rFonts w:ascii="Quintessential" w:eastAsia="Quintessential" w:hAnsi="Quintessential" w:cs="Quintessential"/>
        <w:b/>
      </w:rPr>
      <w:t xml:space="preserve"> </w:t>
    </w:r>
    <w:r w:rsidRPr="00757787">
      <w:rPr>
        <w:rFonts w:ascii="Quintessential" w:eastAsia="Quintessential" w:hAnsi="Quintessential" w:cs="Quintessential"/>
        <w:b/>
      </w:rPr>
      <w:fldChar w:fldCharType="begin"/>
    </w:r>
    <w:r w:rsidRPr="00757787">
      <w:rPr>
        <w:rFonts w:ascii="Quintessential" w:eastAsia="Quintessential" w:hAnsi="Quintessential" w:cs="Quintessential"/>
        <w:b/>
      </w:rPr>
      <w:instrText>PAGE</w:instrText>
    </w:r>
    <w:r w:rsidRPr="00757787">
      <w:rPr>
        <w:rFonts w:ascii="Quintessential" w:eastAsia="Quintessential" w:hAnsi="Quintessential" w:cs="Quintessential"/>
        <w:b/>
      </w:rPr>
      <w:fldChar w:fldCharType="separate"/>
    </w:r>
    <w:r w:rsidR="00A6207D">
      <w:rPr>
        <w:rFonts w:ascii="Quintessential" w:eastAsia="Quintessential" w:hAnsi="Quintessential" w:cs="Quintessential"/>
        <w:b/>
        <w:noProof/>
      </w:rPr>
      <w:t>154</w:t>
    </w:r>
    <w:r w:rsidRPr="00757787">
      <w:rPr>
        <w:rFonts w:ascii="Quintessential" w:eastAsia="Quintessential" w:hAnsi="Quintessential" w:cs="Quintessential"/>
        <w:b/>
      </w:rPr>
      <w:fldChar w:fldCharType="end"/>
    </w:r>
  </w:p>
  <w:p w:rsidR="00E125F7" w:rsidRPr="00E125F7" w:rsidRDefault="00E125F7" w:rsidP="00E125F7">
    <w:pPr>
      <w:pStyle w:val="Footer"/>
      <w:rPr>
        <w:rFonts w:eastAsia="Quintessential"/>
      </w:rPr>
    </w:pPr>
  </w:p>
  <w:p w:rsidR="00E125F7" w:rsidRDefault="00E125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5F7" w:rsidRPr="008D073E" w:rsidRDefault="00E125F7" w:rsidP="00E125F7">
    <w:pPr>
      <w:pBdr>
        <w:top w:val="nil"/>
        <w:left w:val="nil"/>
        <w:bottom w:val="nil"/>
        <w:right w:val="nil"/>
        <w:between w:val="nil"/>
      </w:pBdr>
      <w:tabs>
        <w:tab w:val="center" w:pos="4680"/>
        <w:tab w:val="right" w:pos="9360"/>
      </w:tabs>
      <w:jc w:val="right"/>
      <w:rPr>
        <w:rFonts w:ascii="Quintessential" w:eastAsia="Quintessential" w:hAnsi="Quintessential" w:cs="Quintessential"/>
        <w:b/>
      </w:rPr>
    </w:pPr>
    <w:hyperlink r:id="rId1" w:history="1">
      <w:r w:rsidRPr="00757787">
        <w:rPr>
          <w:rStyle w:val="Hyperlink"/>
          <w:rFonts w:ascii="Quintessential" w:eastAsia="Quintessential" w:hAnsi="Quintessential" w:cs="Quintessential"/>
          <w:b/>
        </w:rPr>
        <w:t>https://journal.amikveteran.ac.id/index.php/kreatif</w:t>
      </w:r>
    </w:hyperlink>
    <w:r w:rsidRPr="00757787">
      <w:rPr>
        <w:rFonts w:ascii="Quintessential" w:eastAsia="Quintessential" w:hAnsi="Quintessential" w:cs="Quintessential"/>
        <w:b/>
      </w:rPr>
      <w:t xml:space="preserve"> </w:t>
    </w:r>
    <w:r w:rsidRPr="00757787">
      <w:rPr>
        <w:rFonts w:ascii="Quintessential" w:eastAsia="Quintessential" w:hAnsi="Quintessential" w:cs="Quintessential"/>
        <w:b/>
      </w:rPr>
      <w:fldChar w:fldCharType="begin"/>
    </w:r>
    <w:r w:rsidRPr="00757787">
      <w:rPr>
        <w:rFonts w:ascii="Quintessential" w:eastAsia="Quintessential" w:hAnsi="Quintessential" w:cs="Quintessential"/>
        <w:b/>
      </w:rPr>
      <w:instrText>PAGE</w:instrText>
    </w:r>
    <w:r w:rsidRPr="00757787">
      <w:rPr>
        <w:rFonts w:ascii="Quintessential" w:eastAsia="Quintessential" w:hAnsi="Quintessential" w:cs="Quintessential"/>
        <w:b/>
      </w:rPr>
      <w:fldChar w:fldCharType="separate"/>
    </w:r>
    <w:r w:rsidR="00A6207D">
      <w:rPr>
        <w:rFonts w:ascii="Quintessential" w:eastAsia="Quintessential" w:hAnsi="Quintessential" w:cs="Quintessential"/>
        <w:b/>
        <w:noProof/>
      </w:rPr>
      <w:t>152</w:t>
    </w:r>
    <w:r w:rsidRPr="00757787">
      <w:rPr>
        <w:rFonts w:ascii="Quintessential" w:eastAsia="Quintessential" w:hAnsi="Quintessential" w:cs="Quintessential"/>
        <w:b/>
      </w:rPr>
      <w:fldChar w:fldCharType="end"/>
    </w:r>
  </w:p>
  <w:p w:rsidR="002E2D33" w:rsidRPr="00E125F7" w:rsidRDefault="002E2D33" w:rsidP="00E125F7">
    <w:pPr>
      <w:pStyle w:val="Footer"/>
      <w:rPr>
        <w:rFonts w:eastAsia="Quintessent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448F" w:rsidRDefault="002E448F">
      <w:r>
        <w:separator/>
      </w:r>
    </w:p>
  </w:footnote>
  <w:footnote w:type="continuationSeparator" w:id="0">
    <w:p w:rsidR="002E448F" w:rsidRDefault="002E44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5F7" w:rsidRDefault="00E125F7" w:rsidP="00E125F7">
    <w:pPr>
      <w:pBdr>
        <w:top w:val="nil"/>
        <w:left w:val="nil"/>
        <w:bottom w:val="nil"/>
        <w:right w:val="nil"/>
        <w:between w:val="nil"/>
      </w:pBdr>
      <w:tabs>
        <w:tab w:val="center" w:pos="4680"/>
        <w:tab w:val="right" w:pos="9360"/>
        <w:tab w:val="left" w:pos="6237"/>
      </w:tabs>
      <w:jc w:val="both"/>
      <w:rPr>
        <w:rFonts w:ascii="Quintessential" w:eastAsia="Quintessential" w:hAnsi="Quintessential" w:cs="Quintessential"/>
        <w:b/>
      </w:rPr>
    </w:pPr>
  </w:p>
  <w:p w:rsidR="00E125F7" w:rsidRDefault="00E125F7" w:rsidP="00E125F7">
    <w:pPr>
      <w:pBdr>
        <w:top w:val="nil"/>
        <w:left w:val="nil"/>
        <w:bottom w:val="nil"/>
        <w:right w:val="nil"/>
        <w:between w:val="nil"/>
      </w:pBdr>
      <w:tabs>
        <w:tab w:val="center" w:pos="4680"/>
        <w:tab w:val="right" w:pos="9360"/>
        <w:tab w:val="left" w:pos="6237"/>
      </w:tabs>
      <w:jc w:val="both"/>
      <w:rPr>
        <w:rFonts w:ascii="Quintessential" w:eastAsia="Quintessential" w:hAnsi="Quintessential" w:cs="Quintessential"/>
        <w:b/>
      </w:rPr>
    </w:pPr>
  </w:p>
  <w:p w:rsidR="00E125F7" w:rsidRDefault="00E125F7" w:rsidP="00E125F7">
    <w:pPr>
      <w:pBdr>
        <w:top w:val="nil"/>
        <w:left w:val="nil"/>
        <w:bottom w:val="nil"/>
        <w:right w:val="nil"/>
        <w:between w:val="nil"/>
      </w:pBdr>
      <w:tabs>
        <w:tab w:val="center" w:pos="4680"/>
        <w:tab w:val="right" w:pos="9360"/>
        <w:tab w:val="left" w:pos="6237"/>
      </w:tabs>
      <w:jc w:val="both"/>
      <w:rPr>
        <w:rFonts w:ascii="Quintessential" w:eastAsia="Quintessential" w:hAnsi="Quintessential" w:cs="Quintessential"/>
        <w:b/>
      </w:rPr>
    </w:pPr>
    <w:r>
      <w:rPr>
        <w:rFonts w:ascii="Quintessential" w:eastAsia="Quintessential" w:hAnsi="Quintessential" w:cs="Quintessential"/>
        <w:b/>
      </w:rPr>
      <w:fldChar w:fldCharType="begin"/>
    </w:r>
    <w:r>
      <w:rPr>
        <w:rFonts w:ascii="Quintessential" w:eastAsia="Quintessential" w:hAnsi="Quintessential" w:cs="Quintessential"/>
        <w:b/>
      </w:rPr>
      <w:instrText>PAGE</w:instrText>
    </w:r>
    <w:r>
      <w:rPr>
        <w:rFonts w:ascii="Quintessential" w:eastAsia="Quintessential" w:hAnsi="Quintessential" w:cs="Quintessential"/>
        <w:b/>
      </w:rPr>
      <w:fldChar w:fldCharType="separate"/>
    </w:r>
    <w:r w:rsidR="00A6207D">
      <w:rPr>
        <w:rFonts w:ascii="Quintessential" w:eastAsia="Quintessential" w:hAnsi="Quintessential" w:cs="Quintessential"/>
        <w:b/>
        <w:noProof/>
      </w:rPr>
      <w:t>154</w:t>
    </w:r>
    <w:r>
      <w:rPr>
        <w:rFonts w:ascii="Quintessential" w:eastAsia="Quintessential" w:hAnsi="Quintessential" w:cs="Quintessential"/>
        <w:b/>
      </w:rPr>
      <w:fldChar w:fldCharType="end"/>
    </w:r>
  </w:p>
  <w:p w:rsidR="00E125F7" w:rsidRPr="004E38F1" w:rsidRDefault="00E125F7" w:rsidP="00E125F7">
    <w:pPr>
      <w:pStyle w:val="Header"/>
      <w:jc w:val="center"/>
      <w:rPr>
        <w:rFonts w:ascii="Orator Std" w:eastAsia="Cambria" w:hAnsi="Orator Std" w:cs="Cambria"/>
      </w:rPr>
    </w:pPr>
    <w:r>
      <w:rPr>
        <w:rFonts w:ascii="Orator Std" w:eastAsia="Cambria" w:hAnsi="Orator Std" w:cs="Cambria"/>
      </w:rPr>
      <w:t>KREATIF Vol. 3, No. 1 Maret 2023</w:t>
    </w:r>
  </w:p>
  <w:p w:rsidR="00E125F7" w:rsidRPr="008752B4" w:rsidRDefault="00E125F7" w:rsidP="00E125F7">
    <w:pPr>
      <w:pStyle w:val="Header"/>
    </w:pPr>
  </w:p>
  <w:p w:rsidR="00E93399" w:rsidRPr="00E125F7" w:rsidRDefault="00E93399" w:rsidP="00E125F7">
    <w:pPr>
      <w:pStyle w:val="Header"/>
      <w:rPr>
        <w:rFonts w:eastAsia="Quintessent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5F7" w:rsidRDefault="00E125F7" w:rsidP="00E125F7">
    <w:pPr>
      <w:tabs>
        <w:tab w:val="center" w:pos="4680"/>
        <w:tab w:val="left" w:pos="6237"/>
        <w:tab w:val="right" w:pos="9360"/>
      </w:tabs>
      <w:jc w:val="both"/>
      <w:rPr>
        <w:rFonts w:ascii="Quintessential" w:eastAsia="Quintessential" w:hAnsi="Quintessential" w:cs="Quintessential"/>
        <w:b/>
      </w:rPr>
    </w:pPr>
  </w:p>
  <w:p w:rsidR="00E125F7" w:rsidRDefault="00E125F7" w:rsidP="00E125F7">
    <w:pPr>
      <w:tabs>
        <w:tab w:val="center" w:pos="4680"/>
        <w:tab w:val="left" w:pos="6237"/>
        <w:tab w:val="right" w:pos="9360"/>
      </w:tabs>
      <w:jc w:val="both"/>
      <w:rPr>
        <w:rFonts w:ascii="Quintessential" w:eastAsia="Quintessential" w:hAnsi="Quintessential" w:cs="Quintessential"/>
        <w:b/>
      </w:rPr>
    </w:pPr>
  </w:p>
  <w:p w:rsidR="00E125F7" w:rsidRPr="008752B4" w:rsidRDefault="00E125F7" w:rsidP="00E125F7">
    <w:pPr>
      <w:tabs>
        <w:tab w:val="center" w:pos="4680"/>
        <w:tab w:val="left" w:pos="6237"/>
        <w:tab w:val="right" w:pos="9360"/>
      </w:tabs>
      <w:jc w:val="both"/>
      <w:rPr>
        <w:rFonts w:ascii="Quintessential" w:eastAsia="Quintessential" w:hAnsi="Quintessential" w:cs="Quintessential"/>
        <w:b/>
      </w:rPr>
    </w:pPr>
    <w:r w:rsidRPr="008752B4">
      <w:rPr>
        <w:rFonts w:ascii="Quintessential" w:eastAsia="Quintessential" w:hAnsi="Quintessential" w:cs="Quintessential"/>
        <w:b/>
      </w:rPr>
      <w:fldChar w:fldCharType="begin"/>
    </w:r>
    <w:r w:rsidRPr="008752B4">
      <w:rPr>
        <w:rFonts w:ascii="Quintessential" w:eastAsia="Quintessential" w:hAnsi="Quintessential" w:cs="Quintessential"/>
        <w:b/>
      </w:rPr>
      <w:instrText>PAGE</w:instrText>
    </w:r>
    <w:r w:rsidRPr="008752B4">
      <w:rPr>
        <w:rFonts w:ascii="Quintessential" w:eastAsia="Quintessential" w:hAnsi="Quintessential" w:cs="Quintessential"/>
        <w:b/>
      </w:rPr>
      <w:fldChar w:fldCharType="separate"/>
    </w:r>
    <w:r w:rsidR="00A6207D">
      <w:rPr>
        <w:rFonts w:ascii="Quintessential" w:eastAsia="Quintessential" w:hAnsi="Quintessential" w:cs="Quintessential"/>
        <w:b/>
        <w:noProof/>
      </w:rPr>
      <w:t>155</w:t>
    </w:r>
    <w:r w:rsidRPr="008752B4">
      <w:rPr>
        <w:rFonts w:ascii="Quintessential" w:eastAsia="Quintessential" w:hAnsi="Quintessential" w:cs="Quintessential"/>
        <w:b/>
      </w:rPr>
      <w:fldChar w:fldCharType="end"/>
    </w:r>
  </w:p>
  <w:p w:rsidR="00E125F7" w:rsidRPr="008752B4" w:rsidRDefault="00E125F7" w:rsidP="00E125F7">
    <w:pPr>
      <w:tabs>
        <w:tab w:val="center" w:pos="4680"/>
        <w:tab w:val="right" w:pos="9360"/>
      </w:tabs>
      <w:rPr>
        <w:rFonts w:ascii="Cambria" w:eastAsia="Cambria" w:hAnsi="Cambria" w:cs="Cambria"/>
        <w:b/>
      </w:rPr>
    </w:pPr>
    <w:r w:rsidRPr="008752B4">
      <w:rPr>
        <w:rFonts w:ascii="Cambria" w:eastAsia="Cambria" w:hAnsi="Cambria" w:cs="Cambria"/>
        <w:b/>
      </w:rPr>
      <w:t xml:space="preserve">KREATIF: Jurnal Pengabdian Masyarakat Nusantara </w:t>
    </w:r>
  </w:p>
  <w:p w:rsidR="00E125F7" w:rsidRPr="008752B4" w:rsidRDefault="00E125F7" w:rsidP="00E125F7">
    <w:pPr>
      <w:tabs>
        <w:tab w:val="left" w:pos="7080"/>
      </w:tabs>
      <w:rPr>
        <w:rFonts w:ascii="Cambria" w:eastAsia="Cambria" w:hAnsi="Cambria" w:cs="Cambria"/>
        <w:b/>
      </w:rPr>
    </w:pPr>
    <w:r w:rsidRPr="008752B4">
      <w:rPr>
        <w:rFonts w:ascii="Cambria" w:eastAsia="Cambria" w:hAnsi="Cambria" w:cs="Cambria"/>
        <w:b/>
      </w:rPr>
      <w:t>Vol. 3, No. 1 Maret 2023</w:t>
    </w:r>
    <w:r w:rsidRPr="008752B4">
      <w:rPr>
        <w:rFonts w:ascii="Cambria" w:eastAsia="Cambria" w:hAnsi="Cambria" w:cs="Cambria"/>
        <w:b/>
      </w:rPr>
      <w:tab/>
    </w:r>
  </w:p>
  <w:p w:rsidR="00E125F7" w:rsidRPr="00E125F7" w:rsidRDefault="00E125F7" w:rsidP="00E125F7">
    <w:pPr>
      <w:pStyle w:val="Header"/>
      <w:rPr>
        <w:lang w:val="id-ID"/>
      </w:rPr>
    </w:pPr>
    <w:r w:rsidRPr="0068254A">
      <w:rPr>
        <w:rFonts w:ascii="Cambria" w:eastAsia="Cambria" w:hAnsi="Cambria" w:cs="Cambria"/>
      </w:rPr>
      <w:t xml:space="preserve">e-ISSN: 2962-3839; p-ISSN: 2962-4436 , Hal </w:t>
    </w:r>
    <w:r w:rsidR="00C62B7F">
      <w:rPr>
        <w:rFonts w:ascii="Cambria" w:eastAsia="Cambria" w:hAnsi="Cambria" w:cs="Cambria"/>
        <w:lang w:val="id-ID"/>
      </w:rPr>
      <w:t>152-163</w:t>
    </w:r>
  </w:p>
  <w:p w:rsidR="00E125F7" w:rsidRPr="00E125F7" w:rsidRDefault="00E125F7" w:rsidP="00E125F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5F7" w:rsidRDefault="00E125F7" w:rsidP="00E125F7">
    <w:pPr>
      <w:pStyle w:val="Header"/>
      <w:jc w:val="right"/>
      <w:rPr>
        <w:rFonts w:ascii="Cambria" w:eastAsia="Cambria" w:hAnsi="Cambria" w:cs="Cambria"/>
        <w:b/>
      </w:rPr>
    </w:pPr>
  </w:p>
  <w:p w:rsidR="00E125F7" w:rsidRDefault="00E125F7" w:rsidP="00E125F7">
    <w:pPr>
      <w:pStyle w:val="Header"/>
      <w:jc w:val="right"/>
      <w:rPr>
        <w:rFonts w:ascii="Cambria" w:eastAsia="Cambria" w:hAnsi="Cambria" w:cs="Cambria"/>
        <w:b/>
      </w:rPr>
    </w:pPr>
  </w:p>
  <w:p w:rsidR="00E125F7" w:rsidRPr="0068254A" w:rsidRDefault="00E125F7" w:rsidP="00E125F7">
    <w:pPr>
      <w:pStyle w:val="Header"/>
      <w:jc w:val="right"/>
      <w:rPr>
        <w:rFonts w:ascii="Cambria" w:eastAsia="Cambria" w:hAnsi="Cambria" w:cs="Cambria"/>
        <w:b/>
      </w:rPr>
    </w:pPr>
    <w:r w:rsidRPr="0068254A">
      <w:rPr>
        <w:rFonts w:ascii="Cambria" w:eastAsia="Cambria" w:hAnsi="Cambria" w:cs="Cambria"/>
        <w:b/>
      </w:rPr>
      <w:t xml:space="preserve">KREATIF: Jurnal Pengabdian Masyarakat Nusantara </w:t>
    </w:r>
  </w:p>
  <w:p w:rsidR="00E125F7" w:rsidRPr="0068254A" w:rsidRDefault="00E125F7" w:rsidP="00E125F7">
    <w:pPr>
      <w:pStyle w:val="Header"/>
      <w:jc w:val="right"/>
      <w:rPr>
        <w:rFonts w:ascii="Cambria" w:eastAsia="Cambria" w:hAnsi="Cambria" w:cs="Cambria"/>
        <w:b/>
      </w:rPr>
    </w:pPr>
    <w:r w:rsidRPr="0068254A">
      <w:rPr>
        <w:rFonts w:ascii="Cambria" w:eastAsia="Cambria" w:hAnsi="Cambria" w:cs="Cambria"/>
        <w:b/>
      </w:rPr>
      <w:t>Vol. 3, No. 1 Maret 2023</w:t>
    </w:r>
  </w:p>
  <w:p w:rsidR="00E125F7" w:rsidRPr="00E125F7" w:rsidRDefault="00E125F7" w:rsidP="00E125F7">
    <w:pPr>
      <w:pStyle w:val="Header"/>
      <w:jc w:val="right"/>
      <w:rPr>
        <w:lang w:val="id-ID"/>
      </w:rPr>
    </w:pPr>
    <w:r w:rsidRPr="0068254A">
      <w:rPr>
        <w:rFonts w:ascii="Cambria" w:eastAsia="Cambria" w:hAnsi="Cambria" w:cs="Cambria"/>
      </w:rPr>
      <w:t xml:space="preserve">e-ISSN: 2962-3839; p-ISSN: 2962-4436 , Hal </w:t>
    </w:r>
    <w:r w:rsidR="00C62B7F">
      <w:rPr>
        <w:rFonts w:ascii="Cambria" w:eastAsia="Cambria" w:hAnsi="Cambria" w:cs="Cambria"/>
        <w:lang w:val="id-ID"/>
      </w:rPr>
      <w:t>152-163</w:t>
    </w:r>
  </w:p>
  <w:p w:rsidR="001D256E" w:rsidRPr="00E125F7" w:rsidRDefault="001D256E" w:rsidP="00E125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26061"/>
    <w:multiLevelType w:val="hybridMultilevel"/>
    <w:tmpl w:val="0AB4DE2A"/>
    <w:lvl w:ilvl="0" w:tplc="D8DA9A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C0D7595"/>
    <w:multiLevelType w:val="multilevel"/>
    <w:tmpl w:val="345C29AA"/>
    <w:lvl w:ilvl="0">
      <w:start w:val="1"/>
      <w:numFmt w:val="decimal"/>
      <w:pStyle w:val="12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AF25CDC"/>
    <w:multiLevelType w:val="hybridMultilevel"/>
    <w:tmpl w:val="12942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0B7FCD"/>
    <w:multiLevelType w:val="hybridMultilevel"/>
    <w:tmpl w:val="70D4F1B0"/>
    <w:lvl w:ilvl="0" w:tplc="9ADA4684">
      <w:start w:val="1"/>
      <w:numFmt w:val="decimal"/>
      <w:lvlText w:val="%1."/>
      <w:lvlJc w:val="left"/>
      <w:pPr>
        <w:ind w:left="479" w:hanging="360"/>
      </w:pPr>
      <w:rPr>
        <w:rFonts w:ascii="Times New Roman" w:eastAsia="Times New Roman" w:hAnsi="Times New Roman" w:cs="Times New Roman" w:hint="default"/>
        <w:w w:val="100"/>
        <w:sz w:val="24"/>
        <w:szCs w:val="24"/>
        <w:lang w:val="id" w:eastAsia="en-US" w:bidi="ar-SA"/>
      </w:rPr>
    </w:lvl>
    <w:lvl w:ilvl="1" w:tplc="81B6B130">
      <w:start w:val="1"/>
      <w:numFmt w:val="lowerLetter"/>
      <w:lvlText w:val="%2."/>
      <w:lvlJc w:val="left"/>
      <w:pPr>
        <w:ind w:left="839" w:hanging="360"/>
      </w:pPr>
      <w:rPr>
        <w:rFonts w:ascii="Times New Roman" w:eastAsia="Times New Roman" w:hAnsi="Times New Roman" w:cs="Times New Roman" w:hint="default"/>
        <w:spacing w:val="-1"/>
        <w:w w:val="100"/>
        <w:sz w:val="24"/>
        <w:szCs w:val="24"/>
        <w:lang w:val="id" w:eastAsia="en-US" w:bidi="ar-SA"/>
      </w:rPr>
    </w:lvl>
    <w:lvl w:ilvl="2" w:tplc="F1E69C7C">
      <w:numFmt w:val="bullet"/>
      <w:lvlText w:val="•"/>
      <w:lvlJc w:val="left"/>
      <w:pPr>
        <w:ind w:left="1040" w:hanging="360"/>
      </w:pPr>
      <w:rPr>
        <w:rFonts w:hint="default"/>
        <w:lang w:val="id" w:eastAsia="en-US" w:bidi="ar-SA"/>
      </w:rPr>
    </w:lvl>
    <w:lvl w:ilvl="3" w:tplc="B60C5CAA">
      <w:numFmt w:val="bullet"/>
      <w:lvlText w:val="•"/>
      <w:lvlJc w:val="left"/>
      <w:pPr>
        <w:ind w:left="2003" w:hanging="360"/>
      </w:pPr>
      <w:rPr>
        <w:rFonts w:hint="default"/>
        <w:lang w:val="id" w:eastAsia="en-US" w:bidi="ar-SA"/>
      </w:rPr>
    </w:lvl>
    <w:lvl w:ilvl="4" w:tplc="7D4E77C6">
      <w:numFmt w:val="bullet"/>
      <w:lvlText w:val="•"/>
      <w:lvlJc w:val="left"/>
      <w:pPr>
        <w:ind w:left="2966" w:hanging="360"/>
      </w:pPr>
      <w:rPr>
        <w:rFonts w:hint="default"/>
        <w:lang w:val="id" w:eastAsia="en-US" w:bidi="ar-SA"/>
      </w:rPr>
    </w:lvl>
    <w:lvl w:ilvl="5" w:tplc="72A2205C">
      <w:numFmt w:val="bullet"/>
      <w:lvlText w:val="•"/>
      <w:lvlJc w:val="left"/>
      <w:pPr>
        <w:ind w:left="3929" w:hanging="360"/>
      </w:pPr>
      <w:rPr>
        <w:rFonts w:hint="default"/>
        <w:lang w:val="id" w:eastAsia="en-US" w:bidi="ar-SA"/>
      </w:rPr>
    </w:lvl>
    <w:lvl w:ilvl="6" w:tplc="F3325A8A">
      <w:numFmt w:val="bullet"/>
      <w:lvlText w:val="•"/>
      <w:lvlJc w:val="left"/>
      <w:pPr>
        <w:ind w:left="4893" w:hanging="360"/>
      </w:pPr>
      <w:rPr>
        <w:rFonts w:hint="default"/>
        <w:lang w:val="id" w:eastAsia="en-US" w:bidi="ar-SA"/>
      </w:rPr>
    </w:lvl>
    <w:lvl w:ilvl="7" w:tplc="FAB4850A">
      <w:numFmt w:val="bullet"/>
      <w:lvlText w:val="•"/>
      <w:lvlJc w:val="left"/>
      <w:pPr>
        <w:ind w:left="5856" w:hanging="360"/>
      </w:pPr>
      <w:rPr>
        <w:rFonts w:hint="default"/>
        <w:lang w:val="id" w:eastAsia="en-US" w:bidi="ar-SA"/>
      </w:rPr>
    </w:lvl>
    <w:lvl w:ilvl="8" w:tplc="6E9820CE">
      <w:numFmt w:val="bullet"/>
      <w:lvlText w:val="•"/>
      <w:lvlJc w:val="left"/>
      <w:pPr>
        <w:ind w:left="6819" w:hanging="360"/>
      </w:pPr>
      <w:rPr>
        <w:rFonts w:hint="default"/>
        <w:lang w:val="id" w:eastAsia="en-US" w:bidi="ar-SA"/>
      </w:rPr>
    </w:lvl>
  </w:abstractNum>
  <w:abstractNum w:abstractNumId="4">
    <w:nsid w:val="65C73F07"/>
    <w:multiLevelType w:val="multilevel"/>
    <w:tmpl w:val="5C6869F4"/>
    <w:lvl w:ilvl="0">
      <w:start w:val="3"/>
      <w:numFmt w:val="decimal"/>
      <w:lvlText w:val="%1"/>
      <w:lvlJc w:val="left"/>
      <w:pPr>
        <w:ind w:left="479" w:hanging="360"/>
      </w:pPr>
      <w:rPr>
        <w:rFonts w:hint="default"/>
        <w:lang w:val="id" w:eastAsia="en-US" w:bidi="ar-SA"/>
      </w:rPr>
    </w:lvl>
    <w:lvl w:ilvl="1">
      <w:start w:val="1"/>
      <w:numFmt w:val="decimal"/>
      <w:lvlText w:val="%1.%2"/>
      <w:lvlJc w:val="left"/>
      <w:pPr>
        <w:ind w:left="479"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839" w:hanging="720"/>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839" w:hanging="360"/>
      </w:pPr>
      <w:rPr>
        <w:rFonts w:ascii="Times New Roman" w:eastAsia="Times New Roman" w:hAnsi="Times New Roman" w:cs="Times New Roman" w:hint="default"/>
        <w:spacing w:val="-1"/>
        <w:w w:val="100"/>
        <w:sz w:val="24"/>
        <w:szCs w:val="24"/>
        <w:lang w:val="id" w:eastAsia="en-US" w:bidi="ar-SA"/>
      </w:rPr>
    </w:lvl>
    <w:lvl w:ilvl="4">
      <w:numFmt w:val="bullet"/>
      <w:lvlText w:val="•"/>
      <w:lvlJc w:val="left"/>
      <w:pPr>
        <w:ind w:left="3475" w:hanging="360"/>
      </w:pPr>
      <w:rPr>
        <w:rFonts w:hint="default"/>
        <w:lang w:val="id" w:eastAsia="en-US" w:bidi="ar-SA"/>
      </w:rPr>
    </w:lvl>
    <w:lvl w:ilvl="5">
      <w:numFmt w:val="bullet"/>
      <w:lvlText w:val="•"/>
      <w:lvlJc w:val="left"/>
      <w:pPr>
        <w:ind w:left="4353" w:hanging="360"/>
      </w:pPr>
      <w:rPr>
        <w:rFonts w:hint="default"/>
        <w:lang w:val="id" w:eastAsia="en-US" w:bidi="ar-SA"/>
      </w:rPr>
    </w:lvl>
    <w:lvl w:ilvl="6">
      <w:numFmt w:val="bullet"/>
      <w:lvlText w:val="•"/>
      <w:lvlJc w:val="left"/>
      <w:pPr>
        <w:ind w:left="5232" w:hanging="360"/>
      </w:pPr>
      <w:rPr>
        <w:rFonts w:hint="default"/>
        <w:lang w:val="id" w:eastAsia="en-US" w:bidi="ar-SA"/>
      </w:rPr>
    </w:lvl>
    <w:lvl w:ilvl="7">
      <w:numFmt w:val="bullet"/>
      <w:lvlText w:val="•"/>
      <w:lvlJc w:val="left"/>
      <w:pPr>
        <w:ind w:left="6110" w:hanging="360"/>
      </w:pPr>
      <w:rPr>
        <w:rFonts w:hint="default"/>
        <w:lang w:val="id" w:eastAsia="en-US" w:bidi="ar-SA"/>
      </w:rPr>
    </w:lvl>
    <w:lvl w:ilvl="8">
      <w:numFmt w:val="bullet"/>
      <w:lvlText w:val="•"/>
      <w:lvlJc w:val="left"/>
      <w:pPr>
        <w:ind w:left="6989" w:hanging="360"/>
      </w:pPr>
      <w:rPr>
        <w:rFonts w:hint="default"/>
        <w:lang w:val="id" w:eastAsia="en-US" w:bidi="ar-SA"/>
      </w:rPr>
    </w:lvl>
  </w:abstractNum>
  <w:abstractNum w:abstractNumId="5">
    <w:nsid w:val="77717356"/>
    <w:multiLevelType w:val="hybridMultilevel"/>
    <w:tmpl w:val="ED7E8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4"/>
  </w:num>
  <w:num w:numId="8">
    <w:abstractNumId w:val="0"/>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399"/>
    <w:rsid w:val="001A10DE"/>
    <w:rsid w:val="001D256E"/>
    <w:rsid w:val="002E2C3A"/>
    <w:rsid w:val="002E2D33"/>
    <w:rsid w:val="002E448F"/>
    <w:rsid w:val="003F0408"/>
    <w:rsid w:val="00447EEC"/>
    <w:rsid w:val="004D4CEA"/>
    <w:rsid w:val="004E0798"/>
    <w:rsid w:val="004E38F1"/>
    <w:rsid w:val="00510907"/>
    <w:rsid w:val="0052642E"/>
    <w:rsid w:val="00614327"/>
    <w:rsid w:val="006E6B98"/>
    <w:rsid w:val="006F2FF4"/>
    <w:rsid w:val="00703D7F"/>
    <w:rsid w:val="007F6A1F"/>
    <w:rsid w:val="0083444B"/>
    <w:rsid w:val="008E38F7"/>
    <w:rsid w:val="009374A6"/>
    <w:rsid w:val="00996FD2"/>
    <w:rsid w:val="009E7C8F"/>
    <w:rsid w:val="00A6207D"/>
    <w:rsid w:val="00AA18F1"/>
    <w:rsid w:val="00B475FF"/>
    <w:rsid w:val="00B95888"/>
    <w:rsid w:val="00BD54E6"/>
    <w:rsid w:val="00C62B7F"/>
    <w:rsid w:val="00D17DB7"/>
    <w:rsid w:val="00D3665A"/>
    <w:rsid w:val="00D42C10"/>
    <w:rsid w:val="00D72809"/>
    <w:rsid w:val="00D8562A"/>
    <w:rsid w:val="00E125F7"/>
    <w:rsid w:val="00E2678F"/>
    <w:rsid w:val="00E93399"/>
    <w:rsid w:val="00ED44A7"/>
    <w:rsid w:val="00F47FD7"/>
    <w:rsid w:val="00F66C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A9EBBF-5691-49F3-B46E-317009CA6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US"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911"/>
    <w:rPr>
      <w:rFonts w:eastAsia="Times New Roman"/>
      <w:color w:val="000000"/>
    </w:rPr>
  </w:style>
  <w:style w:type="paragraph" w:styleId="Heading1">
    <w:name w:val="heading 1"/>
    <w:basedOn w:val="Normal"/>
    <w:next w:val="Normal"/>
    <w:link w:val="Heading1Char"/>
    <w:uiPriority w:val="9"/>
    <w:qFormat/>
    <w:rsid w:val="000E6A3D"/>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0E6A3D"/>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E6A3D"/>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9"/>
    <w:unhideWhenUsed/>
    <w:qFormat/>
    <w:rsid w:val="000E6A3D"/>
    <w:pPr>
      <w:keepNext/>
      <w:tabs>
        <w:tab w:val="num" w:pos="2880"/>
      </w:tabs>
      <w:spacing w:before="240" w:after="60"/>
      <w:ind w:left="2880" w:hanging="720"/>
      <w:outlineLvl w:val="3"/>
    </w:pPr>
    <w:rPr>
      <w:rFonts w:eastAsiaTheme="minorEastAsia"/>
      <w:b/>
      <w:bCs/>
      <w:sz w:val="28"/>
      <w:szCs w:val="28"/>
    </w:rPr>
  </w:style>
  <w:style w:type="paragraph" w:styleId="Heading5">
    <w:name w:val="heading 5"/>
    <w:basedOn w:val="Normal"/>
    <w:next w:val="Normal"/>
    <w:link w:val="Heading5Char"/>
    <w:uiPriority w:val="99"/>
    <w:unhideWhenUsed/>
    <w:qFormat/>
    <w:rsid w:val="000E6A3D"/>
    <w:pPr>
      <w:tabs>
        <w:tab w:val="num" w:pos="3600"/>
      </w:tabs>
      <w:spacing w:before="240" w:after="60"/>
      <w:ind w:left="3600" w:hanging="720"/>
      <w:outlineLvl w:val="4"/>
    </w:pPr>
    <w:rPr>
      <w:rFonts w:eastAsiaTheme="minorEastAsia"/>
      <w:b/>
      <w:bCs/>
      <w:i/>
      <w:iCs/>
      <w:sz w:val="26"/>
      <w:szCs w:val="26"/>
    </w:rPr>
  </w:style>
  <w:style w:type="paragraph" w:styleId="Heading6">
    <w:name w:val="heading 6"/>
    <w:basedOn w:val="Normal"/>
    <w:next w:val="Normal"/>
    <w:link w:val="Heading6Char"/>
    <w:uiPriority w:val="99"/>
    <w:qFormat/>
    <w:rsid w:val="000E6A3D"/>
    <w:pPr>
      <w:tabs>
        <w:tab w:val="num" w:pos="4320"/>
      </w:tabs>
      <w:spacing w:before="240" w:after="60"/>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0E6A3D"/>
    <w:pPr>
      <w:tabs>
        <w:tab w:val="num" w:pos="5040"/>
      </w:tabs>
      <w:spacing w:before="240" w:after="60"/>
      <w:ind w:left="5040" w:hanging="720"/>
      <w:outlineLvl w:val="6"/>
    </w:pPr>
    <w:rPr>
      <w:rFonts w:eastAsiaTheme="minorEastAsia"/>
    </w:rPr>
  </w:style>
  <w:style w:type="paragraph" w:styleId="Heading8">
    <w:name w:val="heading 8"/>
    <w:basedOn w:val="Normal"/>
    <w:next w:val="Normal"/>
    <w:link w:val="Heading8Char"/>
    <w:uiPriority w:val="9"/>
    <w:semiHidden/>
    <w:unhideWhenUsed/>
    <w:qFormat/>
    <w:rsid w:val="000E6A3D"/>
    <w:pPr>
      <w:tabs>
        <w:tab w:val="num" w:pos="5760"/>
      </w:tabs>
      <w:spacing w:before="240" w:after="60"/>
      <w:ind w:left="5760" w:hanging="720"/>
      <w:outlineLvl w:val="7"/>
    </w:pPr>
    <w:rPr>
      <w:rFonts w:eastAsiaTheme="minorEastAsia"/>
      <w:i/>
      <w:iCs/>
    </w:rPr>
  </w:style>
  <w:style w:type="paragraph" w:styleId="Heading9">
    <w:name w:val="heading 9"/>
    <w:basedOn w:val="Normal"/>
    <w:next w:val="Normal"/>
    <w:link w:val="Heading9Char"/>
    <w:uiPriority w:val="9"/>
    <w:semiHidden/>
    <w:unhideWhenUsed/>
    <w:qFormat/>
    <w:rsid w:val="000E6A3D"/>
    <w:pPr>
      <w:tabs>
        <w:tab w:val="num" w:pos="6480"/>
      </w:tabs>
      <w:spacing w:before="240" w:after="60"/>
      <w:ind w:left="6480" w:hanging="72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38635E"/>
    <w:pPr>
      <w:spacing w:before="240" w:after="60" w:line="360" w:lineRule="auto"/>
      <w:jc w:val="center"/>
      <w:outlineLvl w:val="0"/>
    </w:pPr>
    <w:rPr>
      <w:rFonts w:ascii="Cambria" w:hAnsi="Cambria" w:cs="Times New Roman"/>
      <w:b/>
      <w:bCs/>
      <w:kern w:val="28"/>
      <w:sz w:val="32"/>
      <w:szCs w:val="32"/>
    </w:rPr>
  </w:style>
  <w:style w:type="paragraph" w:styleId="Header">
    <w:name w:val="header"/>
    <w:basedOn w:val="Normal"/>
    <w:link w:val="HeaderChar"/>
    <w:uiPriority w:val="99"/>
    <w:unhideWhenUsed/>
    <w:rsid w:val="00E16112"/>
    <w:pPr>
      <w:tabs>
        <w:tab w:val="center" w:pos="4680"/>
        <w:tab w:val="right" w:pos="9360"/>
      </w:tabs>
    </w:pPr>
  </w:style>
  <w:style w:type="character" w:customStyle="1" w:styleId="HeaderChar">
    <w:name w:val="Header Char"/>
    <w:basedOn w:val="DefaultParagraphFont"/>
    <w:link w:val="Header"/>
    <w:uiPriority w:val="99"/>
    <w:rsid w:val="00E16112"/>
  </w:style>
  <w:style w:type="paragraph" w:styleId="Footer">
    <w:name w:val="footer"/>
    <w:basedOn w:val="Normal"/>
    <w:link w:val="FooterChar"/>
    <w:uiPriority w:val="99"/>
    <w:unhideWhenUsed/>
    <w:rsid w:val="00E16112"/>
    <w:pPr>
      <w:tabs>
        <w:tab w:val="center" w:pos="4680"/>
        <w:tab w:val="right" w:pos="9360"/>
      </w:tabs>
    </w:pPr>
  </w:style>
  <w:style w:type="character" w:customStyle="1" w:styleId="FooterChar">
    <w:name w:val="Footer Char"/>
    <w:basedOn w:val="DefaultParagraphFont"/>
    <w:link w:val="Footer"/>
    <w:uiPriority w:val="99"/>
    <w:rsid w:val="00E16112"/>
  </w:style>
  <w:style w:type="character" w:styleId="Hyperlink">
    <w:name w:val="Hyperlink"/>
    <w:basedOn w:val="DefaultParagraphFont"/>
    <w:uiPriority w:val="99"/>
    <w:unhideWhenUsed/>
    <w:rsid w:val="00EF27A5"/>
    <w:rPr>
      <w:color w:val="0563C1" w:themeColor="hyperlink"/>
      <w:u w:val="single"/>
    </w:rPr>
  </w:style>
  <w:style w:type="paragraph" w:customStyle="1" w:styleId="Penulis">
    <w:name w:val="Penulis"/>
    <w:basedOn w:val="Normal"/>
    <w:qFormat/>
    <w:rsid w:val="00CD2553"/>
    <w:pPr>
      <w:tabs>
        <w:tab w:val="left" w:pos="4140"/>
      </w:tabs>
      <w:jc w:val="center"/>
    </w:pPr>
    <w:rPr>
      <w:rFonts w:ascii="Times New Roman" w:hAnsi="Times New Roman" w:cs="Times New Roman"/>
      <w:b/>
    </w:rPr>
  </w:style>
  <w:style w:type="paragraph" w:customStyle="1" w:styleId="judul">
    <w:name w:val="judul"/>
    <w:basedOn w:val="Normal"/>
    <w:qFormat/>
    <w:rsid w:val="00CD2553"/>
    <w:pPr>
      <w:tabs>
        <w:tab w:val="left" w:pos="4140"/>
      </w:tabs>
      <w:jc w:val="center"/>
    </w:pPr>
    <w:rPr>
      <w:rFonts w:ascii="Times New Roman" w:hAnsi="Times New Roman" w:cs="Times New Roman"/>
      <w:b/>
    </w:rPr>
  </w:style>
  <w:style w:type="paragraph" w:customStyle="1" w:styleId="katakunci">
    <w:name w:val="kata kunci"/>
    <w:basedOn w:val="Normal"/>
    <w:qFormat/>
    <w:rsid w:val="00CD2553"/>
    <w:pPr>
      <w:tabs>
        <w:tab w:val="left" w:pos="4140"/>
      </w:tabs>
      <w:ind w:right="51"/>
      <w:jc w:val="both"/>
    </w:pPr>
    <w:rPr>
      <w:rFonts w:ascii="Times New Roman" w:hAnsi="Times New Roman" w:cs="Times New Roman"/>
      <w:b/>
      <w:bCs/>
    </w:rPr>
  </w:style>
  <w:style w:type="paragraph" w:styleId="ListParagraph">
    <w:name w:val="List Paragraph"/>
    <w:aliases w:val="Body of text,normal,Normal1,kepala,List Paragraph1,Heading 10,Body of text+1,Body of text+2,Body of text+3,List Paragraph11,Colorful List - Accent 11,HEADING 1,Medium Grid 1 - Accent 21,Body Text Char1,Char Char2,Char Char21,UGEX'Z"/>
    <w:basedOn w:val="Normal"/>
    <w:link w:val="ListParagraphChar"/>
    <w:uiPriority w:val="34"/>
    <w:qFormat/>
    <w:rsid w:val="00CD2553"/>
    <w:pPr>
      <w:ind w:left="720"/>
      <w:contextualSpacing/>
    </w:pPr>
  </w:style>
  <w:style w:type="table" w:styleId="TableGrid">
    <w:name w:val="Table Grid"/>
    <w:basedOn w:val="TableNormal"/>
    <w:uiPriority w:val="59"/>
    <w:rsid w:val="00CD2553"/>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i">
    <w:name w:val="Bodi"/>
    <w:basedOn w:val="Normal"/>
    <w:qFormat/>
    <w:rsid w:val="00CD2553"/>
    <w:pPr>
      <w:ind w:firstLine="567"/>
      <w:jc w:val="both"/>
    </w:pPr>
    <w:rPr>
      <w:rFonts w:ascii="Times New Roman" w:hAnsi="Times New Roman" w:cs="Times New Roman"/>
    </w:rPr>
  </w:style>
  <w:style w:type="paragraph" w:customStyle="1" w:styleId="Bab">
    <w:name w:val="Bab"/>
    <w:basedOn w:val="Normal"/>
    <w:qFormat/>
    <w:rsid w:val="00F5724A"/>
    <w:pPr>
      <w:tabs>
        <w:tab w:val="left" w:pos="4140"/>
      </w:tabs>
    </w:pPr>
    <w:rPr>
      <w:rFonts w:ascii="Times New Roman" w:hAnsi="Times New Roman" w:cs="Times New Roman"/>
      <w:b/>
    </w:rPr>
  </w:style>
  <w:style w:type="paragraph" w:customStyle="1" w:styleId="Subbab">
    <w:name w:val="Sub bab"/>
    <w:basedOn w:val="Normal"/>
    <w:qFormat/>
    <w:rsid w:val="00F5724A"/>
    <w:pPr>
      <w:tabs>
        <w:tab w:val="left" w:pos="2837"/>
      </w:tabs>
      <w:jc w:val="both"/>
    </w:pPr>
    <w:rPr>
      <w:rFonts w:ascii="Times New Roman" w:hAnsi="Times New Roman" w:cs="Times New Roman"/>
      <w:b/>
    </w:rPr>
  </w:style>
  <w:style w:type="paragraph" w:customStyle="1" w:styleId="123">
    <w:name w:val="123"/>
    <w:basedOn w:val="ListParagraph"/>
    <w:qFormat/>
    <w:rsid w:val="00F5724A"/>
    <w:pPr>
      <w:numPr>
        <w:numId w:val="1"/>
      </w:numPr>
      <w:tabs>
        <w:tab w:val="left" w:pos="426"/>
      </w:tabs>
      <w:jc w:val="both"/>
    </w:pPr>
    <w:rPr>
      <w:rFonts w:ascii="Times New Roman" w:hAnsi="Times New Roman" w:cs="Times New Roman"/>
    </w:rPr>
  </w:style>
  <w:style w:type="paragraph" w:customStyle="1" w:styleId="daftarpustaka">
    <w:name w:val="daftar pustaka"/>
    <w:basedOn w:val="ListParagraph"/>
    <w:qFormat/>
    <w:rsid w:val="00071A9A"/>
    <w:pPr>
      <w:tabs>
        <w:tab w:val="num" w:pos="720"/>
      </w:tabs>
      <w:ind w:left="426" w:hanging="426"/>
      <w:jc w:val="both"/>
    </w:pPr>
    <w:rPr>
      <w:rFonts w:ascii="Times New Roman" w:hAnsi="Times New Roman" w:cs="Times New Roman"/>
    </w:rPr>
  </w:style>
  <w:style w:type="character" w:customStyle="1" w:styleId="ListParagraphChar">
    <w:name w:val="List Paragraph Char"/>
    <w:aliases w:val="Body of text Char,normal Char,Normal1 Char,kepala Char,List Paragraph1 Char,Heading 10 Char,Body of text+1 Char,Body of text+2 Char,Body of text+3 Char,List Paragraph11 Char,Colorful List - Accent 11 Char,HEADING 1 Char,UGEX'Z Char"/>
    <w:link w:val="ListParagraph"/>
    <w:uiPriority w:val="34"/>
    <w:qFormat/>
    <w:locked/>
    <w:rsid w:val="00EA4145"/>
  </w:style>
  <w:style w:type="paragraph" w:customStyle="1" w:styleId="Daftarpustaka0">
    <w:name w:val="Daftar pustaka"/>
    <w:basedOn w:val="ListParagraph"/>
    <w:qFormat/>
    <w:rsid w:val="00EA4145"/>
    <w:pPr>
      <w:tabs>
        <w:tab w:val="num" w:pos="720"/>
      </w:tabs>
      <w:spacing w:after="200"/>
      <w:ind w:left="360" w:hanging="720"/>
      <w:jc w:val="both"/>
    </w:pPr>
    <w:rPr>
      <w:rFonts w:ascii="Times New Roman" w:eastAsia="MS Mincho" w:hAnsi="Times New Roman" w:cs="Times New Roman"/>
      <w:szCs w:val="20"/>
      <w:lang w:eastAsia="ja-JP"/>
    </w:rPr>
  </w:style>
  <w:style w:type="paragraph" w:styleId="HTMLPreformatted">
    <w:name w:val="HTML Preformatted"/>
    <w:basedOn w:val="Normal"/>
    <w:link w:val="HTMLPreformattedChar"/>
    <w:uiPriority w:val="99"/>
    <w:unhideWhenUsed/>
    <w:rsid w:val="00EA41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EA4145"/>
    <w:rPr>
      <w:rFonts w:ascii="Courier New" w:eastAsia="Times New Roman" w:hAnsi="Courier New" w:cs="Courier New"/>
      <w:sz w:val="20"/>
      <w:szCs w:val="20"/>
      <w:lang w:val="id-ID" w:eastAsia="id-ID"/>
    </w:rPr>
  </w:style>
  <w:style w:type="paragraph" w:customStyle="1" w:styleId="EndNoteBibliography">
    <w:name w:val="EndNote Bibliography"/>
    <w:basedOn w:val="Normal"/>
    <w:link w:val="EndNoteBibliographyChar"/>
    <w:rsid w:val="00EA4145"/>
    <w:rPr>
      <w:noProof/>
    </w:rPr>
  </w:style>
  <w:style w:type="character" w:customStyle="1" w:styleId="EndNoteBibliographyChar">
    <w:name w:val="EndNote Bibliography Char"/>
    <w:basedOn w:val="DefaultParagraphFont"/>
    <w:link w:val="EndNoteBibliography"/>
    <w:rsid w:val="00EA4145"/>
    <w:rPr>
      <w:rFonts w:ascii="Calibri" w:hAnsi="Calibri"/>
      <w:noProof/>
    </w:rPr>
  </w:style>
  <w:style w:type="paragraph" w:customStyle="1" w:styleId="No">
    <w:name w:val="No"/>
    <w:basedOn w:val="ListParagraph"/>
    <w:qFormat/>
    <w:rsid w:val="00EA4145"/>
    <w:pPr>
      <w:tabs>
        <w:tab w:val="num" w:pos="720"/>
      </w:tabs>
      <w:ind w:left="284" w:hanging="284"/>
      <w:jc w:val="both"/>
    </w:pPr>
    <w:rPr>
      <w:rFonts w:ascii="Times New Roman" w:eastAsia="MS Mincho" w:hAnsi="Times New Roman" w:cs="Times New Roman"/>
      <w:lang w:eastAsia="ja-JP"/>
    </w:rPr>
  </w:style>
  <w:style w:type="paragraph" w:styleId="NoSpacing">
    <w:name w:val="No Spacing"/>
    <w:link w:val="NoSpacingChar"/>
    <w:uiPriority w:val="1"/>
    <w:qFormat/>
    <w:rsid w:val="007B081C"/>
  </w:style>
  <w:style w:type="character" w:customStyle="1" w:styleId="Heading1Char">
    <w:name w:val="Heading 1 Char"/>
    <w:basedOn w:val="DefaultParagraphFont"/>
    <w:link w:val="Heading1"/>
    <w:uiPriority w:val="9"/>
    <w:rsid w:val="000E6A3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semiHidden/>
    <w:rsid w:val="000E6A3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E6A3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9"/>
    <w:rsid w:val="000E6A3D"/>
    <w:rPr>
      <w:rFonts w:eastAsiaTheme="minorEastAsia"/>
      <w:b/>
      <w:bCs/>
      <w:sz w:val="28"/>
      <w:szCs w:val="28"/>
    </w:rPr>
  </w:style>
  <w:style w:type="character" w:customStyle="1" w:styleId="Heading5Char">
    <w:name w:val="Heading 5 Char"/>
    <w:basedOn w:val="DefaultParagraphFont"/>
    <w:link w:val="Heading5"/>
    <w:uiPriority w:val="99"/>
    <w:rsid w:val="000E6A3D"/>
    <w:rPr>
      <w:rFonts w:eastAsiaTheme="minorEastAsia"/>
      <w:b/>
      <w:bCs/>
      <w:i/>
      <w:iCs/>
      <w:sz w:val="26"/>
      <w:szCs w:val="26"/>
    </w:rPr>
  </w:style>
  <w:style w:type="character" w:customStyle="1" w:styleId="Heading6Char">
    <w:name w:val="Heading 6 Char"/>
    <w:basedOn w:val="DefaultParagraphFont"/>
    <w:link w:val="Heading6"/>
    <w:uiPriority w:val="99"/>
    <w:rsid w:val="000E6A3D"/>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E6A3D"/>
    <w:rPr>
      <w:rFonts w:eastAsiaTheme="minorEastAsia"/>
      <w:sz w:val="24"/>
      <w:szCs w:val="24"/>
    </w:rPr>
  </w:style>
  <w:style w:type="character" w:customStyle="1" w:styleId="Heading8Char">
    <w:name w:val="Heading 8 Char"/>
    <w:basedOn w:val="DefaultParagraphFont"/>
    <w:link w:val="Heading8"/>
    <w:uiPriority w:val="9"/>
    <w:semiHidden/>
    <w:rsid w:val="000E6A3D"/>
    <w:rPr>
      <w:rFonts w:eastAsiaTheme="minorEastAsia"/>
      <w:i/>
      <w:iCs/>
      <w:sz w:val="24"/>
      <w:szCs w:val="24"/>
    </w:rPr>
  </w:style>
  <w:style w:type="character" w:customStyle="1" w:styleId="Heading9Char">
    <w:name w:val="Heading 9 Char"/>
    <w:basedOn w:val="DefaultParagraphFont"/>
    <w:link w:val="Heading9"/>
    <w:uiPriority w:val="9"/>
    <w:semiHidden/>
    <w:rsid w:val="000E6A3D"/>
    <w:rPr>
      <w:rFonts w:asciiTheme="majorHAnsi" w:eastAsiaTheme="majorEastAsia" w:hAnsiTheme="majorHAnsi" w:cstheme="majorBidi"/>
    </w:rPr>
  </w:style>
  <w:style w:type="paragraph" w:styleId="BalloonText">
    <w:name w:val="Balloon Text"/>
    <w:basedOn w:val="Normal"/>
    <w:link w:val="BalloonTextChar"/>
    <w:uiPriority w:val="99"/>
    <w:semiHidden/>
    <w:unhideWhenUsed/>
    <w:rsid w:val="000E6A3D"/>
    <w:rPr>
      <w:rFonts w:ascii="Tahoma" w:hAnsi="Tahoma" w:cs="Tahoma"/>
      <w:sz w:val="16"/>
      <w:szCs w:val="16"/>
    </w:rPr>
  </w:style>
  <w:style w:type="character" w:customStyle="1" w:styleId="BalloonTextChar">
    <w:name w:val="Balloon Text Char"/>
    <w:basedOn w:val="DefaultParagraphFont"/>
    <w:link w:val="BalloonText"/>
    <w:uiPriority w:val="99"/>
    <w:semiHidden/>
    <w:rsid w:val="000E6A3D"/>
    <w:rPr>
      <w:rFonts w:ascii="Tahoma" w:eastAsia="Times New Roman" w:hAnsi="Tahoma" w:cs="Tahoma"/>
      <w:sz w:val="16"/>
      <w:szCs w:val="16"/>
    </w:rPr>
  </w:style>
  <w:style w:type="character" w:customStyle="1" w:styleId="tlid-translation">
    <w:name w:val="tlid-translation"/>
    <w:basedOn w:val="DefaultParagraphFont"/>
    <w:rsid w:val="00CD49B7"/>
  </w:style>
  <w:style w:type="table" w:styleId="LightShading">
    <w:name w:val="Light Shading"/>
    <w:basedOn w:val="TableNormal"/>
    <w:uiPriority w:val="60"/>
    <w:rsid w:val="00CD49B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enulis0">
    <w:name w:val="penulis"/>
    <w:basedOn w:val="Normal"/>
    <w:qFormat/>
    <w:rsid w:val="00334134"/>
    <w:pPr>
      <w:jc w:val="center"/>
    </w:pPr>
    <w:rPr>
      <w:rFonts w:ascii="Times New Roman" w:eastAsia="Calibri" w:hAnsi="Times New Roman" w:cs="Times New Roman"/>
      <w:b/>
    </w:rPr>
  </w:style>
  <w:style w:type="paragraph" w:customStyle="1" w:styleId="abstrak">
    <w:name w:val="abstrak"/>
    <w:basedOn w:val="Normal"/>
    <w:qFormat/>
    <w:rsid w:val="00334134"/>
    <w:pPr>
      <w:jc w:val="both"/>
    </w:pPr>
    <w:rPr>
      <w:rFonts w:ascii="Times New Roman" w:eastAsia="Calibri" w:hAnsi="Times New Roman" w:cs="Times New Roman"/>
    </w:rPr>
  </w:style>
  <w:style w:type="paragraph" w:customStyle="1" w:styleId="Babsub">
    <w:name w:val="Bab sub"/>
    <w:basedOn w:val="Normal"/>
    <w:qFormat/>
    <w:rsid w:val="00334134"/>
    <w:pPr>
      <w:autoSpaceDE w:val="0"/>
      <w:autoSpaceDN w:val="0"/>
      <w:adjustRightInd w:val="0"/>
      <w:jc w:val="both"/>
    </w:pPr>
    <w:rPr>
      <w:rFonts w:ascii="Times New Roman" w:eastAsia="Calibri" w:hAnsi="Times New Roman" w:cs="Times New Roman"/>
      <w:b/>
      <w:bCs/>
      <w:szCs w:val="20"/>
    </w:rPr>
  </w:style>
  <w:style w:type="paragraph" w:styleId="BodyText">
    <w:name w:val="Body Text"/>
    <w:basedOn w:val="Normal"/>
    <w:link w:val="BodyTextChar"/>
    <w:rsid w:val="00A73A7A"/>
    <w:pPr>
      <w:spacing w:line="480" w:lineRule="auto"/>
      <w:jc w:val="both"/>
    </w:pPr>
    <w:rPr>
      <w:rFonts w:ascii="Times New Roman" w:hAnsi="Times New Roman" w:cs="Times New Roman"/>
    </w:rPr>
  </w:style>
  <w:style w:type="character" w:customStyle="1" w:styleId="BodyTextChar">
    <w:name w:val="Body Text Char"/>
    <w:basedOn w:val="DefaultParagraphFont"/>
    <w:link w:val="BodyText"/>
    <w:rsid w:val="00A73A7A"/>
    <w:rPr>
      <w:rFonts w:ascii="Times New Roman" w:eastAsia="Times New Roman" w:hAnsi="Times New Roman" w:cs="Times New Roman"/>
      <w:sz w:val="24"/>
      <w:szCs w:val="24"/>
    </w:rPr>
  </w:style>
  <w:style w:type="paragraph" w:customStyle="1" w:styleId="Default">
    <w:name w:val="Default"/>
    <w:rsid w:val="00A73A7A"/>
    <w:pPr>
      <w:autoSpaceDE w:val="0"/>
      <w:autoSpaceDN w:val="0"/>
      <w:adjustRightInd w:val="0"/>
    </w:pPr>
    <w:rPr>
      <w:rFonts w:ascii="Times New Roman" w:hAnsi="Times New Roman" w:cs="Times New Roman"/>
      <w:color w:val="000000"/>
      <w:lang w:val="id-ID"/>
    </w:rPr>
  </w:style>
  <w:style w:type="paragraph" w:styleId="BodyTextIndent2">
    <w:name w:val="Body Text Indent 2"/>
    <w:basedOn w:val="Normal"/>
    <w:link w:val="BodyTextIndent2Char"/>
    <w:uiPriority w:val="99"/>
    <w:semiHidden/>
    <w:unhideWhenUsed/>
    <w:rsid w:val="00BB1225"/>
    <w:pPr>
      <w:spacing w:after="120" w:line="480" w:lineRule="auto"/>
      <w:ind w:left="360"/>
    </w:pPr>
  </w:style>
  <w:style w:type="character" w:customStyle="1" w:styleId="BodyTextIndent2Char">
    <w:name w:val="Body Text Indent 2 Char"/>
    <w:basedOn w:val="DefaultParagraphFont"/>
    <w:link w:val="BodyTextIndent2"/>
    <w:uiPriority w:val="99"/>
    <w:semiHidden/>
    <w:rsid w:val="00BB1225"/>
  </w:style>
  <w:style w:type="character" w:styleId="Emphasis">
    <w:name w:val="Emphasis"/>
    <w:basedOn w:val="DefaultParagraphFont"/>
    <w:uiPriority w:val="20"/>
    <w:qFormat/>
    <w:rsid w:val="00BB1225"/>
    <w:rPr>
      <w:rFonts w:cs="Times New Roman"/>
      <w:i/>
      <w:iCs/>
    </w:rPr>
  </w:style>
  <w:style w:type="character" w:customStyle="1" w:styleId="NoSpacingChar">
    <w:name w:val="No Spacing Char"/>
    <w:link w:val="NoSpacing"/>
    <w:uiPriority w:val="1"/>
    <w:locked/>
    <w:rsid w:val="00FD026C"/>
  </w:style>
  <w:style w:type="character" w:customStyle="1" w:styleId="fontstyle01">
    <w:name w:val="fontstyle01"/>
    <w:basedOn w:val="DefaultParagraphFont"/>
    <w:rsid w:val="00066F54"/>
    <w:rPr>
      <w:rFonts w:ascii="Times New Roman" w:hAnsi="Times New Roman" w:cs="Times New Roman" w:hint="default"/>
      <w:b w:val="0"/>
      <w:bCs w:val="0"/>
      <w:i w:val="0"/>
      <w:iCs w:val="0"/>
      <w:color w:val="000000"/>
      <w:sz w:val="14"/>
      <w:szCs w:val="14"/>
    </w:rPr>
  </w:style>
  <w:style w:type="paragraph" w:styleId="NormalWeb">
    <w:name w:val="Normal (Web)"/>
    <w:basedOn w:val="Normal"/>
    <w:uiPriority w:val="99"/>
    <w:unhideWhenUsed/>
    <w:rsid w:val="00066F54"/>
    <w:pPr>
      <w:spacing w:before="100" w:beforeAutospacing="1" w:after="100" w:afterAutospacing="1"/>
    </w:pPr>
    <w:rPr>
      <w:rFonts w:ascii="Times New Roman" w:hAnsi="Times New Roman" w:cs="Times New Roman"/>
    </w:rPr>
  </w:style>
  <w:style w:type="paragraph" w:customStyle="1" w:styleId="Style2">
    <w:name w:val="Style2"/>
    <w:basedOn w:val="Normal"/>
    <w:link w:val="Style2Char"/>
    <w:qFormat/>
    <w:rsid w:val="00421012"/>
    <w:pPr>
      <w:spacing w:line="480" w:lineRule="auto"/>
      <w:jc w:val="center"/>
    </w:pPr>
    <w:rPr>
      <w:rFonts w:ascii="Arial" w:hAnsi="Arial" w:cs="Arial"/>
      <w:b/>
      <w:szCs w:val="26"/>
    </w:rPr>
  </w:style>
  <w:style w:type="character" w:customStyle="1" w:styleId="Style2Char">
    <w:name w:val="Style2 Char"/>
    <w:link w:val="Style2"/>
    <w:locked/>
    <w:rsid w:val="00421012"/>
    <w:rPr>
      <w:rFonts w:ascii="Arial" w:eastAsia="Times New Roman" w:hAnsi="Arial" w:cs="Arial"/>
      <w:b/>
      <w:szCs w:val="26"/>
    </w:rPr>
  </w:style>
  <w:style w:type="character" w:customStyle="1" w:styleId="A1">
    <w:name w:val="A1"/>
    <w:rsid w:val="009635CE"/>
    <w:rPr>
      <w:rFonts w:ascii="Arial" w:eastAsia="Calibri" w:hAnsi="Arial" w:cs="Times New Roman"/>
      <w:color w:val="000000"/>
      <w:sz w:val="20"/>
      <w:szCs w:val="20"/>
    </w:rPr>
  </w:style>
  <w:style w:type="paragraph" w:styleId="Caption">
    <w:name w:val="caption"/>
    <w:basedOn w:val="Normal"/>
    <w:next w:val="Normal"/>
    <w:uiPriority w:val="35"/>
    <w:unhideWhenUsed/>
    <w:qFormat/>
    <w:rsid w:val="00BB3C1E"/>
    <w:pPr>
      <w:spacing w:after="200"/>
      <w:jc w:val="center"/>
    </w:pPr>
    <w:rPr>
      <w:rFonts w:ascii="Times New Roman" w:hAnsi="Times New Roman" w:cs="Times New Roman"/>
      <w:b/>
      <w:bCs/>
      <w:color w:val="44546A" w:themeColor="text2"/>
      <w:lang w:val="en-ID"/>
    </w:rPr>
  </w:style>
  <w:style w:type="character" w:styleId="HTMLCode">
    <w:name w:val="HTML Code"/>
    <w:basedOn w:val="DefaultParagraphFont"/>
    <w:uiPriority w:val="99"/>
    <w:semiHidden/>
    <w:unhideWhenUsed/>
    <w:rsid w:val="00BB3C1E"/>
    <w:rPr>
      <w:rFonts w:ascii="Courier New" w:eastAsia="Times New Roman" w:hAnsi="Courier New" w:cs="Courier New"/>
      <w:sz w:val="20"/>
      <w:szCs w:val="20"/>
    </w:rPr>
  </w:style>
  <w:style w:type="character" w:customStyle="1" w:styleId="longtext">
    <w:name w:val="long_text"/>
    <w:basedOn w:val="DefaultParagraphFont"/>
    <w:rsid w:val="0038635E"/>
    <w:rPr>
      <w:rFonts w:cs="Times New Roman"/>
    </w:rPr>
  </w:style>
  <w:style w:type="character" w:customStyle="1" w:styleId="TitleChar">
    <w:name w:val="Title Char"/>
    <w:basedOn w:val="DefaultParagraphFont"/>
    <w:link w:val="Title"/>
    <w:rsid w:val="0038635E"/>
    <w:rPr>
      <w:rFonts w:ascii="Cambria" w:eastAsia="Times New Roman" w:hAnsi="Cambria" w:cs="Times New Roman"/>
      <w:b/>
      <w:bCs/>
      <w:kern w:val="28"/>
      <w:sz w:val="32"/>
      <w:szCs w:val="32"/>
    </w:rPr>
  </w:style>
  <w:style w:type="paragraph" w:customStyle="1" w:styleId="Arikunto">
    <w:name w:val="Arikunto"/>
    <w:aliases w:val="2002)."/>
    <w:basedOn w:val="Normal"/>
    <w:link w:val="ArikuntoChar"/>
    <w:uiPriority w:val="99"/>
    <w:rsid w:val="0038635E"/>
    <w:pPr>
      <w:spacing w:line="360" w:lineRule="auto"/>
      <w:ind w:left="1260"/>
      <w:jc w:val="lowKashida"/>
    </w:pPr>
    <w:rPr>
      <w:rFonts w:ascii="Times New Roman" w:hAnsi="Times New Roman" w:cs="Times New Roman"/>
      <w:noProof/>
      <w:lang w:val="id-ID"/>
    </w:rPr>
  </w:style>
  <w:style w:type="character" w:customStyle="1" w:styleId="ArikuntoChar">
    <w:name w:val="Arikunto Char"/>
    <w:aliases w:val="2002). Char"/>
    <w:basedOn w:val="DefaultParagraphFont"/>
    <w:link w:val="Arikunto"/>
    <w:uiPriority w:val="99"/>
    <w:locked/>
    <w:rsid w:val="0038635E"/>
    <w:rPr>
      <w:rFonts w:ascii="Times New Roman" w:eastAsia="Times New Roman" w:hAnsi="Times New Roman" w:cs="Times New Roman"/>
      <w:noProof/>
      <w:color w:val="000000"/>
      <w:sz w:val="24"/>
      <w:szCs w:val="24"/>
      <w:lang w:val="id-ID"/>
    </w:rPr>
  </w:style>
  <w:style w:type="paragraph" w:customStyle="1" w:styleId="NormalJustifyLow">
    <w:name w:val="Normal + Justify Low"/>
    <w:aliases w:val="Left:  0,25&quot;,First line:  0,75&quot;,Line spacing:  1.5 li......"/>
    <w:basedOn w:val="Normal"/>
    <w:link w:val="NormalJustifyLowChar"/>
    <w:uiPriority w:val="99"/>
    <w:rsid w:val="0038635E"/>
    <w:pPr>
      <w:spacing w:line="360" w:lineRule="auto"/>
      <w:ind w:left="360" w:firstLine="1080"/>
      <w:jc w:val="lowKashida"/>
    </w:pPr>
    <w:rPr>
      <w:rFonts w:ascii="Times New Roman" w:hAnsi="Times New Roman" w:cs="Times New Roman"/>
      <w:lang w:val="sv-SE"/>
    </w:rPr>
  </w:style>
  <w:style w:type="character" w:customStyle="1" w:styleId="NormalJustifyLowChar">
    <w:name w:val="Normal + Justify Low Char"/>
    <w:aliases w:val="Left:  0 Char,25&quot; Char,First line:  0 Char,75&quot; Char,Line spacing:  1.5 li...... Char"/>
    <w:basedOn w:val="DefaultParagraphFont"/>
    <w:link w:val="NormalJustifyLow"/>
    <w:uiPriority w:val="99"/>
    <w:locked/>
    <w:rsid w:val="0038635E"/>
    <w:rPr>
      <w:rFonts w:ascii="Times New Roman" w:eastAsia="Times New Roman" w:hAnsi="Times New Roman" w:cs="Times New Roman"/>
      <w:color w:val="000000"/>
      <w:sz w:val="24"/>
      <w:szCs w:val="24"/>
      <w:lang w:val="sv-SE"/>
    </w:rPr>
  </w:style>
  <w:style w:type="paragraph" w:styleId="BodyTextIndent">
    <w:name w:val="Body Text Indent"/>
    <w:basedOn w:val="Normal"/>
    <w:link w:val="BodyTextIndentChar"/>
    <w:rsid w:val="0038635E"/>
    <w:pPr>
      <w:ind w:firstLine="720"/>
      <w:jc w:val="both"/>
    </w:pPr>
    <w:rPr>
      <w:rFonts w:ascii="Times New Roman" w:hAnsi="Times New Roman" w:cs="Times New Roman"/>
      <w:szCs w:val="20"/>
    </w:rPr>
  </w:style>
  <w:style w:type="character" w:customStyle="1" w:styleId="BodyTextIndentChar">
    <w:name w:val="Body Text Indent Char"/>
    <w:basedOn w:val="DefaultParagraphFont"/>
    <w:link w:val="BodyTextIndent"/>
    <w:rsid w:val="0038635E"/>
    <w:rPr>
      <w:rFonts w:ascii="Times New Roman" w:eastAsia="Times New Roman" w:hAnsi="Times New Roman" w:cs="Times New Roman"/>
      <w:sz w:val="24"/>
      <w:szCs w:val="20"/>
    </w:rPr>
  </w:style>
  <w:style w:type="character" w:styleId="Strong">
    <w:name w:val="Strong"/>
    <w:uiPriority w:val="22"/>
    <w:qFormat/>
    <w:rsid w:val="0038635E"/>
    <w:rPr>
      <w:b/>
      <w:bCs/>
    </w:rPr>
  </w:style>
  <w:style w:type="paragraph" w:customStyle="1" w:styleId="Style1">
    <w:name w:val="Style 1"/>
    <w:basedOn w:val="Normal"/>
    <w:rsid w:val="0038635E"/>
    <w:pPr>
      <w:spacing w:line="360" w:lineRule="auto"/>
      <w:ind w:left="72"/>
      <w:jc w:val="both"/>
    </w:pPr>
    <w:rPr>
      <w:rFonts w:ascii="Times New Roman" w:hAnsi="Times New Roman" w:cs="Times New Roman"/>
      <w:noProof/>
      <w:sz w:val="20"/>
      <w:szCs w:val="20"/>
    </w:rPr>
  </w:style>
  <w:style w:type="paragraph" w:customStyle="1" w:styleId="Style20">
    <w:name w:val="Style 2"/>
    <w:basedOn w:val="Normal"/>
    <w:rsid w:val="0038635E"/>
    <w:pPr>
      <w:spacing w:line="360" w:lineRule="auto"/>
      <w:ind w:firstLine="792"/>
      <w:jc w:val="both"/>
    </w:pPr>
    <w:rPr>
      <w:rFonts w:ascii="Times New Roman" w:hAnsi="Times New Roman" w:cs="Times New Roman"/>
      <w:noProof/>
      <w:sz w:val="20"/>
      <w:szCs w:val="20"/>
    </w:rPr>
  </w:style>
  <w:style w:type="character" w:customStyle="1" w:styleId="apple-converted-space">
    <w:name w:val="apple-converted-space"/>
    <w:rsid w:val="0038635E"/>
  </w:style>
  <w:style w:type="character" w:customStyle="1" w:styleId="personname">
    <w:name w:val="person_name"/>
    <w:rsid w:val="0038635E"/>
  </w:style>
  <w:style w:type="character" w:styleId="FootnoteReference">
    <w:name w:val="footnote reference"/>
    <w:uiPriority w:val="99"/>
    <w:rsid w:val="0038635E"/>
    <w:rPr>
      <w:vertAlign w:val="superscript"/>
    </w:rPr>
  </w:style>
  <w:style w:type="paragraph" w:styleId="FootnoteText">
    <w:name w:val="footnote text"/>
    <w:aliases w:val="Footnote Text Char1 Char,Footnote Text Char Char Char,Footnote Text Char Char1"/>
    <w:basedOn w:val="Normal"/>
    <w:link w:val="FootnoteTextChar"/>
    <w:uiPriority w:val="99"/>
    <w:rsid w:val="0038635E"/>
    <w:rPr>
      <w:rFonts w:ascii="Times New Roman" w:hAnsi="Times New Roman" w:cs="Times New Roman"/>
      <w:sz w:val="20"/>
      <w:szCs w:val="20"/>
      <w:lang w:val="id-ID"/>
    </w:rPr>
  </w:style>
  <w:style w:type="character" w:customStyle="1" w:styleId="FootnoteTextChar">
    <w:name w:val="Footnote Text Char"/>
    <w:aliases w:val="Footnote Text Char1 Char Char,Footnote Text Char Char Char Char,Footnote Text Char Char1 Char"/>
    <w:basedOn w:val="DefaultParagraphFont"/>
    <w:link w:val="FootnoteText"/>
    <w:uiPriority w:val="99"/>
    <w:rsid w:val="0038635E"/>
    <w:rPr>
      <w:rFonts w:ascii="Times New Roman" w:eastAsia="Times New Roman" w:hAnsi="Times New Roman" w:cs="Times New Roman"/>
      <w:sz w:val="20"/>
      <w:szCs w:val="20"/>
      <w:lang w:val="id-ID"/>
    </w:rPr>
  </w:style>
  <w:style w:type="character" w:styleId="HTMLCite">
    <w:name w:val="HTML Cite"/>
    <w:basedOn w:val="DefaultParagraphFont"/>
    <w:uiPriority w:val="99"/>
    <w:semiHidden/>
    <w:unhideWhenUsed/>
    <w:rsid w:val="0038635E"/>
    <w:rPr>
      <w:i/>
      <w:iCs/>
    </w:rPr>
  </w:style>
  <w:style w:type="character" w:styleId="PlaceholderText">
    <w:name w:val="Placeholder Text"/>
    <w:basedOn w:val="DefaultParagraphFont"/>
    <w:uiPriority w:val="99"/>
    <w:semiHidden/>
    <w:rsid w:val="0038635E"/>
    <w:rPr>
      <w:color w:val="808080"/>
    </w:rPr>
  </w:style>
  <w:style w:type="character" w:customStyle="1" w:styleId="apple-style-span">
    <w:name w:val="apple-style-span"/>
    <w:basedOn w:val="DefaultParagraphFont"/>
    <w:rsid w:val="0038635E"/>
  </w:style>
  <w:style w:type="character" w:customStyle="1" w:styleId="hps">
    <w:name w:val="hps"/>
    <w:basedOn w:val="DefaultParagraphFont"/>
    <w:rsid w:val="0038635E"/>
  </w:style>
  <w:style w:type="paragraph" w:styleId="Subtitle">
    <w:name w:val="Subtitle"/>
    <w:basedOn w:val="Normal"/>
    <w:next w:val="Normal"/>
    <w:link w:val="SubtitleChar"/>
    <w:pPr>
      <w:spacing w:after="60" w:line="276" w:lineRule="auto"/>
      <w:jc w:val="center"/>
    </w:pPr>
    <w:rPr>
      <w:rFonts w:ascii="Cambria" w:eastAsia="Cambria" w:hAnsi="Cambria" w:cs="Cambria"/>
    </w:rPr>
  </w:style>
  <w:style w:type="character" w:customStyle="1" w:styleId="SubtitleChar">
    <w:name w:val="Subtitle Char"/>
    <w:basedOn w:val="DefaultParagraphFont"/>
    <w:link w:val="Subtitle"/>
    <w:uiPriority w:val="11"/>
    <w:rsid w:val="0038635E"/>
    <w:rPr>
      <w:rFonts w:ascii="Cambria" w:eastAsia="Times New Roman" w:hAnsi="Cambria" w:cs="Times New Roman"/>
      <w:sz w:val="24"/>
      <w:szCs w:val="24"/>
    </w:rPr>
  </w:style>
  <w:style w:type="paragraph" w:styleId="BodyTextIndent3">
    <w:name w:val="Body Text Indent 3"/>
    <w:basedOn w:val="Normal"/>
    <w:link w:val="BodyTextIndent3Char"/>
    <w:uiPriority w:val="99"/>
    <w:semiHidden/>
    <w:unhideWhenUsed/>
    <w:rsid w:val="0038635E"/>
    <w:pPr>
      <w:spacing w:after="120" w:line="360" w:lineRule="auto"/>
      <w:ind w:left="360"/>
      <w:jc w:val="both"/>
    </w:pPr>
    <w:rPr>
      <w:rFonts w:ascii="Times New Roman" w:eastAsia="Calibri" w:hAnsi="Times New Roman" w:cs="Times New Roman"/>
      <w:sz w:val="16"/>
      <w:szCs w:val="16"/>
    </w:rPr>
  </w:style>
  <w:style w:type="character" w:customStyle="1" w:styleId="BodyTextIndent3Char">
    <w:name w:val="Body Text Indent 3 Char"/>
    <w:basedOn w:val="DefaultParagraphFont"/>
    <w:link w:val="BodyTextIndent3"/>
    <w:uiPriority w:val="99"/>
    <w:semiHidden/>
    <w:rsid w:val="0038635E"/>
    <w:rPr>
      <w:rFonts w:ascii="Times New Roman" w:eastAsia="Calibri" w:hAnsi="Times New Roman" w:cs="Times New Roman"/>
      <w:sz w:val="16"/>
      <w:szCs w:val="16"/>
    </w:rPr>
  </w:style>
  <w:style w:type="character" w:styleId="PageNumber">
    <w:name w:val="page number"/>
    <w:basedOn w:val="DefaultParagraphFont"/>
    <w:uiPriority w:val="99"/>
    <w:rsid w:val="0038635E"/>
    <w:rPr>
      <w:rFonts w:cs="Times New Roman"/>
    </w:rPr>
  </w:style>
  <w:style w:type="character" w:customStyle="1" w:styleId="ColorfulList-Accent1Char">
    <w:name w:val="Colorful List - Accent 1 Char"/>
    <w:uiPriority w:val="34"/>
    <w:locked/>
    <w:rsid w:val="0038635E"/>
    <w:rPr>
      <w:rFonts w:ascii="Calibri" w:eastAsia="Calibri" w:hAnsi="Calibri" w:cs="Times New Roman"/>
      <w:sz w:val="20"/>
      <w:szCs w:val="20"/>
      <w:lang w:val="id-ID"/>
    </w:rPr>
  </w:style>
  <w:style w:type="character" w:customStyle="1" w:styleId="BalloonTextChar1">
    <w:name w:val="Balloon Text Char1"/>
    <w:basedOn w:val="DefaultParagraphFont"/>
    <w:uiPriority w:val="99"/>
    <w:semiHidden/>
    <w:rsid w:val="0038635E"/>
    <w:rPr>
      <w:rFonts w:ascii="Segoe UI" w:eastAsia="Calibri" w:hAnsi="Segoe UI" w:cs="Segoe UI"/>
      <w:sz w:val="18"/>
      <w:szCs w:val="18"/>
      <w:lang w:val="en-US"/>
    </w:rPr>
  </w:style>
  <w:style w:type="character" w:customStyle="1" w:styleId="HeaderChar1">
    <w:name w:val="Header Char1"/>
    <w:basedOn w:val="DefaultParagraphFont"/>
    <w:uiPriority w:val="99"/>
    <w:semiHidden/>
    <w:rsid w:val="0038635E"/>
    <w:rPr>
      <w:rFonts w:ascii="Calibri" w:eastAsia="Calibri" w:hAnsi="Calibri" w:cs="Times New Roman"/>
      <w:lang w:val="en-US"/>
    </w:rPr>
  </w:style>
  <w:style w:type="character" w:customStyle="1" w:styleId="FooterChar1">
    <w:name w:val="Footer Char1"/>
    <w:basedOn w:val="DefaultParagraphFont"/>
    <w:uiPriority w:val="99"/>
    <w:semiHidden/>
    <w:rsid w:val="0038635E"/>
    <w:rPr>
      <w:rFonts w:ascii="Calibri" w:eastAsia="Calibri" w:hAnsi="Calibri" w:cs="Times New Roman"/>
      <w:lang w:val="en-US"/>
    </w:rPr>
  </w:style>
  <w:style w:type="character" w:customStyle="1" w:styleId="l6">
    <w:name w:val="l6"/>
    <w:basedOn w:val="DefaultParagraphFont"/>
    <w:rsid w:val="0038635E"/>
  </w:style>
  <w:style w:type="paragraph" w:customStyle="1" w:styleId="Institusi">
    <w:name w:val="Institusi"/>
    <w:basedOn w:val="Normal"/>
    <w:qFormat/>
    <w:rsid w:val="0038635E"/>
    <w:pPr>
      <w:jc w:val="center"/>
    </w:pPr>
    <w:rPr>
      <w:rFonts w:ascii="Times New Roman" w:eastAsia="Calibri" w:hAnsi="Times New Roman" w:cs="Times New Roman"/>
      <w:sz w:val="20"/>
      <w:szCs w:val="20"/>
      <w:lang w:val="sv-SE"/>
    </w:rPr>
  </w:style>
  <w:style w:type="paragraph" w:customStyle="1" w:styleId="abstrakisi">
    <w:name w:val="abstrak isi"/>
    <w:basedOn w:val="abstrak"/>
    <w:qFormat/>
    <w:rsid w:val="0038635E"/>
    <w:rPr>
      <w:b/>
    </w:rPr>
  </w:style>
  <w:style w:type="paragraph" w:customStyle="1" w:styleId="Simbol">
    <w:name w:val="Simbol"/>
    <w:basedOn w:val="Normal"/>
    <w:qFormat/>
    <w:rsid w:val="0038635E"/>
    <w:pPr>
      <w:tabs>
        <w:tab w:val="num" w:pos="720"/>
      </w:tabs>
      <w:ind w:left="630" w:hanging="270"/>
      <w:jc w:val="both"/>
    </w:pPr>
    <w:rPr>
      <w:rFonts w:ascii="Times New Roman" w:hAnsi="Times New Roman" w:cs="Times New Roman"/>
      <w:szCs w:val="20"/>
    </w:rPr>
  </w:style>
  <w:style w:type="paragraph" w:customStyle="1" w:styleId="Gambar">
    <w:name w:val="Gambar"/>
    <w:basedOn w:val="Normal"/>
    <w:qFormat/>
    <w:rsid w:val="0038635E"/>
    <w:pPr>
      <w:jc w:val="both"/>
    </w:pPr>
    <w:rPr>
      <w:rFonts w:ascii="Times New Roman" w:eastAsia="Calibri" w:hAnsi="Times New Roman" w:cs="Times New Roman"/>
      <w:noProof/>
    </w:rPr>
  </w:style>
  <w:style w:type="paragraph" w:customStyle="1" w:styleId="Equation">
    <w:name w:val="Equation"/>
    <w:basedOn w:val="Normal"/>
    <w:qFormat/>
    <w:rsid w:val="0038635E"/>
    <w:pPr>
      <w:spacing w:after="200"/>
      <w:ind w:firstLine="720"/>
      <w:jc w:val="both"/>
    </w:pPr>
    <w:rPr>
      <w:rFonts w:ascii="Times New Roman" w:eastAsia="Calibri" w:hAnsi="Times New Roman" w:cs="Times New Roman"/>
      <w:szCs w:val="20"/>
    </w:rPr>
  </w:style>
  <w:style w:type="paragraph" w:customStyle="1" w:styleId="Text">
    <w:name w:val="Text"/>
    <w:basedOn w:val="Normal"/>
    <w:rsid w:val="0038635E"/>
    <w:pPr>
      <w:autoSpaceDE w:val="0"/>
      <w:autoSpaceDN w:val="0"/>
      <w:spacing w:line="252" w:lineRule="auto"/>
      <w:ind w:firstLine="202"/>
      <w:jc w:val="both"/>
    </w:pPr>
    <w:rPr>
      <w:rFonts w:ascii="Times New Roman" w:eastAsia="Batang" w:hAnsi="Times New Roman" w:cs="Times New Roman"/>
      <w:sz w:val="20"/>
      <w:szCs w:val="20"/>
      <w:lang w:eastAsia="ko-KR"/>
    </w:rPr>
  </w:style>
  <w:style w:type="character" w:customStyle="1" w:styleId="atn">
    <w:name w:val="atn"/>
    <w:basedOn w:val="DefaultParagraphFont"/>
    <w:rsid w:val="0038635E"/>
  </w:style>
  <w:style w:type="paragraph" w:customStyle="1" w:styleId="Tabel">
    <w:name w:val="Tabel"/>
    <w:basedOn w:val="Bodi"/>
    <w:qFormat/>
    <w:rsid w:val="0038635E"/>
    <w:pPr>
      <w:ind w:firstLine="0"/>
    </w:pPr>
    <w:rPr>
      <w:rFonts w:cstheme="minorBidi"/>
      <w:b/>
    </w:rPr>
  </w:style>
  <w:style w:type="paragraph" w:customStyle="1" w:styleId="Tabelkotak">
    <w:name w:val="Tabel kotak"/>
    <w:basedOn w:val="Bodi"/>
    <w:qFormat/>
    <w:rsid w:val="0038635E"/>
    <w:pPr>
      <w:ind w:firstLine="0"/>
    </w:pPr>
    <w:rPr>
      <w:rFonts w:cstheme="minorBidi"/>
    </w:rPr>
  </w:style>
  <w:style w:type="paragraph" w:customStyle="1" w:styleId="Reference">
    <w:name w:val="Reference"/>
    <w:basedOn w:val="Normal"/>
    <w:rsid w:val="0038635E"/>
    <w:pPr>
      <w:autoSpaceDE w:val="0"/>
      <w:autoSpaceDN w:val="0"/>
      <w:adjustRightInd w:val="0"/>
      <w:spacing w:before="60" w:after="60"/>
      <w:ind w:left="288" w:hanging="288"/>
      <w:jc w:val="both"/>
      <w:textAlignment w:val="baseline"/>
    </w:pPr>
    <w:rPr>
      <w:rFonts w:ascii="Times New Roman" w:eastAsia="BatangChe" w:hAnsi="Times New Roman" w:cs="Times New Roman"/>
      <w:szCs w:val="20"/>
      <w:lang w:eastAsia="ko-KR"/>
    </w:rPr>
  </w:style>
  <w:style w:type="paragraph" w:customStyle="1" w:styleId="IEEEReferenceItem">
    <w:name w:val="IEEE Reference Item"/>
    <w:basedOn w:val="Normal"/>
    <w:rsid w:val="0038635E"/>
    <w:pPr>
      <w:adjustRightInd w:val="0"/>
      <w:snapToGrid w:val="0"/>
      <w:ind w:left="360" w:hanging="360"/>
      <w:jc w:val="both"/>
    </w:pPr>
    <w:rPr>
      <w:rFonts w:ascii="Times New Roman" w:eastAsia="SimSun" w:hAnsi="Times New Roman" w:cs="Times New Roman"/>
      <w:sz w:val="16"/>
      <w:lang w:eastAsia="zh-CN"/>
    </w:rPr>
  </w:style>
  <w:style w:type="paragraph" w:customStyle="1" w:styleId="JOURNALHEADING1">
    <w:name w:val="JOURNAL_HEADING 1"/>
    <w:basedOn w:val="Normal"/>
    <w:qFormat/>
    <w:rsid w:val="004E06FD"/>
    <w:pPr>
      <w:spacing w:before="360" w:after="120"/>
    </w:pPr>
    <w:rPr>
      <w:rFonts w:ascii="Times New Roman" w:hAnsi="Times New Roman" w:cs="Times New Roman"/>
      <w:b/>
    </w:rPr>
  </w:style>
  <w:style w:type="paragraph" w:customStyle="1" w:styleId="JOURNALBODY">
    <w:name w:val="JOURNAL_BODY"/>
    <w:basedOn w:val="Normal"/>
    <w:qFormat/>
    <w:rsid w:val="004E06FD"/>
    <w:pPr>
      <w:ind w:firstLine="743"/>
      <w:jc w:val="both"/>
    </w:pPr>
    <w:rPr>
      <w:rFonts w:ascii="Times New Roman" w:hAnsi="Times New Roman" w:cs="Times New Roman"/>
      <w:lang w:val="id-ID"/>
    </w:rPr>
  </w:style>
  <w:style w:type="paragraph" w:customStyle="1" w:styleId="Body">
    <w:name w:val="Body"/>
    <w:basedOn w:val="BodyTextIndent"/>
    <w:rsid w:val="00871C40"/>
    <w:pPr>
      <w:suppressAutoHyphens/>
      <w:ind w:firstLine="567"/>
    </w:pPr>
    <w:rPr>
      <w:sz w:val="20"/>
      <w:lang w:eastAsia="ar-SA"/>
    </w:rPr>
  </w:style>
  <w:style w:type="table" w:customStyle="1" w:styleId="PlainTable21">
    <w:name w:val="Plain Table 21"/>
    <w:basedOn w:val="TableNormal"/>
    <w:uiPriority w:val="42"/>
    <w:rsid w:val="0084540F"/>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34FE6"/>
    <w:pPr>
      <w:autoSpaceDE w:val="0"/>
      <w:autoSpaceDN w:val="0"/>
      <w:spacing w:line="258" w:lineRule="exact"/>
      <w:ind w:left="129"/>
    </w:pPr>
    <w:rPr>
      <w:rFonts w:ascii="Times New Roman" w:hAnsi="Times New Roman" w:cs="Times New Roman"/>
      <w:lang w:val="id"/>
    </w:rPr>
  </w:style>
  <w:style w:type="paragraph" w:styleId="Bibliography">
    <w:name w:val="Bibliography"/>
    <w:basedOn w:val="Normal"/>
    <w:next w:val="Normal"/>
    <w:uiPriority w:val="37"/>
    <w:semiHidden/>
    <w:unhideWhenUsed/>
    <w:rsid w:val="00FD5D32"/>
  </w:style>
  <w:style w:type="character" w:customStyle="1" w:styleId="UnresolvedMention">
    <w:name w:val="Unresolved Mention"/>
    <w:basedOn w:val="DefaultParagraphFont"/>
    <w:uiPriority w:val="99"/>
    <w:semiHidden/>
    <w:unhideWhenUsed/>
    <w:rsid w:val="00B12305"/>
    <w:rPr>
      <w:color w:val="605E5C"/>
      <w:shd w:val="clear" w:color="auto" w:fill="E1DFDD"/>
    </w:rPr>
  </w:style>
  <w:style w:type="table" w:customStyle="1" w:styleId="a">
    <w:basedOn w:val="TableNormal"/>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30" w:type="dxa"/>
        <w:bottom w:w="0" w:type="dxa"/>
        <w:right w:w="30" w:type="dxa"/>
      </w:tblCellMar>
    </w:tblPr>
  </w:style>
  <w:style w:type="character" w:customStyle="1" w:styleId="JudulChar">
    <w:name w:val="Judul Char"/>
    <w:link w:val="Judul0"/>
    <w:locked/>
    <w:rsid w:val="00614327"/>
    <w:rPr>
      <w:rFonts w:ascii="Arial" w:hAnsi="Arial" w:cs="Arial"/>
      <w:b/>
      <w:bCs/>
      <w:kern w:val="32"/>
      <w:sz w:val="28"/>
      <w:szCs w:val="32"/>
      <w:lang w:eastAsia="ja-JP"/>
    </w:rPr>
  </w:style>
  <w:style w:type="paragraph" w:customStyle="1" w:styleId="Judul0">
    <w:name w:val="Judul"/>
    <w:basedOn w:val="Heading1"/>
    <w:link w:val="JudulChar"/>
    <w:rsid w:val="00614327"/>
    <w:pPr>
      <w:widowControl/>
      <w:tabs>
        <w:tab w:val="clear" w:pos="720"/>
      </w:tabs>
      <w:adjustRightInd w:val="0"/>
      <w:snapToGrid w:val="0"/>
      <w:spacing w:before="360" w:after="240"/>
      <w:ind w:left="0" w:firstLine="0"/>
      <w:contextualSpacing/>
      <w:jc w:val="center"/>
    </w:pPr>
    <w:rPr>
      <w:rFonts w:ascii="Arial" w:eastAsia="Calibri" w:hAnsi="Arial" w:cs="Arial"/>
      <w:color w:val="auto"/>
      <w:sz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juliaster.marbun@uhn.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s://journal.amikveteran.ac.id/index.php/kreatif"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journal.amikveteran.ac.id/index.php/kreat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S2l2Ht4mowROYiZmggFtxiI755A==">AMUW2mVKC531XFTnTOxwklSWG0u44NYAwxD7dn+NADNH37faGas9fGamyfJWU+2V+uxDrioGBmr3SpFfQGCkphMEgNga3nzefAHQgvI5Z02Z+Dzznu5UoW9L1EJVH16QmjNOkpaaITN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121</Words>
  <Characters>4059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VELMATE</dc:creator>
  <cp:lastModifiedBy>Windows User</cp:lastModifiedBy>
  <cp:revision>2</cp:revision>
  <cp:lastPrinted>2023-03-21T09:27:00Z</cp:lastPrinted>
  <dcterms:created xsi:type="dcterms:W3CDTF">2023-03-21T09:34:00Z</dcterms:created>
  <dcterms:modified xsi:type="dcterms:W3CDTF">2023-03-21T09:34:00Z</dcterms:modified>
</cp:coreProperties>
</file>